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655104" w14:textId="77777777" w:rsidR="00771A6B" w:rsidRDefault="00771A6B" w:rsidP="00771A6B">
      <w:pPr>
        <w:rPr>
          <w:rFonts w:ascii="Times New Roman" w:hAnsi="Times New Roman" w:cs="Times New Roman"/>
          <w:b/>
          <w:sz w:val="24"/>
          <w:szCs w:val="24"/>
        </w:rPr>
      </w:pPr>
      <w:r>
        <w:rPr>
          <w:rFonts w:ascii="Times New Roman" w:hAnsi="Times New Roman" w:cs="Times New Roman"/>
          <w:b/>
          <w:sz w:val="24"/>
          <w:szCs w:val="24"/>
        </w:rPr>
        <w:t>Differentiating non enhancing grade II gliomas from grade III gliomas using diffusion tensor imaging and dynamic susceptibility contrast MRI</w:t>
      </w:r>
    </w:p>
    <w:p w14:paraId="28E1F31A" w14:textId="77777777" w:rsidR="00771A6B" w:rsidRDefault="00771A6B" w:rsidP="00771A6B">
      <w:pPr>
        <w:rPr>
          <w:rFonts w:ascii="Times New Roman" w:hAnsi="Times New Roman" w:cs="Times New Roman"/>
          <w:b/>
          <w:sz w:val="24"/>
          <w:szCs w:val="24"/>
        </w:rPr>
      </w:pPr>
    </w:p>
    <w:p w14:paraId="7F37EE9A" w14:textId="77777777" w:rsidR="00771A6B" w:rsidRDefault="00771A6B" w:rsidP="00771A6B">
      <w:pPr>
        <w:rPr>
          <w:rFonts w:ascii="Times New Roman" w:hAnsi="Times New Roman" w:cs="Times New Roman"/>
          <w:b/>
          <w:sz w:val="24"/>
          <w:szCs w:val="24"/>
          <w:vertAlign w:val="superscript"/>
        </w:rPr>
      </w:pPr>
      <w:r>
        <w:rPr>
          <w:rFonts w:ascii="Times New Roman" w:hAnsi="Times New Roman" w:cs="Times New Roman"/>
          <w:b/>
          <w:sz w:val="24"/>
          <w:szCs w:val="24"/>
        </w:rPr>
        <w:t xml:space="preserve">Abstract: </w:t>
      </w:r>
    </w:p>
    <w:p w14:paraId="1FC99910" w14:textId="5CDBFA2E" w:rsidR="00771A6B" w:rsidRDefault="00771A6B" w:rsidP="00771A6B">
      <w:pPr>
        <w:spacing w:line="360" w:lineRule="auto"/>
        <w:jc w:val="both"/>
        <w:rPr>
          <w:rFonts w:ascii="Times New Roman" w:hAnsi="Times New Roman" w:cs="Times New Roman"/>
          <w:sz w:val="24"/>
          <w:szCs w:val="24"/>
        </w:rPr>
      </w:pPr>
      <w:r>
        <w:rPr>
          <w:rFonts w:ascii="Times New Roman" w:hAnsi="Times New Roman" w:cs="Times New Roman"/>
          <w:b/>
          <w:sz w:val="24"/>
          <w:szCs w:val="24"/>
        </w:rPr>
        <w:t>Background:</w:t>
      </w:r>
      <w:r>
        <w:rPr>
          <w:rFonts w:ascii="Times New Roman" w:hAnsi="Times New Roman" w:cs="Times New Roman"/>
          <w:sz w:val="24"/>
          <w:szCs w:val="24"/>
        </w:rPr>
        <w:t xml:space="preserve"> Contrast enhancement in a brain tumour MRI is typically indicative of a high-grade glioma. However, a significant proportion of non-enhancing gliomas can either be grade II (GII) or grade III (GIII). Whilst gross total resection remains the primary goal, imaging biomarkers may guide management where surgery is not possible</w:t>
      </w:r>
      <w:r w:rsidR="00BD0DA4">
        <w:rPr>
          <w:rFonts w:ascii="Times New Roman" w:hAnsi="Times New Roman" w:cs="Times New Roman"/>
          <w:sz w:val="24"/>
          <w:szCs w:val="24"/>
        </w:rPr>
        <w:t>, especially for non-enhancing gliomas</w:t>
      </w:r>
      <w:r>
        <w:rPr>
          <w:rFonts w:ascii="Times New Roman" w:hAnsi="Times New Roman" w:cs="Times New Roman"/>
          <w:sz w:val="24"/>
          <w:szCs w:val="24"/>
        </w:rPr>
        <w:t xml:space="preserve">.  The utility of diffusion tensor imaging (DTI) and </w:t>
      </w:r>
      <w:r>
        <w:rPr>
          <w:rFonts w:ascii="Times New Roman" w:hAnsi="Times New Roman" w:cs="Times New Roman"/>
          <w:color w:val="000000"/>
          <w:sz w:val="24"/>
          <w:szCs w:val="24"/>
        </w:rPr>
        <w:t>dynamic susceptibility contrast (DSC) MRI</w:t>
      </w:r>
      <w:r>
        <w:rPr>
          <w:rFonts w:ascii="Times New Roman" w:hAnsi="Times New Roman" w:cs="Times New Roman"/>
          <w:sz w:val="24"/>
          <w:szCs w:val="24"/>
        </w:rPr>
        <w:t xml:space="preserve"> was evaluated in differentiating non-enhancing gliomas.</w:t>
      </w:r>
    </w:p>
    <w:p w14:paraId="1401ABE5" w14:textId="6D943D42" w:rsidR="00771A6B" w:rsidRDefault="00771A6B" w:rsidP="00771A6B">
      <w:pPr>
        <w:spacing w:line="360" w:lineRule="auto"/>
        <w:jc w:val="both"/>
        <w:rPr>
          <w:rFonts w:ascii="Times New Roman" w:hAnsi="Times New Roman" w:cs="Times New Roman"/>
          <w:sz w:val="24"/>
          <w:szCs w:val="24"/>
        </w:rPr>
      </w:pPr>
      <w:r>
        <w:rPr>
          <w:rFonts w:ascii="Times New Roman" w:hAnsi="Times New Roman" w:cs="Times New Roman"/>
          <w:b/>
          <w:sz w:val="24"/>
          <w:szCs w:val="24"/>
        </w:rPr>
        <w:t>Methods</w:t>
      </w:r>
      <w:r>
        <w:rPr>
          <w:rFonts w:ascii="Times New Roman" w:hAnsi="Times New Roman" w:cs="Times New Roman"/>
          <w:b/>
          <w:bCs/>
          <w:sz w:val="24"/>
          <w:szCs w:val="24"/>
        </w:rPr>
        <w:t>:</w:t>
      </w:r>
      <w:r>
        <w:rPr>
          <w:rFonts w:ascii="Times New Roman" w:hAnsi="Times New Roman" w:cs="Times New Roman"/>
          <w:sz w:val="24"/>
          <w:szCs w:val="24"/>
        </w:rPr>
        <w:t xml:space="preserve"> Retrospective analysis was performed on MRI data from 72 non-enhancing gliomas, including GII (n = 49) and GIII (n=23) gliomas. DTI and </w:t>
      </w:r>
      <w:r>
        <w:rPr>
          <w:rFonts w:ascii="Times New Roman" w:hAnsi="Times New Roman" w:cs="Times New Roman"/>
          <w:color w:val="000000" w:themeColor="text1"/>
          <w:sz w:val="24"/>
          <w:szCs w:val="24"/>
        </w:rPr>
        <w:t xml:space="preserve">DSC </w:t>
      </w:r>
      <w:r>
        <w:rPr>
          <w:rFonts w:ascii="Times New Roman" w:hAnsi="Times New Roman" w:cs="Times New Roman"/>
          <w:sz w:val="24"/>
          <w:szCs w:val="24"/>
        </w:rPr>
        <w:t xml:space="preserve">data </w:t>
      </w:r>
      <w:r w:rsidR="006271EA">
        <w:rPr>
          <w:rFonts w:ascii="Times New Roman" w:hAnsi="Times New Roman" w:cs="Times New Roman"/>
          <w:sz w:val="24"/>
          <w:szCs w:val="24"/>
        </w:rPr>
        <w:t>were</w:t>
      </w:r>
      <w:r>
        <w:rPr>
          <w:rFonts w:ascii="Times New Roman" w:hAnsi="Times New Roman" w:cs="Times New Roman"/>
          <w:sz w:val="24"/>
          <w:szCs w:val="24"/>
        </w:rPr>
        <w:t xml:space="preserve"> used to generate fractional anisotropy, mean diffusivity, axial </w:t>
      </w:r>
      <w:proofErr w:type="gramStart"/>
      <w:r>
        <w:rPr>
          <w:rFonts w:ascii="Times New Roman" w:hAnsi="Times New Roman" w:cs="Times New Roman"/>
          <w:sz w:val="24"/>
          <w:szCs w:val="24"/>
        </w:rPr>
        <w:t>diffusivity</w:t>
      </w:r>
      <w:proofErr w:type="gramEnd"/>
      <w:r>
        <w:rPr>
          <w:rFonts w:ascii="Times New Roman" w:hAnsi="Times New Roman" w:cs="Times New Roman"/>
          <w:sz w:val="24"/>
          <w:szCs w:val="24"/>
        </w:rPr>
        <w:t xml:space="preserve"> and radial diffusivity as well as c</w:t>
      </w:r>
      <w:r>
        <w:rPr>
          <w:rFonts w:ascii="Times New Roman" w:hAnsi="Times New Roman" w:cs="Times New Roman"/>
          <w:color w:val="000000"/>
          <w:sz w:val="24"/>
          <w:szCs w:val="24"/>
        </w:rPr>
        <w:t>erebral blood volume, cerebral blood flow and mean transit time (MTT) maps. Univariate and multi-variate logistic regression along with area under the curves (AUC) analyses were used to measure the sensitivity and specificity of imaging parameters. A sub-analysis was performed to evaluate the utility of imaging parameters in differentiating between different histological groups.</w:t>
      </w:r>
    </w:p>
    <w:p w14:paraId="1F2C22B2" w14:textId="6AFEF427" w:rsidR="00771A6B" w:rsidRDefault="00771A6B" w:rsidP="00771A6B">
      <w:pPr>
        <w:spacing w:line="360" w:lineRule="auto"/>
        <w:jc w:val="both"/>
        <w:rPr>
          <w:rFonts w:ascii="Times New Roman" w:hAnsi="Times New Roman" w:cs="Times New Roman"/>
          <w:sz w:val="24"/>
          <w:szCs w:val="24"/>
        </w:rPr>
      </w:pPr>
      <w:r>
        <w:rPr>
          <w:rFonts w:ascii="Times New Roman" w:hAnsi="Times New Roman" w:cs="Times New Roman"/>
          <w:b/>
          <w:sz w:val="24"/>
          <w:szCs w:val="24"/>
        </w:rPr>
        <w:t>Results:</w:t>
      </w:r>
      <w:r>
        <w:rPr>
          <w:rFonts w:ascii="Times New Roman" w:hAnsi="Times New Roman" w:cs="Times New Roman"/>
          <w:sz w:val="24"/>
          <w:szCs w:val="24"/>
        </w:rPr>
        <w:t xml:space="preserve"> Logistic regression analysis indicated that </w:t>
      </w:r>
      <w:r>
        <w:rPr>
          <w:rFonts w:ascii="Times New Roman" w:hAnsi="Times New Roman" w:cs="Times New Roman"/>
          <w:color w:val="000000"/>
          <w:sz w:val="24"/>
          <w:szCs w:val="24"/>
        </w:rPr>
        <w:t xml:space="preserve">tumour volume and relative MTT could differentiate between GII and GIII non-enhancing gliomas. </w:t>
      </w:r>
      <w:r>
        <w:rPr>
          <w:rFonts w:ascii="Times New Roman" w:hAnsi="Times New Roman" w:cs="Times New Roman"/>
          <w:color w:val="000000" w:themeColor="text1"/>
          <w:sz w:val="24"/>
          <w:szCs w:val="24"/>
        </w:rPr>
        <w:t>At a cut-off value of 0.33, this combination provided an AUC of 0.71, 70.6% sensitivity and 64.</w:t>
      </w:r>
      <w:r>
        <w:rPr>
          <w:rFonts w:ascii="Times New Roman" w:hAnsi="Times New Roman" w:cs="Times New Roman"/>
          <w:sz w:val="24"/>
          <w:szCs w:val="24"/>
        </w:rPr>
        <w:t xml:space="preserve">3% specificity. The logistic regression analyses demonstrated much higher sensitivity and specificity in the differentiation of </w:t>
      </w:r>
      <w:proofErr w:type="spellStart"/>
      <w:r>
        <w:rPr>
          <w:rFonts w:ascii="Times New Roman" w:hAnsi="Times New Roman" w:cs="Times New Roman"/>
          <w:sz w:val="24"/>
          <w:szCs w:val="24"/>
        </w:rPr>
        <w:t>astrocytomas</w:t>
      </w:r>
      <w:proofErr w:type="spellEnd"/>
      <w:r>
        <w:rPr>
          <w:rFonts w:ascii="Times New Roman" w:hAnsi="Times New Roman" w:cs="Times New Roman"/>
          <w:sz w:val="24"/>
          <w:szCs w:val="24"/>
        </w:rPr>
        <w:t xml:space="preserve"> from oligodendrogliomas or identification of grades within these histological subtypes. </w:t>
      </w:r>
    </w:p>
    <w:p w14:paraId="7B3BCA79" w14:textId="0B77413E" w:rsidR="00771A6B" w:rsidRDefault="00771A6B" w:rsidP="00771A6B">
      <w:pPr>
        <w:spacing w:line="360" w:lineRule="auto"/>
        <w:jc w:val="both"/>
        <w:rPr>
          <w:rFonts w:ascii="Times New Roman" w:hAnsi="Times New Roman" w:cs="Times New Roman"/>
          <w:color w:val="000000" w:themeColor="text1"/>
          <w:sz w:val="24"/>
          <w:szCs w:val="24"/>
        </w:rPr>
      </w:pPr>
      <w:r>
        <w:rPr>
          <w:rFonts w:ascii="Times New Roman" w:hAnsi="Times New Roman" w:cs="Times New Roman"/>
          <w:b/>
          <w:sz w:val="24"/>
          <w:szCs w:val="24"/>
        </w:rPr>
        <w:t>Conclusion:</w:t>
      </w:r>
      <w:r>
        <w:rPr>
          <w:rFonts w:ascii="Times New Roman" w:hAnsi="Times New Roman" w:cs="Times New Roman"/>
          <w:sz w:val="24"/>
          <w:szCs w:val="24"/>
        </w:rPr>
        <w:t xml:space="preserve"> </w:t>
      </w:r>
      <w:r>
        <w:rPr>
          <w:rFonts w:ascii="Times New Roman" w:hAnsi="Times New Roman" w:cs="Times New Roman"/>
          <w:color w:val="000000" w:themeColor="text1"/>
          <w:sz w:val="24"/>
          <w:szCs w:val="24"/>
          <w:shd w:val="clear" w:color="auto" w:fill="FFFFFF"/>
        </w:rPr>
        <w:t xml:space="preserve">DTI and DSC imaging can aid in the differentiation of non-enhancing GII and GIII gliomas, and between histological subtypes. </w:t>
      </w:r>
    </w:p>
    <w:p w14:paraId="3FD36C8F" w14:textId="77777777" w:rsidR="00771A6B" w:rsidRDefault="00771A6B" w:rsidP="00771A6B">
      <w:pPr>
        <w:spacing w:after="0"/>
        <w:rPr>
          <w:rFonts w:ascii="Times New Roman" w:hAnsi="Times New Roman" w:cs="Times New Roman"/>
          <w:color w:val="000000" w:themeColor="text1"/>
          <w:sz w:val="24"/>
          <w:szCs w:val="24"/>
        </w:rPr>
        <w:sectPr w:rsidR="00771A6B">
          <w:pgSz w:w="11906" w:h="16838"/>
          <w:pgMar w:top="1440" w:right="1440" w:bottom="1135" w:left="1440" w:header="708" w:footer="708" w:gutter="0"/>
          <w:cols w:space="720"/>
        </w:sectPr>
      </w:pPr>
    </w:p>
    <w:p w14:paraId="2CF8734E" w14:textId="77777777" w:rsidR="00771A6B" w:rsidRDefault="00771A6B" w:rsidP="00771A6B">
      <w:pPr>
        <w:jc w:val="both"/>
        <w:rPr>
          <w:rFonts w:ascii="Times New Roman" w:hAnsi="Times New Roman" w:cs="Times New Roman"/>
          <w:b/>
          <w:sz w:val="24"/>
          <w:szCs w:val="24"/>
          <w:u w:val="single"/>
        </w:rPr>
      </w:pPr>
    </w:p>
    <w:p w14:paraId="526C4A81" w14:textId="77777777" w:rsidR="00771A6B" w:rsidRDefault="00771A6B" w:rsidP="00771A6B">
      <w:pPr>
        <w:jc w:val="both"/>
        <w:rPr>
          <w:rFonts w:ascii="Times New Roman" w:hAnsi="Times New Roman" w:cs="Times New Roman"/>
          <w:b/>
          <w:sz w:val="24"/>
          <w:szCs w:val="24"/>
          <w:u w:val="single"/>
        </w:rPr>
      </w:pPr>
    </w:p>
    <w:p w14:paraId="1F732888" w14:textId="14F46568" w:rsidR="00771A6B" w:rsidRDefault="00771A6B" w:rsidP="00771A6B">
      <w:pPr>
        <w:jc w:val="both"/>
        <w:rPr>
          <w:rFonts w:ascii="Times New Roman" w:hAnsi="Times New Roman" w:cs="Times New Roman"/>
          <w:b/>
          <w:sz w:val="24"/>
          <w:szCs w:val="24"/>
          <w:u w:val="single"/>
        </w:rPr>
      </w:pPr>
    </w:p>
    <w:p w14:paraId="7EE2F575" w14:textId="63EF8FEC" w:rsidR="00771A6B" w:rsidRDefault="00771A6B" w:rsidP="00771A6B">
      <w:pPr>
        <w:jc w:val="both"/>
        <w:rPr>
          <w:rFonts w:ascii="Times New Roman" w:hAnsi="Times New Roman" w:cs="Times New Roman"/>
          <w:b/>
          <w:sz w:val="24"/>
          <w:szCs w:val="24"/>
          <w:u w:val="single"/>
        </w:rPr>
      </w:pPr>
    </w:p>
    <w:p w14:paraId="78714BD7" w14:textId="77777777" w:rsidR="00771A6B" w:rsidRDefault="00771A6B" w:rsidP="00771A6B">
      <w:pPr>
        <w:jc w:val="both"/>
        <w:rPr>
          <w:rFonts w:ascii="Times New Roman" w:hAnsi="Times New Roman" w:cs="Times New Roman"/>
          <w:b/>
          <w:sz w:val="24"/>
          <w:szCs w:val="24"/>
          <w:u w:val="single"/>
        </w:rPr>
      </w:pPr>
    </w:p>
    <w:p w14:paraId="6FCCC1E3" w14:textId="77777777" w:rsidR="00120827" w:rsidRDefault="00120827" w:rsidP="00771A6B">
      <w:pPr>
        <w:jc w:val="both"/>
        <w:rPr>
          <w:rFonts w:ascii="Times New Roman" w:hAnsi="Times New Roman" w:cs="Times New Roman"/>
          <w:b/>
          <w:sz w:val="24"/>
          <w:szCs w:val="24"/>
          <w:u w:val="single"/>
        </w:rPr>
      </w:pPr>
    </w:p>
    <w:p w14:paraId="1FE6B1F0" w14:textId="6BFD4F01" w:rsidR="00771A6B" w:rsidRDefault="00771A6B" w:rsidP="00771A6B">
      <w:pPr>
        <w:jc w:val="both"/>
        <w:rPr>
          <w:rFonts w:ascii="Times New Roman" w:hAnsi="Times New Roman" w:cs="Times New Roman"/>
          <w:color w:val="000000" w:themeColor="text1"/>
          <w:sz w:val="24"/>
          <w:szCs w:val="24"/>
        </w:rPr>
      </w:pPr>
      <w:r>
        <w:rPr>
          <w:rFonts w:ascii="Times New Roman" w:hAnsi="Times New Roman" w:cs="Times New Roman"/>
          <w:b/>
          <w:sz w:val="24"/>
          <w:szCs w:val="24"/>
          <w:u w:val="single"/>
        </w:rPr>
        <w:lastRenderedPageBreak/>
        <w:t>Introduction:</w:t>
      </w:r>
    </w:p>
    <w:p w14:paraId="25A0CF99" w14:textId="6D248CF1" w:rsidR="00771A6B" w:rsidRPr="00771A6B" w:rsidRDefault="00771A6B" w:rsidP="00771A6B">
      <w:pPr>
        <w:spacing w:line="360" w:lineRule="auto"/>
        <w:rPr>
          <w:rFonts w:ascii="Times New Roman" w:hAnsi="Times New Roman" w:cs="Times New Roman"/>
          <w:color w:val="000000" w:themeColor="text1"/>
          <w:sz w:val="24"/>
          <w:szCs w:val="24"/>
        </w:rPr>
      </w:pPr>
      <w:r>
        <w:rPr>
          <w:rFonts w:ascii="Times New Roman" w:hAnsi="Times New Roman" w:cs="Times New Roman"/>
          <w:sz w:val="24"/>
          <w:szCs w:val="24"/>
        </w:rPr>
        <w:t xml:space="preserve">Gliomas are the most common primary brain tumours and are generally classified as low- or high-grade. Pre-surgical diagnosis of a glioma is typically performed using magnetic resonance imaging (MRI). On post-contrast enhanced images, high-grade gliomas (HGG) generally appear hyperintense due to breakdown of blood-brain barrier, while low-grade gliomas (LGG) typically do </w:t>
      </w:r>
      <w:r>
        <w:rPr>
          <w:rFonts w:ascii="Times New Roman" w:hAnsi="Times New Roman" w:cs="Times New Roman"/>
          <w:color w:val="000000" w:themeColor="text1"/>
          <w:sz w:val="24"/>
          <w:szCs w:val="24"/>
        </w:rPr>
        <w:t xml:space="preserve">not </w:t>
      </w:r>
      <w:hyperlink r:id="rId5" w:anchor="one"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Kao&lt;/Author&gt;&lt;Year&gt;2013&lt;/Year&gt;&lt;RecNum&gt;131&lt;/RecNum&gt;&lt;DisplayText&gt;[1]&lt;/DisplayText&gt;&lt;record&gt;&lt;rec-number&gt;131&lt;/rec-number&gt;&lt;foreign-keys&gt;&lt;key app="EN" db-id="aerrxdws852pzwe22wqvd0z00exf00vpr9z2" timestamp="1569842205"&gt;131&lt;/key&gt;&lt;/foreign-keys&gt;&lt;ref-type name="Journal Article"&gt;17&lt;/ref-type&gt;&lt;contributors&gt;&lt;authors&gt;&lt;author&gt;Kao, H. W.&lt;/author&gt;&lt;author&gt;Chiang, S. W.&lt;/author&gt;&lt;author&gt;Chung, H. W.&lt;/author&gt;&lt;author&gt;Tsai, F. Y.&lt;/author&gt;&lt;author&gt;Chen, C. Y.&lt;/author&gt;&lt;/authors&gt;&lt;/contributors&gt;&lt;auth-address&gt;Department of Biomedical Imaging and Radiological Sciences, National Yang-Ming University, Taipei 112, Taiwan.&lt;/auth-address&gt;&lt;titles&gt;&lt;title&gt;Advanced MR imaging of gliomas: an update&lt;/title&gt;&lt;secondary-title&gt;Biomed Res Int&lt;/secondary-title&gt;&lt;/titles&gt;&lt;pages&gt;970586&lt;/pages&gt;&lt;volume&gt;2013&lt;/volume&gt;&lt;edition&gt;2013/07/19&lt;/edition&gt;&lt;keywords&gt;&lt;keyword&gt;Brain Neoplasms/blood supply/*diagnosis/pathology&lt;/keyword&gt;&lt;keyword&gt;Glioma/blood supply/*diagnosis/pathology&lt;/keyword&gt;&lt;keyword&gt;Humans&lt;/keyword&gt;&lt;keyword&gt;*Magnetic Resonance Imaging&lt;/keyword&gt;&lt;keyword&gt;Mitosis&lt;/keyword&gt;&lt;keyword&gt;Neoplasm Invasiveness&lt;/keyword&gt;&lt;keyword&gt;Neovascularization, Pathologic/diagnosis&lt;/keyword&gt;&lt;/keywords&gt;&lt;dates&gt;&lt;year&gt;2013&lt;/year&gt;&lt;/dates&gt;&lt;pub-location&gt;United States&lt;/pub-location&gt;&lt;isbn&gt;2314-6141 (Electronic)&lt;/isbn&gt;&lt;accession-num&gt;23862163&lt;/accession-num&gt;&lt;urls&gt;&lt;related-urls&gt;&lt;url&gt;https://www.ncbi.nlm.nih.gov/pubmed/23862163&lt;/url&gt;&lt;/related-urls&gt;&lt;/urls&gt;&lt;custom2&gt;PMC3686060&lt;/custom2&gt;&lt;electronic-resource-num&gt;10.1155/2013/970586&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1]</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However, several exceptions to this rule exist, as around 14–45% of non-enhancing gliomas turn out to be high-grade and, conversely, some LGG exhibit contrast enhancement </w:t>
      </w:r>
      <w:r>
        <w:rPr>
          <w:rFonts w:ascii="Times New Roman" w:hAnsi="Times New Roman" w:cs="Times New Roman"/>
          <w:color w:val="000000" w:themeColor="text1"/>
          <w:sz w:val="24"/>
          <w:szCs w:val="24"/>
          <w:vertAlign w:val="superscript"/>
        </w:rPr>
        <w:fldChar w:fldCharType="begin">
          <w:fldData xml:space="preserve">PEVuZE5vdGU+PENpdGU+PEF1dGhvcj5TY290dDwvQXV0aG9yPjxZZWFyPjIwMDI8L1llYXI+PFJl
Y051bT4xNjM8L1JlY051bT48RGlzcGxheVRleHQ+WzIsIDNdPC9EaXNwbGF5VGV4dD48cmVjb3Jk
PjxyZWMtbnVtYmVyPjE2MzwvcmVjLW51bWJlcj48Zm9yZWlnbi1rZXlzPjxrZXkgYXBwPSJFTiIg
ZGItaWQ9ImFlcnJ4ZHdzODUycHp3ZTIyd3F2ZDB6MDBleGYwMHZwcjl6MiIgdGltZXN0YW1wPSIx
NTY5ODQyMjA1Ij4xNjM8L2tleT48L2ZvcmVpZ24ta2V5cz48cmVmLXR5cGUgbmFtZT0iSm91cm5h
bCBBcnRpY2xlIj4xNzwvcmVmLXR5cGU+PGNvbnRyaWJ1dG9ycz48YXV0aG9ycz48YXV0aG9yPlNj
b3R0LCBKLiBOLjwvYXV0aG9yPjxhdXRob3I+QnJhc2hlciwgUC4gTS48L2F1dGhvcj48YXV0aG9y
PlNldmljaywgUi4gSi48L2F1dGhvcj48YXV0aG9yPlJld2Nhc3RsZSwgTi4gQi48L2F1dGhvcj48
YXV0aG9yPkZvcnN5dGgsIFAuIEEuPC9hdXRob3I+PC9hdXRob3JzPjwvY29udHJpYnV0b3JzPjxh
dXRoLWFkZHJlc3M+RGVwYXJ0bWVudCBvZiBEaWFnbm9zdGljIEltYWdpbmcsIFVuaXZlcnNpdHkg
b2YgQ2FsZ2FyeSwgQWxiZXJ0YSwgQ2FuYWRhLjwvYXV0aC1hZGRyZXNzPjx0aXRsZXM+PHRpdGxl
PkhvdyBvZnRlbiBhcmUgbm9uZW5oYW5jaW5nIHN1cHJhdGVudG9yaWFsIGdsaW9tYXMgbWFsaWdu
YW50PyBBIHBvcHVsYXRpb24gc3R1ZHk8L3RpdGxlPjxzZWNvbmRhcnktdGl0bGU+TmV1cm9sb2d5
PC9zZWNvbmRhcnktdGl0bGU+PC90aXRsZXM+PHBlcmlvZGljYWw+PGZ1bGwtdGl0bGU+TmV1cm9s
b2d5PC9mdWxsLXRpdGxlPjwvcGVyaW9kaWNhbD48cGFnZXM+OTQ3LTk0OTwvcGFnZXM+PHZvbHVt
ZT41OTwvdm9sdW1lPjxudW1iZXI+NjwvbnVtYmVyPjxrZXl3b3Jkcz48a2V5d29yZD5BZG9sZXNj
ZW50PC9rZXl3b3JkPjxrZXl3b3JkPkFkdWx0PC9rZXl3b3JkPjxrZXl3b3JkPkFnZSBGYWN0b3Jz
PC9rZXl3b3JkPjxrZXl3b3JkPkFnZWQ8L2tleXdvcmQ+PGtleXdvcmQ+QWdlZCwgODAgYW5kIG92
ZXI8L2tleXdvcmQ+PGtleXdvcmQ+QWxiZXJ0YS9lcGlkZW1pb2xvZ3k8L2tleXdvcmQ+PGtleXdv
cmQ+Q2hpbGQ8L2tleXdvcmQ+PGtleXdvcmQ+Q2hpbGQsIFByZXNjaG9vbDwva2V5d29yZD48a2V5
d29yZD5Db25maWRlbmNlIEludGVydmFsczwva2V5d29yZD48a2V5d29yZD5GZW1hbGU8L2tleXdv
cmQ+PGtleXdvcmQ+R2xpb21hL2VwaWRlbWlvbG9neS9wYXRob2xvZ3k8L2tleXdvcmQ+PGtleXdv
cmQ+SHVtYW5zPC9rZXl3b3JkPjxrZXl3b3JkPkluZmFudDwva2V5d29yZD48a2V5d29yZD5Mb2dp
c3RpYyBNb2RlbHM8L2tleXdvcmQ+PGtleXdvcmQ+TWFsZTwva2V5d29yZD48a2V5d29yZD5NaWRk
bGUgQWdlZDwva2V5d29yZD48a2V5d29yZD5SZXRyb3NwZWN0aXZlIFN0dWRpZXM8L2tleXdvcmQ+
PGtleXdvcmQ+U3VwcmF0ZW50b3JpYWwgTmVvcGxhc21zL2VwaWRlbWlvbG9neS9wYXRob2xvZ3k8
L2tleXdvcmQ+PC9rZXl3b3Jkcz48ZGF0ZXM+PHllYXI+MjAwMjwveWVhcj48L2RhdGVzPjxwdWIt
bG9jYXRpb24+VW5pdGVkIFN0YXRlczwvcHViLWxvY2F0aW9uPjxpc2JuPjAwMjgtMzg3ODsgMDAy
OC0zODc4PC9pc2JuPjx1cmxzPjwvdXJscz48YWNjZXNzLWRhdGU+U2VwIDI0PC9hY2Nlc3MtZGF0
ZT48L3JlY29yZD48L0NpdGU+PENpdGU+PEF1dGhvcj5MaXU8L0F1dGhvcj48WWVhcj4yMDExPC9Z
ZWFyPjxSZWNOdW0+MTQwPC9SZWNOdW0+PHJlY29yZD48cmVjLW51bWJlcj4xNDA8L3JlYy1udW1i
ZXI+PGZvcmVpZ24ta2V5cz48a2V5IGFwcD0iRU4iIGRiLWlkPSJhZXJyeGR3czg1MnB6d2UyMndx
dmQwejAwZXhmMDB2cHI5ejIiIHRpbWVzdGFtcD0iMTU2OTg0MjIwNSI+MTQwPC9rZXk+PC9mb3Jl
aWduLWtleXM+PHJlZi10eXBlIG5hbWU9IkpvdXJuYWwgQXJ0aWNsZSI+MTc8L3JlZi10eXBlPjxj
b250cmlidXRvcnM+PGF1dGhvcnM+PGF1dGhvcj5MaXUsIFguPC9hdXRob3I+PGF1dGhvcj5UaWFu
LCBXLjwvYXV0aG9yPjxhdXRob3I+S29sYXIsIEIuPC9hdXRob3I+PGF1dGhvcj5ZZWFuZXksIEcu
IEEuPC9hdXRob3I+PGF1dGhvcj5RaXUsIFguPC9hdXRob3I+PGF1dGhvcj5Kb2huc29uLCBNLiBE
LjwvYXV0aG9yPjxhdXRob3I+RWtob2xtLCBTLjwvYXV0aG9yPjwvYXV0aG9ycz48L2NvbnRyaWJ1
dG9ycz48YXV0aC1hZGRyZXNzPkRlcGFydG1lbnQgb2YgSW1hZ2luZyBTY2llbmNlcywgVW5pdmVy
c2l0eSBvZiBSb2NoZXN0ZXIgTWVkaWNhbCBDZW50ZXIsIFJvY2hlc3RlciwgTlkgMTQ2NDItODYz
OCwgVVNBLiBYaWFuZ19MaXVAVVJNQy5Sb2NoZXN0ZXIuZWR1PC9hdXRoLWFkZHJlc3M+PHRpdGxl
cz48dGl0bGU+TVIgZGlmZnVzaW9uIHRlbnNvciBhbmQgcGVyZnVzaW9uLXdlaWdodGVkIGltYWdp
bmcgaW4gcHJlb3BlcmF0aXZlIGdyYWRpbmcgb2Ygc3VwcmF0ZW50b3JpYWwgbm9uZW5oYW5jaW5n
IGdsaW9tYXM8L3RpdGxlPjxzZWNvbmRhcnktdGl0bGU+TmV1cm8gT25jb2w8L3NlY29uZGFyeS10
aXRsZT48L3RpdGxlcz48cGFnZXM+NDQ3LTU1PC9wYWdlcz48dm9sdW1lPjEzPC92b2x1bWU+PG51
bWJlcj40PC9udW1iZXI+PGVkaXRpb24+MjAxMS8wMi8wODwvZWRpdGlvbj48a2V5d29yZHM+PGtl
eXdvcmQ+QWR1bHQ8L2tleXdvcmQ+PGtleXdvcmQ+QnJhaW4gTmVvcGxhc21zLypkaWFnbm9zaXMv
c3VyZ2VyeTwva2V5d29yZD48a2V5d29yZD4qQ29udHJhc3QgTWVkaWE8L2tleXdvcmQ+PGtleXdv
cmQ+KkRpZmZ1c2lvbiBNYWduZXRpYyBSZXNvbmFuY2UgSW1hZ2luZzwva2V5d29yZD48a2V5d29y
ZD5GZW1hbGU8L2tleXdvcmQ+PGtleXdvcmQ+R2xpb21hLypkaWFnbm9zaXMvc3VyZ2VyeTwva2V5
d29yZD48a2V5d29yZD5IdW1hbnM8L2tleXdvcmQ+PGtleXdvcmQ+TWFsZTwva2V5d29yZD48a2V5
d29yZD5QZXJmdXNpb24gSW1hZ2luZzwva2V5d29yZD48a2V5d29yZD5QcmVvcGVyYXRpdmUgQ2Fy
ZTwva2V5d29yZD48a2V5d29yZD5Qcm9nbm9zaXM8L2tleXdvcmQ+PGtleXdvcmQ+UmV0cm9zcGVj
dGl2ZSBTdHVkaWVzPC9rZXl3b3JkPjxrZXl3b3JkPlNlbnNpdGl2aXR5IGFuZCBTcGVjaWZpY2l0
eTwva2V5d29yZD48a2V5d29yZD5TdXByYXRlbnRvcmlhbCBOZW9wbGFzbXMvKmRpYWdub3Npcy9z
dXJnZXJ5PC9rZXl3b3JkPjwva2V5d29yZHM+PGRhdGVzPjx5ZWFyPjIwMTE8L3llYXI+PHB1Yi1k
YXRlcz48ZGF0ZT5BcHI8L2RhdGU+PC9wdWItZGF0ZXM+PC9kYXRlcz48cHViLWxvY2F0aW9uPlVu
aXRlZCBTdGF0ZXM8L3B1Yi1sb2NhdGlvbj48aXNibj4xNTIzLTU4NjYgKEVsZWN0cm9uaWMpJiN4
RDsxNTIyLTg1MTcgKExpbmtpbmcpPC9pc2JuPjxhY2Nlc3Npb24tbnVtPjIxMjk3MTI1PC9hY2Nl
c3Npb24tbnVtPjx1cmxzPjxyZWxhdGVkLXVybHM+PHVybD5odHRwczovL3d3dy5uY2JpLm5sbS5u
aWguZ292L3B1Ym1lZC8yMTI5NzEyNTwvdXJsPjwvcmVsYXRlZC11cmxzPjwvdXJscz48Y3VzdG9t
Mj5QTUMzMDY0NjkzPC9jdXN0b20yPjxlbGVjdHJvbmljLXJlc291cmNlLW51bT4xMC4xMDkzL25l
dW9uYy9ub3ExOTc8L2VsZWN0cm9uaWMtcmVzb3VyY2UtbnVtPjxhY2Nlc3MtZGF0ZT5BcHI8L2Fj
Y2Vzcy1kYXRlPjwvcmVjb3JkPjwvQ2l0ZT48L0VuZE5vdGU+AG==
</w:fldData>
        </w:fldChar>
      </w:r>
      <w:r>
        <w:rPr>
          <w:rFonts w:ascii="Times New Roman" w:hAnsi="Times New Roman" w:cs="Times New Roman"/>
          <w:color w:val="000000" w:themeColor="text1"/>
          <w:sz w:val="24"/>
          <w:szCs w:val="24"/>
          <w:vertAlign w:val="superscript"/>
        </w:rPr>
        <w:instrText xml:space="preserve"> ADDIN EN.CITE </w:instrText>
      </w:r>
      <w:r>
        <w:rPr>
          <w:rFonts w:ascii="Times New Roman" w:hAnsi="Times New Roman" w:cs="Times New Roman"/>
          <w:color w:val="000000" w:themeColor="text1"/>
          <w:sz w:val="24"/>
          <w:szCs w:val="24"/>
          <w:vertAlign w:val="superscript"/>
        </w:rPr>
        <w:fldChar w:fldCharType="begin">
          <w:fldData xml:space="preserve">PEVuZE5vdGU+PENpdGU+PEF1dGhvcj5TY290dDwvQXV0aG9yPjxZZWFyPjIwMDI8L1llYXI+PFJl
Y051bT4xNjM8L1JlY051bT48RGlzcGxheVRleHQ+WzIsIDNdPC9EaXNwbGF5VGV4dD48cmVjb3Jk
PjxyZWMtbnVtYmVyPjE2MzwvcmVjLW51bWJlcj48Zm9yZWlnbi1rZXlzPjxrZXkgYXBwPSJFTiIg
ZGItaWQ9ImFlcnJ4ZHdzODUycHp3ZTIyd3F2ZDB6MDBleGYwMHZwcjl6MiIgdGltZXN0YW1wPSIx
NTY5ODQyMjA1Ij4xNjM8L2tleT48L2ZvcmVpZ24ta2V5cz48cmVmLXR5cGUgbmFtZT0iSm91cm5h
bCBBcnRpY2xlIj4xNzwvcmVmLXR5cGU+PGNvbnRyaWJ1dG9ycz48YXV0aG9ycz48YXV0aG9yPlNj
b3R0LCBKLiBOLjwvYXV0aG9yPjxhdXRob3I+QnJhc2hlciwgUC4gTS48L2F1dGhvcj48YXV0aG9y
PlNldmljaywgUi4gSi48L2F1dGhvcj48YXV0aG9yPlJld2Nhc3RsZSwgTi4gQi48L2F1dGhvcj48
YXV0aG9yPkZvcnN5dGgsIFAuIEEuPC9hdXRob3I+PC9hdXRob3JzPjwvY29udHJpYnV0b3JzPjxh
dXRoLWFkZHJlc3M+RGVwYXJ0bWVudCBvZiBEaWFnbm9zdGljIEltYWdpbmcsIFVuaXZlcnNpdHkg
b2YgQ2FsZ2FyeSwgQWxiZXJ0YSwgQ2FuYWRhLjwvYXV0aC1hZGRyZXNzPjx0aXRsZXM+PHRpdGxl
PkhvdyBvZnRlbiBhcmUgbm9uZW5oYW5jaW5nIHN1cHJhdGVudG9yaWFsIGdsaW9tYXMgbWFsaWdu
YW50PyBBIHBvcHVsYXRpb24gc3R1ZHk8L3RpdGxlPjxzZWNvbmRhcnktdGl0bGU+TmV1cm9sb2d5
PC9zZWNvbmRhcnktdGl0bGU+PC90aXRsZXM+PHBlcmlvZGljYWw+PGZ1bGwtdGl0bGU+TmV1cm9s
b2d5PC9mdWxsLXRpdGxlPjwvcGVyaW9kaWNhbD48cGFnZXM+OTQ3LTk0OTwvcGFnZXM+PHZvbHVt
ZT41OTwvdm9sdW1lPjxudW1iZXI+NjwvbnVtYmVyPjxrZXl3b3Jkcz48a2V5d29yZD5BZG9sZXNj
ZW50PC9rZXl3b3JkPjxrZXl3b3JkPkFkdWx0PC9rZXl3b3JkPjxrZXl3b3JkPkFnZSBGYWN0b3Jz
PC9rZXl3b3JkPjxrZXl3b3JkPkFnZWQ8L2tleXdvcmQ+PGtleXdvcmQ+QWdlZCwgODAgYW5kIG92
ZXI8L2tleXdvcmQ+PGtleXdvcmQ+QWxiZXJ0YS9lcGlkZW1pb2xvZ3k8L2tleXdvcmQ+PGtleXdv
cmQ+Q2hpbGQ8L2tleXdvcmQ+PGtleXdvcmQ+Q2hpbGQsIFByZXNjaG9vbDwva2V5d29yZD48a2V5
d29yZD5Db25maWRlbmNlIEludGVydmFsczwva2V5d29yZD48a2V5d29yZD5GZW1hbGU8L2tleXdv
cmQ+PGtleXdvcmQ+R2xpb21hL2VwaWRlbWlvbG9neS9wYXRob2xvZ3k8L2tleXdvcmQ+PGtleXdv
cmQ+SHVtYW5zPC9rZXl3b3JkPjxrZXl3b3JkPkluZmFudDwva2V5d29yZD48a2V5d29yZD5Mb2dp
c3RpYyBNb2RlbHM8L2tleXdvcmQ+PGtleXdvcmQ+TWFsZTwva2V5d29yZD48a2V5d29yZD5NaWRk
bGUgQWdlZDwva2V5d29yZD48a2V5d29yZD5SZXRyb3NwZWN0aXZlIFN0dWRpZXM8L2tleXdvcmQ+
PGtleXdvcmQ+U3VwcmF0ZW50b3JpYWwgTmVvcGxhc21zL2VwaWRlbWlvbG9neS9wYXRob2xvZ3k8
L2tleXdvcmQ+PC9rZXl3b3Jkcz48ZGF0ZXM+PHllYXI+MjAwMjwveWVhcj48L2RhdGVzPjxwdWIt
bG9jYXRpb24+VW5pdGVkIFN0YXRlczwvcHViLWxvY2F0aW9uPjxpc2JuPjAwMjgtMzg3ODsgMDAy
OC0zODc4PC9pc2JuPjx1cmxzPjwvdXJscz48YWNjZXNzLWRhdGU+U2VwIDI0PC9hY2Nlc3MtZGF0
ZT48L3JlY29yZD48L0NpdGU+PENpdGU+PEF1dGhvcj5MaXU8L0F1dGhvcj48WWVhcj4yMDExPC9Z
ZWFyPjxSZWNOdW0+MTQwPC9SZWNOdW0+PHJlY29yZD48cmVjLW51bWJlcj4xNDA8L3JlYy1udW1i
ZXI+PGZvcmVpZ24ta2V5cz48a2V5IGFwcD0iRU4iIGRiLWlkPSJhZXJyeGR3czg1MnB6d2UyMndx
dmQwejAwZXhmMDB2cHI5ejIiIHRpbWVzdGFtcD0iMTU2OTg0MjIwNSI+MTQwPC9rZXk+PC9mb3Jl
aWduLWtleXM+PHJlZi10eXBlIG5hbWU9IkpvdXJuYWwgQXJ0aWNsZSI+MTc8L3JlZi10eXBlPjxj
b250cmlidXRvcnM+PGF1dGhvcnM+PGF1dGhvcj5MaXUsIFguPC9hdXRob3I+PGF1dGhvcj5UaWFu
LCBXLjwvYXV0aG9yPjxhdXRob3I+S29sYXIsIEIuPC9hdXRob3I+PGF1dGhvcj5ZZWFuZXksIEcu
IEEuPC9hdXRob3I+PGF1dGhvcj5RaXUsIFguPC9hdXRob3I+PGF1dGhvcj5Kb2huc29uLCBNLiBE
LjwvYXV0aG9yPjxhdXRob3I+RWtob2xtLCBTLjwvYXV0aG9yPjwvYXV0aG9ycz48L2NvbnRyaWJ1
dG9ycz48YXV0aC1hZGRyZXNzPkRlcGFydG1lbnQgb2YgSW1hZ2luZyBTY2llbmNlcywgVW5pdmVy
c2l0eSBvZiBSb2NoZXN0ZXIgTWVkaWNhbCBDZW50ZXIsIFJvY2hlc3RlciwgTlkgMTQ2NDItODYz
OCwgVVNBLiBYaWFuZ19MaXVAVVJNQy5Sb2NoZXN0ZXIuZWR1PC9hdXRoLWFkZHJlc3M+PHRpdGxl
cz48dGl0bGU+TVIgZGlmZnVzaW9uIHRlbnNvciBhbmQgcGVyZnVzaW9uLXdlaWdodGVkIGltYWdp
bmcgaW4gcHJlb3BlcmF0aXZlIGdyYWRpbmcgb2Ygc3VwcmF0ZW50b3JpYWwgbm9uZW5oYW5jaW5n
IGdsaW9tYXM8L3RpdGxlPjxzZWNvbmRhcnktdGl0bGU+TmV1cm8gT25jb2w8L3NlY29uZGFyeS10
aXRsZT48L3RpdGxlcz48cGFnZXM+NDQ3LTU1PC9wYWdlcz48dm9sdW1lPjEzPC92b2x1bWU+PG51
bWJlcj40PC9udW1iZXI+PGVkaXRpb24+MjAxMS8wMi8wODwvZWRpdGlvbj48a2V5d29yZHM+PGtl
eXdvcmQ+QWR1bHQ8L2tleXdvcmQ+PGtleXdvcmQ+QnJhaW4gTmVvcGxhc21zLypkaWFnbm9zaXMv
c3VyZ2VyeTwva2V5d29yZD48a2V5d29yZD4qQ29udHJhc3QgTWVkaWE8L2tleXdvcmQ+PGtleXdv
cmQ+KkRpZmZ1c2lvbiBNYWduZXRpYyBSZXNvbmFuY2UgSW1hZ2luZzwva2V5d29yZD48a2V5d29y
ZD5GZW1hbGU8L2tleXdvcmQ+PGtleXdvcmQ+R2xpb21hLypkaWFnbm9zaXMvc3VyZ2VyeTwva2V5
d29yZD48a2V5d29yZD5IdW1hbnM8L2tleXdvcmQ+PGtleXdvcmQ+TWFsZTwva2V5d29yZD48a2V5
d29yZD5QZXJmdXNpb24gSW1hZ2luZzwva2V5d29yZD48a2V5d29yZD5QcmVvcGVyYXRpdmUgQ2Fy
ZTwva2V5d29yZD48a2V5d29yZD5Qcm9nbm9zaXM8L2tleXdvcmQ+PGtleXdvcmQ+UmV0cm9zcGVj
dGl2ZSBTdHVkaWVzPC9rZXl3b3JkPjxrZXl3b3JkPlNlbnNpdGl2aXR5IGFuZCBTcGVjaWZpY2l0
eTwva2V5d29yZD48a2V5d29yZD5TdXByYXRlbnRvcmlhbCBOZW9wbGFzbXMvKmRpYWdub3Npcy9z
dXJnZXJ5PC9rZXl3b3JkPjwva2V5d29yZHM+PGRhdGVzPjx5ZWFyPjIwMTE8L3llYXI+PHB1Yi1k
YXRlcz48ZGF0ZT5BcHI8L2RhdGU+PC9wdWItZGF0ZXM+PC9kYXRlcz48cHViLWxvY2F0aW9uPlVu
aXRlZCBTdGF0ZXM8L3B1Yi1sb2NhdGlvbj48aXNibj4xNTIzLTU4NjYgKEVsZWN0cm9uaWMpJiN4
RDsxNTIyLTg1MTcgKExpbmtpbmcpPC9pc2JuPjxhY2Nlc3Npb24tbnVtPjIxMjk3MTI1PC9hY2Nl
c3Npb24tbnVtPjx1cmxzPjxyZWxhdGVkLXVybHM+PHVybD5odHRwczovL3d3dy5uY2JpLm5sbS5u
aWguZ292L3B1Ym1lZC8yMTI5NzEyNTwvdXJsPjwvcmVsYXRlZC11cmxzPjwvdXJscz48Y3VzdG9t
Mj5QTUMzMDY0NjkzPC9jdXN0b20yPjxlbGVjdHJvbmljLXJlc291cmNlLW51bT4xMC4xMDkzL25l
dW9uYy9ub3ExOTc8L2VsZWN0cm9uaWMtcmVzb3VyY2UtbnVtPjxhY2Nlc3MtZGF0ZT5BcHI8L2Fj
Y2Vzcy1kYXRlPjwvcmVjb3JkPjwvQ2l0ZT48L0VuZE5vdGU+AG==
</w:fldData>
        </w:fldChar>
      </w:r>
      <w:r>
        <w:rPr>
          <w:rFonts w:ascii="Times New Roman" w:hAnsi="Times New Roman" w:cs="Times New Roman"/>
          <w:color w:val="000000" w:themeColor="text1"/>
          <w:sz w:val="24"/>
          <w:szCs w:val="24"/>
          <w:vertAlign w:val="superscript"/>
        </w:rPr>
        <w:instrText xml:space="preserve"> ADDIN EN.CITE.DATA </w:instrText>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separate"/>
      </w:r>
      <w:bookmarkStart w:id="0" w:name="two"/>
      <w:r>
        <w:rPr>
          <w:rFonts w:ascii="Times New Roman" w:hAnsi="Times New Roman" w:cs="Times New Roman"/>
          <w:color w:val="000000" w:themeColor="text1"/>
          <w:sz w:val="24"/>
          <w:szCs w:val="24"/>
          <w:vertAlign w:val="superscript"/>
        </w:rPr>
        <w:fldChar w:fldCharType="begin"/>
      </w:r>
      <w:r>
        <w:rPr>
          <w:rFonts w:ascii="Times New Roman" w:hAnsi="Times New Roman" w:cs="Times New Roman"/>
          <w:color w:val="000000" w:themeColor="text1"/>
          <w:sz w:val="24"/>
          <w:szCs w:val="24"/>
          <w:vertAlign w:val="superscript"/>
        </w:rPr>
        <w:instrText xml:space="preserve"> HYPERLINK "file:///C:\\Users\\h-alkanhal\\AppData\\Local\\Temp\\Temp1_RE__Repose_letter_.zip\\Revised%20paper_marked.docx" \l "two" </w:instrText>
      </w:r>
      <w:r>
        <w:rPr>
          <w:rFonts w:ascii="Times New Roman" w:hAnsi="Times New Roman" w:cs="Times New Roman"/>
          <w:color w:val="000000" w:themeColor="text1"/>
          <w:sz w:val="24"/>
          <w:szCs w:val="24"/>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2</w:t>
      </w:r>
      <w:bookmarkEnd w:id="0"/>
      <w:r>
        <w:rPr>
          <w:rFonts w:ascii="Times New Roman" w:hAnsi="Times New Roman" w:cs="Times New Roman"/>
          <w:color w:val="000000" w:themeColor="text1"/>
          <w:sz w:val="24"/>
          <w:szCs w:val="24"/>
          <w:vertAlign w:val="superscript"/>
        </w:rPr>
        <w:fldChar w:fldCharType="end"/>
      </w:r>
      <w:r>
        <w:rPr>
          <w:rFonts w:ascii="Times New Roman" w:hAnsi="Times New Roman" w:cs="Times New Roman"/>
          <w:noProof/>
          <w:color w:val="000000" w:themeColor="text1"/>
          <w:sz w:val="24"/>
          <w:szCs w:val="24"/>
          <w:vertAlign w:val="superscript"/>
        </w:rPr>
        <w:t xml:space="preserve">, </w:t>
      </w:r>
      <w:bookmarkStart w:id="1" w:name="three"/>
      <w:r>
        <w:rPr>
          <w:rFonts w:ascii="Times New Roman" w:hAnsi="Times New Roman" w:cs="Times New Roman"/>
          <w:noProof/>
          <w:color w:val="000000" w:themeColor="text1"/>
          <w:sz w:val="24"/>
          <w:szCs w:val="24"/>
          <w:vertAlign w:val="superscript"/>
        </w:rPr>
        <w:fldChar w:fldCharType="begin"/>
      </w:r>
      <w:r>
        <w:rPr>
          <w:rFonts w:ascii="Times New Roman" w:hAnsi="Times New Roman" w:cs="Times New Roman"/>
          <w:noProof/>
          <w:color w:val="000000" w:themeColor="text1"/>
          <w:sz w:val="24"/>
          <w:szCs w:val="24"/>
          <w:vertAlign w:val="superscript"/>
        </w:rPr>
        <w:instrText xml:space="preserve"> HYPERLINK "file:///C:\\Users\\h-alkanhal\\AppData\\Local\\Temp\\Temp1_RE__Repose_letter_.zip\\Revised%20paper_marked.docx" \l "three" </w:instrText>
      </w:r>
      <w:r>
        <w:rPr>
          <w:rFonts w:ascii="Times New Roman" w:hAnsi="Times New Roman" w:cs="Times New Roman"/>
          <w:noProof/>
          <w:color w:val="000000" w:themeColor="text1"/>
          <w:sz w:val="24"/>
          <w:szCs w:val="24"/>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3]</w:t>
      </w:r>
      <w:bookmarkEnd w:id="1"/>
      <w:r>
        <w:rPr>
          <w:rFonts w:ascii="Times New Roman" w:hAnsi="Times New Roman" w:cs="Times New Roman"/>
          <w:noProof/>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Therefore, accurately grading non-enhancing gliomas is necessary for planning optimal treatment strategies </w:t>
      </w:r>
      <w:hyperlink r:id="rId6" w:anchor="four"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Morita&lt;/Author&gt;&lt;Year&gt;2010&lt;/Year&gt;&lt;RecNum&gt;145&lt;/RecNum&gt;&lt;DisplayText&gt;[4]&lt;/DisplayText&gt;&lt;record&gt;&lt;rec-number&gt;145&lt;/rec-number&gt;&lt;foreign-keys&gt;&lt;key app="EN" db-id="aerrxdws852pzwe22wqvd0z00exf00vpr9z2" timestamp="1569842205"&gt;145&lt;/key&gt;&lt;/foreign-keys&gt;&lt;ref-type name="Journal Article"&gt;17&lt;/ref-type&gt;&lt;contributors&gt;&lt;authors&gt;&lt;author&gt;Morita, N.&lt;/author&gt;&lt;author&gt;Wang, S.&lt;/author&gt;&lt;author&gt;Chawla, S.&lt;/author&gt;&lt;author&gt;Poptani, H.&lt;/author&gt;&lt;author&gt;Melhem, E. R.&lt;/author&gt;&lt;/authors&gt;&lt;/contributors&gt;&lt;auth-address&gt;Department of Radiology, University of Pennsylvania, Philadelphia, Pennsylvania, USA. nmorita@clin.med.tokushima-u.ac.jp&lt;/auth-address&gt;&lt;titles&gt;&lt;title&gt;Dynamic susceptibility contrast perfusion weighted imaging in grading of nonenhancing astrocytomas&lt;/title&gt;&lt;secondary-title&gt;J Magn Reson Imaging&lt;/secondary-title&gt;&lt;/titles&gt;&lt;pages&gt;803-8&lt;/pages&gt;&lt;volume&gt;32&lt;/volume&gt;&lt;number&gt;4&lt;/number&gt;&lt;edition&gt;2010/10/01&lt;/edition&gt;&lt;keywords&gt;&lt;keyword&gt;Adult&lt;/keyword&gt;&lt;keyword&gt;Aged&lt;/keyword&gt;&lt;keyword&gt;Aged, 80 and over&lt;/keyword&gt;&lt;keyword&gt;Astrocytoma/*diagnosis/*pathology&lt;/keyword&gt;&lt;keyword&gt;Brain Neoplasms/*diagnosis/*pathology&lt;/keyword&gt;&lt;keyword&gt;Female&lt;/keyword&gt;&lt;keyword&gt;Humans&lt;/keyword&gt;&lt;keyword&gt;Magnetic Resonance Imaging/*methods&lt;/keyword&gt;&lt;keyword&gt;Male&lt;/keyword&gt;&lt;keyword&gt;Medical Oncology/methods&lt;/keyword&gt;&lt;keyword&gt;Middle Aged&lt;/keyword&gt;&lt;keyword&gt;Models, Statistical&lt;/keyword&gt;&lt;keyword&gt;Perfusion&lt;/keyword&gt;&lt;keyword&gt;ROC Curve&lt;/keyword&gt;&lt;keyword&gt;Sensitivity and Specificity&lt;/keyword&gt;&lt;/keywords&gt;&lt;dates&gt;&lt;year&gt;2010&lt;/year&gt;&lt;pub-dates&gt;&lt;date&gt;Oct&lt;/date&gt;&lt;/pub-dates&gt;&lt;/dates&gt;&lt;publisher&gt;Wiley Online Library&lt;/publisher&gt;&lt;isbn&gt;1522-2586 (Electronic)&amp;#xD;1053-1807 (Linking)&lt;/isbn&gt;&lt;accession-num&gt;20882610&lt;/accession-num&gt;&lt;urls&gt;&lt;related-urls&gt;&lt;url&gt;https://www.ncbi.nlm.nih.gov/pubmed/20882610&lt;/url&gt;&lt;/related-urls&gt;&lt;/urls&gt;&lt;electronic-resource-num&gt;10.1002/jmri.22324&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4,5]</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Conventional contrast enhanced MRI may not be able to differentiate between the various grades.</w:t>
      </w:r>
      <w:r>
        <w:rPr>
          <w:rFonts w:ascii="Times New Roman" w:hAnsi="Times New Roman" w:cs="Times New Roman"/>
          <w:sz w:val="24"/>
          <w:szCs w:val="24"/>
        </w:rPr>
        <w:t xml:space="preserve"> Although the World Health Organisation (WHO) has revised glioma classification in 2016 laying more emphasis on molecular markers than grading based on morphological features alone, histopathological diagnoses and clinical management is still prevalently reported using the I-IV grading scale.  </w:t>
      </w:r>
      <w:r>
        <w:rPr>
          <w:rFonts w:ascii="Times New Roman" w:hAnsi="Times New Roman" w:cs="Times New Roman"/>
          <w:b/>
          <w:bCs/>
          <w:color w:val="00B050"/>
          <w:sz w:val="24"/>
          <w:szCs w:val="24"/>
        </w:rPr>
        <w:t xml:space="preserve"> </w:t>
      </w:r>
      <w:r>
        <w:rPr>
          <w:rFonts w:ascii="Times New Roman" w:hAnsi="Times New Roman" w:cs="Times New Roman"/>
          <w:color w:val="000000" w:themeColor="text1"/>
          <w:sz w:val="24"/>
          <w:szCs w:val="24"/>
        </w:rPr>
        <w:t xml:space="preserve">While surgical resection is often the first line of treatment for most gliomas, optimal treatment strategy for patients, including LGG, is influenced by several factors including molecular characterization, location and clinical symptoms </w:t>
      </w:r>
      <w:hyperlink r:id="rId7" w:anchor="four" w:history="1">
        <w:r>
          <w:rPr>
            <w:rStyle w:val="Hyperlink"/>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Morita&lt;/Author&gt;&lt;Year&gt;2010&lt;/Year&gt;&lt;RecNum&gt;145&lt;/RecNum&gt;&lt;DisplayText&gt;[4]&lt;/DisplayText&gt;&lt;record&gt;&lt;rec-number&gt;145&lt;/rec-number&gt;&lt;foreign-keys&gt;&lt;key app="EN" db-id="aerrxdws852pzwe22wqvd0z00exf00vpr9z2" timestamp="1569842205"&gt;145&lt;/key&gt;&lt;/foreign-keys&gt;&lt;ref-type name="Journal Article"&gt;17&lt;/ref-type&gt;&lt;contributors&gt;&lt;authors&gt;&lt;author&gt;Morita, N.&lt;/author&gt;&lt;author&gt;Wang, S.&lt;/author&gt;&lt;author&gt;Chawla, S.&lt;/author&gt;&lt;author&gt;Poptani, H.&lt;/author&gt;&lt;author&gt;Melhem, E. R.&lt;/author&gt;&lt;/authors&gt;&lt;/contributors&gt;&lt;auth-address&gt;Department of Radiology, University of Pennsylvania, Philadelphia, Pennsylvania, USA. nmorita@clin.med.tokushima-u.ac.jp&lt;/auth-address&gt;&lt;titles&gt;&lt;title&gt;Dynamic susceptibility contrast perfusion weighted imaging in grading of nonenhancing astrocytomas&lt;/title&gt;&lt;secondary-title&gt;J Magn Reson Imaging&lt;/secondary-title&gt;&lt;/titles&gt;&lt;pages&gt;803-8&lt;/pages&gt;&lt;volume&gt;32&lt;/volume&gt;&lt;number&gt;4&lt;/number&gt;&lt;edition&gt;2010/10/01&lt;/edition&gt;&lt;keywords&gt;&lt;keyword&gt;Adult&lt;/keyword&gt;&lt;keyword&gt;Aged&lt;/keyword&gt;&lt;keyword&gt;Aged, 80 and over&lt;/keyword&gt;&lt;keyword&gt;Astrocytoma/*diagnosis/*pathology&lt;/keyword&gt;&lt;keyword&gt;Brain Neoplasms/*diagnosis/*pathology&lt;/keyword&gt;&lt;keyword&gt;Female&lt;/keyword&gt;&lt;keyword&gt;Humans&lt;/keyword&gt;&lt;keyword&gt;Magnetic Resonance Imaging/*methods&lt;/keyword&gt;&lt;keyword&gt;Male&lt;/keyword&gt;&lt;keyword&gt;Medical Oncology/methods&lt;/keyword&gt;&lt;keyword&gt;Middle Aged&lt;/keyword&gt;&lt;keyword&gt;Models, Statistical&lt;/keyword&gt;&lt;keyword&gt;Perfusion&lt;/keyword&gt;&lt;keyword&gt;ROC Curve&lt;/keyword&gt;&lt;keyword&gt;Sensitivity and Specificity&lt;/keyword&gt;&lt;/keywords&gt;&lt;dates&gt;&lt;year&gt;2010&lt;/year&gt;&lt;pub-dates&gt;&lt;date&gt;Oct&lt;/date&gt;&lt;/pub-dates&gt;&lt;/dates&gt;&lt;publisher&gt;Wiley Online Library&lt;/publisher&gt;&lt;isbn&gt;1522-2586 (Electronic)&amp;#xD;1053-1807 (Linking)&lt;/isbn&gt;&lt;accession-num&gt;20882610&lt;/accession-num&gt;&lt;urls&gt;&lt;related-urls&gt;&lt;url&gt;https://www.ncbi.nlm.nih.gov/pubmed/20882610&lt;/url&gt;&lt;/related-urls&gt;&lt;/urls&gt;&lt;electronic-resource-num&gt;10.1002/jmri.22324&lt;/electronic-resource-num&gt;&lt;/record&gt;&lt;/Cite&gt;&lt;/EndNote&gt;</w:instrText>
        </w:r>
        <w:r>
          <w:rPr>
            <w:rStyle w:val="Hyperlink"/>
          </w:rPr>
          <w:fldChar w:fldCharType="separate"/>
        </w:r>
        <w:r>
          <w:rPr>
            <w:rStyle w:val="Hyperlink"/>
            <w:rFonts w:ascii="Times New Roman" w:hAnsi="Times New Roman" w:cs="Times New Roman"/>
            <w:noProof/>
            <w:color w:val="000000" w:themeColor="text1"/>
            <w:sz w:val="24"/>
            <w:szCs w:val="24"/>
            <w:u w:val="none"/>
            <w:vertAlign w:val="superscript"/>
          </w:rPr>
          <w:t>[6,7]</w:t>
        </w:r>
        <w:r>
          <w:rPr>
            <w:rStyle w:val="Hyperlink"/>
          </w:rPr>
          <w:fldChar w:fldCharType="end"/>
        </w:r>
      </w:hyperlink>
      <w:r>
        <w:rPr>
          <w:rFonts w:ascii="Times New Roman" w:hAnsi="Times New Roman" w:cs="Times New Roman"/>
          <w:color w:val="000000" w:themeColor="text1"/>
          <w:sz w:val="24"/>
          <w:szCs w:val="24"/>
        </w:rPr>
        <w:t xml:space="preserve">.  </w:t>
      </w:r>
      <w:r>
        <w:rPr>
          <w:rFonts w:asciiTheme="majorBidi" w:hAnsiTheme="majorBidi" w:cstheme="majorBidi"/>
          <w:color w:val="000000"/>
          <w:sz w:val="24"/>
          <w:szCs w:val="24"/>
        </w:rPr>
        <w:t xml:space="preserve">The ideal treatment for </w:t>
      </w:r>
      <w:r w:rsidR="00120827">
        <w:rPr>
          <w:rFonts w:asciiTheme="majorBidi" w:hAnsiTheme="majorBidi" w:cstheme="majorBidi"/>
          <w:color w:val="000000"/>
          <w:sz w:val="24"/>
          <w:szCs w:val="24"/>
        </w:rPr>
        <w:t>LGG</w:t>
      </w:r>
      <w:r>
        <w:rPr>
          <w:rFonts w:asciiTheme="majorBidi" w:hAnsiTheme="majorBidi" w:cstheme="majorBidi"/>
          <w:color w:val="000000"/>
          <w:sz w:val="24"/>
          <w:szCs w:val="24"/>
        </w:rPr>
        <w:t xml:space="preserve"> is still evolving and varies between different institutions. Surgical resection is performed to remove as much of the tumour as safely possible as well as for a histological and molecular diagnosis. If surgical resection is not appropriate, biopsy is often considered to obtain histological and molecular diagnosis. Depending on the molecular subtype of GII glioma, surgery may be followed by radiotherapy and chemotherapy. In GIII glioma, on the other hand, surgical resection is typically followed by sequential radiotherapy followed by chemotherapy, guided by </w:t>
      </w:r>
      <w:proofErr w:type="spellStart"/>
      <w:r>
        <w:rPr>
          <w:rFonts w:asciiTheme="majorBidi" w:hAnsiTheme="majorBidi" w:cstheme="majorBidi"/>
          <w:color w:val="000000"/>
          <w:sz w:val="24"/>
          <w:szCs w:val="24"/>
        </w:rPr>
        <w:t>Karnofsky</w:t>
      </w:r>
      <w:proofErr w:type="spellEnd"/>
      <w:r>
        <w:rPr>
          <w:rFonts w:asciiTheme="majorBidi" w:hAnsiTheme="majorBidi" w:cstheme="majorBidi"/>
          <w:color w:val="000000"/>
          <w:sz w:val="24"/>
          <w:szCs w:val="24"/>
        </w:rPr>
        <w:t xml:space="preserve"> performance status and tumour molecular markers. In the patient group where surgery is not possible or patient declines surgery, MRI feature</w:t>
      </w:r>
      <w:r w:rsidR="00120827">
        <w:rPr>
          <w:rFonts w:asciiTheme="majorBidi" w:hAnsiTheme="majorBidi" w:cstheme="majorBidi"/>
          <w:color w:val="000000"/>
          <w:sz w:val="24"/>
          <w:szCs w:val="24"/>
        </w:rPr>
        <w:t>s</w:t>
      </w:r>
      <w:r>
        <w:rPr>
          <w:rFonts w:asciiTheme="majorBidi" w:hAnsiTheme="majorBidi" w:cstheme="majorBidi"/>
          <w:color w:val="000000"/>
          <w:sz w:val="24"/>
          <w:szCs w:val="24"/>
        </w:rPr>
        <w:t xml:space="preserve"> (GII versus GIII) may guide relative frequency of the imaging surveillance, site of potential biopsy, and further management.</w:t>
      </w:r>
    </w:p>
    <w:p w14:paraId="2548E525" w14:textId="57EA28E5" w:rsidR="00771A6B" w:rsidRDefault="00771A6B" w:rsidP="00771A6B">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lthough final diagnosis is determined using surgical samples, presurgical diagnosis using MRI can aid in proper treatment planning. The limitations of conventional imaging for accurate grading, especially in non-enhancing gliomas, has led to the evaluation of advanced MRI methods, such as diffusion tensor imaging (DTI) and dynamic susceptibility contrast perfusion-weighted imaging (DSC-PWI) in these cases </w:t>
      </w:r>
      <w:hyperlink r:id="rId8" w:anchor="four"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Morita&lt;/Author&gt;&lt;Year&gt;2010&lt;/Year&gt;&lt;RecNum&gt;145&lt;/RecNum&gt;&lt;DisplayText&gt;[4]&lt;/DisplayText&gt;&lt;record&gt;&lt;rec-number&gt;145&lt;/rec-number&gt;&lt;foreign-keys&gt;&lt;key app="EN" db-id="aerrxdws852pzwe22wqvd0z00exf00vpr9z2" timestamp="1569842205"&gt;145&lt;/key&gt;&lt;/foreign-keys&gt;&lt;ref-type name="Journal Article"&gt;17&lt;/ref-type&gt;&lt;contributors&gt;&lt;authors&gt;&lt;author&gt;Morita, N.&lt;/author&gt;&lt;author&gt;Wang, S.&lt;/author&gt;&lt;author&gt;Chawla, S.&lt;/author&gt;&lt;author&gt;Poptani, H.&lt;/author&gt;&lt;author&gt;Melhem, E. R.&lt;/author&gt;&lt;/authors&gt;&lt;/contributors&gt;&lt;auth-address&gt;Department of Radiology, University of Pennsylvania, Philadelphia, Pennsylvania, USA. nmorita@clin.med.tokushima-u.ac.jp&lt;/auth-address&gt;&lt;titles&gt;&lt;title&gt;Dynamic susceptibility contrast perfusion weighted imaging in grading of nonenhancing astrocytomas&lt;/title&gt;&lt;secondary-title&gt;J Magn Reson Imaging&lt;/secondary-title&gt;&lt;/titles&gt;&lt;pages&gt;803-8&lt;/pages&gt;&lt;volume&gt;32&lt;/volume&gt;&lt;number&gt;4&lt;/number&gt;&lt;edition&gt;2010/10/01&lt;/edition&gt;&lt;keywords&gt;&lt;keyword&gt;Adult&lt;/keyword&gt;&lt;keyword&gt;Aged&lt;/keyword&gt;&lt;keyword&gt;Aged, 80 and over&lt;/keyword&gt;&lt;keyword&gt;Astrocytoma/*diagnosis/*pathology&lt;/keyword&gt;&lt;keyword&gt;Brain Neoplasms/*diagnosis/*pathology&lt;/keyword&gt;&lt;keyword&gt;Female&lt;/keyword&gt;&lt;keyword&gt;Humans&lt;/keyword&gt;&lt;keyword&gt;Magnetic Resonance Imaging/*methods&lt;/keyword&gt;&lt;keyword&gt;Male&lt;/keyword&gt;&lt;keyword&gt;Medical Oncology/methods&lt;/keyword&gt;&lt;keyword&gt;Middle Aged&lt;/keyword&gt;&lt;keyword&gt;Models, Statistical&lt;/keyword&gt;&lt;keyword&gt;Perfusion&lt;/keyword&gt;&lt;keyword&gt;ROC Curve&lt;/keyword&gt;&lt;keyword&gt;Sensitivity and Specificity&lt;/keyword&gt;&lt;/keywords&gt;&lt;dates&gt;&lt;year&gt;2010&lt;/year&gt;&lt;pub-dates&gt;&lt;date&gt;Oct&lt;/date&gt;&lt;/pub-dates&gt;&lt;/dates&gt;&lt;publisher&gt;Wiley Online Library&lt;/publisher&gt;&lt;isbn&gt;1522-2586 (Electronic)&amp;#xD;1053-1807 (Linking)&lt;/isbn&gt;&lt;accession-num&gt;20882610&lt;/accession-num&gt;&lt;urls&gt;&lt;related-urls&gt;&lt;url&gt;https://www.ncbi.nlm.nih.gov/pubmed/20882610&lt;/url&gt;&lt;/related-urls&gt;&lt;/urls&gt;&lt;electronic-resource-num&gt;10.1002/jmri.22324&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8]</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w:t>
      </w:r>
    </w:p>
    <w:p w14:paraId="4D2FC23E" w14:textId="77777777" w:rsidR="00771A6B" w:rsidRDefault="00771A6B" w:rsidP="00771A6B">
      <w:pPr>
        <w:spacing w:line="360" w:lineRule="auto"/>
        <w:rPr>
          <w:rFonts w:ascii="Times New Roman" w:hAnsi="Times New Roman" w:cs="Times New Roman"/>
          <w:color w:val="00B050"/>
          <w:sz w:val="24"/>
          <w:szCs w:val="24"/>
        </w:rPr>
      </w:pPr>
    </w:p>
    <w:p w14:paraId="788B77A2" w14:textId="2CBB17C9" w:rsidR="00771A6B" w:rsidRDefault="00771A6B" w:rsidP="00771A6B">
      <w:pPr>
        <w:spacing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rPr>
        <w:t xml:space="preserve">DTI has been used to aid in the diagnosis and surgical planning of brain tumours, with mean diffusivity (MD) or the apparent diffusion coefficient (ADC) the most common DTI parameters used. Fan et al. (2006) reported a significant difference in the mean ADC of non-enhancing LGG and HGG </w:t>
      </w:r>
      <w:hyperlink r:id="rId9" w:anchor="six"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Fan&lt;/Author&gt;&lt;Year&gt;2006&lt;/Year&gt;&lt;RecNum&gt;114&lt;/RecNum&gt;&lt;DisplayText&gt;[6]&lt;/DisplayText&gt;&lt;record&gt;&lt;rec-number&gt;114&lt;/rec-number&gt;&lt;foreign-keys&gt;&lt;key app="EN" db-id="aerrxdws852pzwe22wqvd0z00exf00vpr9z2" timestamp="1569842205"&gt;114&lt;/key&gt;&lt;/foreign-keys&gt;&lt;ref-type name="Journal Article"&gt;17&lt;/ref-type&gt;&lt;contributors&gt;&lt;authors&gt;&lt;author&gt;Fan, G. G.&lt;/author&gt;&lt;author&gt;Deng, Q. L.&lt;/author&gt;&lt;author&gt;Wu, Z. H.&lt;/author&gt;&lt;author&gt;Guo, Q. Y.&lt;/author&gt;&lt;/authors&gt;&lt;/contributors&gt;&lt;auth-address&gt;Department of Radiology, Second Hospital of China Medical University, No.36 Sanhao St., Heping Dist., Shenyang, Liaoning,110004, People&amp;apos;s Republic of China.&lt;/auth-address&gt;&lt;titles&gt;&lt;title&gt;Usefulness of diffusion/perfusion-weighted MRI in patients with non-enhancing supratentorial brain gliomas: a valuable tool to predict tumour grading?&lt;/title&gt;&lt;secondary-title&gt;Br J Radiol&lt;/secondary-title&gt;&lt;/titles&gt;&lt;pages&gt;652-8&lt;/pages&gt;&lt;volume&gt;79&lt;/volume&gt;&lt;number&gt;944&lt;/number&gt;&lt;edition&gt;2006/04/28&lt;/edition&gt;&lt;keywords&gt;&lt;keyword&gt;Adult&lt;/keyword&gt;&lt;keyword&gt;Aged&lt;/keyword&gt;&lt;keyword&gt;Blood Volume&lt;/keyword&gt;&lt;keyword&gt;Brain/blood supply&lt;/keyword&gt;&lt;keyword&gt;Diffusion Magnetic Resonance Imaging/*standards&lt;/keyword&gt;&lt;keyword&gt;Female&lt;/keyword&gt;&lt;keyword&gt;Glioma/blood supply/*pathology&lt;/keyword&gt;&lt;keyword&gt;Humans&lt;/keyword&gt;&lt;keyword&gt;Magnetic Resonance Angiography/*standards&lt;/keyword&gt;&lt;keyword&gt;Male&lt;/keyword&gt;&lt;keyword&gt;Middle Aged&lt;/keyword&gt;&lt;keyword&gt;Sensitivity and Specificity&lt;/keyword&gt;&lt;keyword&gt;Supratentorial Neoplasms/blood supply/*pathology&lt;/keyword&gt;&lt;/keywords&gt;&lt;dates&gt;&lt;year&gt;2006&lt;/year&gt;&lt;pub-dates&gt;&lt;date&gt;Aug&lt;/date&gt;&lt;/pub-dates&gt;&lt;/dates&gt;&lt;publisher&gt;British Institute of Radiology&lt;/publisher&gt;&lt;isbn&gt;1748-880X (Electronic)&amp;#xD;0007-1285 (Linking)&lt;/isbn&gt;&lt;accession-num&gt;16641420&lt;/accession-num&gt;&lt;urls&gt;&lt;related-urls&gt;&lt;url&gt;https://www.ncbi.nlm.nih.gov/pubmed/16641420&lt;/url&gt;&lt;/related-urls&gt;&lt;/urls&gt;&lt;electronic-resource-num&gt;10.1259/bjr/25349497&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9]</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However, mixed results have be</w:t>
      </w:r>
      <w:r>
        <w:rPr>
          <w:rFonts w:ascii="Times New Roman" w:hAnsi="Times New Roman" w:cs="Times New Roman"/>
          <w:sz w:val="24"/>
          <w:szCs w:val="24"/>
        </w:rPr>
        <w:t xml:space="preserve">en reported with fractional anisotropy (FA), another commonly used DTI parameter. </w:t>
      </w:r>
      <w:r>
        <w:rPr>
          <w:rFonts w:ascii="Times New Roman" w:hAnsi="Times New Roman" w:cs="Times New Roman"/>
          <w:color w:val="000000" w:themeColor="text1"/>
          <w:sz w:val="24"/>
          <w:szCs w:val="24"/>
        </w:rPr>
        <w:t xml:space="preserve">One study reported no difference between LGG and Anaplastic Astrocytomas </w:t>
      </w:r>
      <w:hyperlink r:id="rId10" w:anchor="seven"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Goebell&lt;/Author&gt;&lt;Year&gt;2006&lt;/Year&gt;&lt;RecNum&gt;421&lt;/RecNum&gt;&lt;DisplayText&gt;[7]&lt;/DisplayText&gt;&lt;record&gt;&lt;rec-number&gt;421&lt;/rec-number&gt;&lt;foreign-keys&gt;&lt;key app="EN" db-id="aerrxdws852pzwe22wqvd0z00exf00vpr9z2" timestamp="1572530931"&gt;421&lt;/key&gt;&lt;/foreign-keys&gt;&lt;ref-type name="Journal Article"&gt;17&lt;/ref-type&gt;&lt;contributors&gt;&lt;authors&gt;&lt;author&gt;Goebell, E.&lt;/author&gt;&lt;author&gt;Paustenbach, S.&lt;/author&gt;&lt;author&gt;Vaeterlein, O.&lt;/author&gt;&lt;author&gt;Ding, X. Q.&lt;/author&gt;&lt;author&gt;Heese, O.&lt;/author&gt;&lt;author&gt;Fiehler, J.&lt;/author&gt;&lt;author&gt;Kucinski, T.&lt;/author&gt;&lt;author&gt;Hagel, C.&lt;/author&gt;&lt;author&gt;Westphal, M.&lt;/author&gt;&lt;author&gt;Zeumer, H.&lt;/author&gt;&lt;/authors&gt;&lt;/contributors&gt;&lt;auth-address&gt;Department of Neuroradiology, University of Hamburg, Martinistrasse 52, 20251 Hamburg, Germany. goebell@uke.uni-hamburg.de&lt;/auth-address&gt;&lt;titles&gt;&lt;title&gt;Low-grade and anaplastic gliomas: differences in architecture evaluated with diffusion-tensor MR imaging&lt;/title&gt;&lt;secondary-title&gt;Radiology&lt;/secondary-title&gt;&lt;/titles&gt;&lt;periodical&gt;&lt;full-title&gt;Radiology&lt;/full-title&gt;&lt;/periodical&gt;&lt;pages&gt;217-22&lt;/pages&gt;&lt;volume&gt;239&lt;/volume&gt;&lt;number&gt;1&lt;/number&gt;&lt;edition&gt;2006/02/18&lt;/edition&gt;&lt;keywords&gt;&lt;keyword&gt;Adult&lt;/keyword&gt;&lt;keyword&gt;Aged&lt;/keyword&gt;&lt;keyword&gt;Brain Neoplasms/*pathology&lt;/keyword&gt;&lt;keyword&gt;*Diffusion Magnetic Resonance Imaging&lt;/keyword&gt;&lt;keyword&gt;Female&lt;/keyword&gt;&lt;keyword&gt;Glioma/*pathology&lt;/keyword&gt;&lt;keyword&gt;Humans&lt;/keyword&gt;&lt;keyword&gt;Male&lt;/keyword&gt;&lt;keyword&gt;Middle Aged&lt;/keyword&gt;&lt;keyword&gt;Prospective Studies&lt;/keyword&gt;&lt;/keywords&gt;&lt;dates&gt;&lt;year&gt;2006&lt;/year&gt;&lt;pub-dates&gt;&lt;date&gt;Apr&lt;/date&gt;&lt;/pub-dates&gt;&lt;/dates&gt;&lt;isbn&gt;0033-8419 (Print)&amp;#xD;0033-8419 (Linking)&lt;/isbn&gt;&lt;accession-num&gt;16484348&lt;/accession-num&gt;&lt;urls&gt;&lt;related-urls&gt;&lt;url&gt;https://www.ncbi.nlm.nih.gov/pubmed/16484348&lt;/url&gt;&lt;/related-urls&gt;&lt;/urls&gt;&lt;electronic-resource-num&gt;10.1148/radiol.2383050059&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10]</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rPr>
        <w:t xml:space="preserve">. Similarly another study, comparing non-enhancing regions of HGGs with non-enhancing LGGs, did not observe any significant difference in FA values </w:t>
      </w:r>
      <w:hyperlink r:id="rId11" w:anchor="eight" w:history="1">
        <w:r>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MZWU8L0F1dGhvcj48WWVhcj4yMDA4PC9ZZWFyPjxSZWNO
dW0+NzE8L1JlY051bT48RGlzcGxheVRleHQ+WzhdPC9EaXNwbGF5VGV4dD48cmVjb3JkPjxyZWMt
bnVtYmVyPjcxPC9yZWMtbnVtYmVyPjxmb3JlaWduLWtleXM+PGtleSBhcHA9IkVOIiBkYi1pZD0i
YWVycnhkd3M4NTJwendlMjJ3cXZkMHowMGV4ZjAwdnByOXoyIiB0aW1lc3RhbXA9IjE1Njk4NDIx
NzMiPjcxPC9rZXk+PC9mb3JlaWduLWtleXM+PHJlZi10eXBlIG5hbWU9IkpvdXJuYWwgQXJ0aWNs
ZSI+MTc8L3JlZi10eXBlPjxjb250cmlidXRvcnM+PGF1dGhvcnM+PGF1dGhvcj5MZWUsIEguIFku
PC9hdXRob3I+PGF1dGhvcj5OYSwgRC4gRy48L2F1dGhvcj48YXV0aG9yPlNvbmcsIEkuIEMuPC9h
dXRob3I+PGF1dGhvcj5MZWUsIEQuIEguPC9hdXRob3I+PGF1dGhvcj5TZW8sIEguIFMuPC9hdXRo
b3I+PGF1dGhvcj5LaW0sIEouIEguPC9hdXRob3I+PGF1dGhvcj5DaGFuZywgSy4gSC48L2F1dGhv
cj48L2F1dGhvcnM+PC9jb250cmlidXRvcnM+PGF1dGgtYWRkcmVzcz5TZW91bCBOYXRsIFVuaXYs
IENvbGwgTWVkLCBEZXB0IFJhZGlvbCwgU2VvdWwgMTEwNzQ0LCBTb3V0aCBLb3JlYSYjeEQ7U2Vv
dWwgTmF0bCBVbml2LCBDb2xsIE1lZCwgSW5zdCBSYWRpYXQgTWVkLCBTZW91bCAxMTA3NDQsIFNv
dXRoIEtvcmVhJiN4RDtTZW91bCBOYXRsIFVuaXYgSG9zcCwgQ2xpbiBSZXMgSW5zdCwgU2VvdWwg
MTEwNzQ0LCBTb3V0aCBLb3JlYTwvYXV0aC1hZGRyZXNzPjx0aXRsZXM+PHRpdGxlPkRpZmZ1c2lv
bi10ZW5zb3IgaW1hZ2luZyBmb3IgZ2xpb21hIGdyYWRpbmcgYXQgMy1UIG1hZ25ldGljIHJlc29u
YW5jZSBpbWFnaW5nOiBBbmFseXNpcyBvZiBmcmFjdGlvbmFsIGFuaXNvdHJvcHkgYW5kIG1lYW4g
ZGlmZnVzaXZpdHk8L3RpdGxlPjxzZWNvbmRhcnktdGl0bGU+Sm91cm5hbCBvZiBDb21wdXRlciBB
c3Npc3RlZCBUb21vZ3JhcGh5PC9zZWNvbmRhcnktdGl0bGU+PGFsdC10aXRsZT5KIENvbXB1dCBB
c3Npc3QgVG9tbzwvYWx0LXRpdGxlPjwvdGl0bGVzPjxwZXJpb2RpY2FsPjxmdWxsLXRpdGxlPkpv
dXJuYWwgb2YgY29tcHV0ZXIgYXNzaXN0ZWQgdG9tb2dyYXBoeTwvZnVsbC10aXRsZT48L3Blcmlv
ZGljYWw+PHBhZ2VzPjI5OC0zMDM8L3BhZ2VzPjx2b2x1bWU+MzI8L3ZvbHVtZT48bnVtYmVyPjI8
L251bWJlcj48a2V5d29yZHM+PGtleXdvcmQ+YnJhaW48L2tleXdvcmQ+PGtleXdvcmQ+ZGlmZnVz
aW9uPC9rZXl3b3JkPjxrZXl3b3JkPmJyYWluIG5lb3BsYXNtczwva2V5d29yZD48a2V5d29yZD5k
aWFnbm9zaXM8L2tleXdvcmQ+PGtleXdvcmQ+YnJhaW4gbmVvcGxhc21zPC9rZXl3b3JkPjxrZXl3
b3JkPm1yPC9rZXl3b3JkPjxrZXl3b3JkPm1hZ25ldGljIHJlc29uYW5jZSAobXIpPC9rZXl3b3Jk
PjxrZXl3b3JkPmRpZmZ1c2lvbiB0ZW5zb3I8L2tleXdvcmQ+PGtleXdvcmQ+Y2VudHJhbC1uZXJ2
b3VzLXN5c3RlbTwva2V5d29yZD48a2V5d29yZD53YXRlciBkaWZmdXNpb248L2tleXdvcmQ+PGtl
eXdvcmQ+Y2VyZWJyYWwgZ2xpb21hczwva2V5d29yZD48a2V5d29yZD5icmFpbi10dW1vcnM8L2tl
eXdvcmQ+PGtleXdvcmQ+bXJpPC9rZXl3b3JkPjxrZXl3b3JkPmVuaGFuY2VtZW50PC9rZXl3b3Jk
Pjwva2V5d29yZHM+PGRhdGVzPjx5ZWFyPjIwMDg8L3llYXI+PHB1Yi1kYXRlcz48ZGF0ZT5NYXIt
QXByPC9kYXRlPjwvcHViLWRhdGVzPjwvZGF0ZXM+PHB1Yi1sb2NhdGlvbj5Vbml0ZWQgU3RhdGVz
PC9wdWItbG9jYXRpb24+PGlzYm4+MDM2My04NzE1PC9pc2JuPjxhY2Nlc3Npb24tbnVtPldPUzow
MDAyNTQ2ODM1MDAwMjc8L2FjY2Vzc2lvbi1udW0+PHVybHM+PHJlbGF0ZWQtdXJscz48dXJsPiZs
dDtHbyB0byBJU0kmZ3Q7Oi8vV09TOjAwMDI1NDY4MzUwMDAyNzwvdXJsPjwvcmVsYXRlZC11cmxz
PjwvdXJscz48ZWxlY3Ryb25pYy1yZXNvdXJjZS1udW0+RE9JIDEwLjEwOTcvUkNULjBiMDEzZTMx
ODA3NmI0NGQ8L2VsZWN0cm9uaWMtcmVzb3VyY2UtbnVtPjxsYW5ndWFnZT5FbmdsaXNoPC9sYW5n
dWFnZT48YWNjZXNzLWRhdGU+TWFyLUFwcjwvYWNjZXNzLWRhdGU+PC9yZWNvcmQ+PC9DaXRlPjwv
RW5kTm90ZT4A
</w:fldData>
          </w:fldChar>
        </w:r>
        <w:r>
          <w:rPr>
            <w:rStyle w:val="Hyperlink"/>
            <w:rFonts w:ascii="Times New Roman" w:hAnsi="Times New Roman" w:cs="Times New Roman"/>
            <w:color w:val="000000" w:themeColor="text1"/>
            <w:sz w:val="24"/>
            <w:szCs w:val="24"/>
            <w:u w:val="none"/>
            <w:vertAlign w:val="superscript"/>
          </w:rPr>
          <w:instrText xml:space="preserve"> ADDIN EN.CITE </w:instrText>
        </w:r>
        <w:r>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MZWU8L0F1dGhvcj48WWVhcj4yMDA4PC9ZZWFyPjxSZWNO
dW0+NzE8L1JlY051bT48RGlzcGxheVRleHQ+WzhdPC9EaXNwbGF5VGV4dD48cmVjb3JkPjxyZWMt
bnVtYmVyPjcxPC9yZWMtbnVtYmVyPjxmb3JlaWduLWtleXM+PGtleSBhcHA9IkVOIiBkYi1pZD0i
YWVycnhkd3M4NTJwendlMjJ3cXZkMHowMGV4ZjAwdnByOXoyIiB0aW1lc3RhbXA9IjE1Njk4NDIx
NzMiPjcxPC9rZXk+PC9mb3JlaWduLWtleXM+PHJlZi10eXBlIG5hbWU9IkpvdXJuYWwgQXJ0aWNs
ZSI+MTc8L3JlZi10eXBlPjxjb250cmlidXRvcnM+PGF1dGhvcnM+PGF1dGhvcj5MZWUsIEguIFku
PC9hdXRob3I+PGF1dGhvcj5OYSwgRC4gRy48L2F1dGhvcj48YXV0aG9yPlNvbmcsIEkuIEMuPC9h
dXRob3I+PGF1dGhvcj5MZWUsIEQuIEguPC9hdXRob3I+PGF1dGhvcj5TZW8sIEguIFMuPC9hdXRo
b3I+PGF1dGhvcj5LaW0sIEouIEguPC9hdXRob3I+PGF1dGhvcj5DaGFuZywgSy4gSC48L2F1dGhv
cj48L2F1dGhvcnM+PC9jb250cmlidXRvcnM+PGF1dGgtYWRkcmVzcz5TZW91bCBOYXRsIFVuaXYs
IENvbGwgTWVkLCBEZXB0IFJhZGlvbCwgU2VvdWwgMTEwNzQ0LCBTb3V0aCBLb3JlYSYjeEQ7U2Vv
dWwgTmF0bCBVbml2LCBDb2xsIE1lZCwgSW5zdCBSYWRpYXQgTWVkLCBTZW91bCAxMTA3NDQsIFNv
dXRoIEtvcmVhJiN4RDtTZW91bCBOYXRsIFVuaXYgSG9zcCwgQ2xpbiBSZXMgSW5zdCwgU2VvdWwg
MTEwNzQ0LCBTb3V0aCBLb3JlYTwvYXV0aC1hZGRyZXNzPjx0aXRsZXM+PHRpdGxlPkRpZmZ1c2lv
bi10ZW5zb3IgaW1hZ2luZyBmb3IgZ2xpb21hIGdyYWRpbmcgYXQgMy1UIG1hZ25ldGljIHJlc29u
YW5jZSBpbWFnaW5nOiBBbmFseXNpcyBvZiBmcmFjdGlvbmFsIGFuaXNvdHJvcHkgYW5kIG1lYW4g
ZGlmZnVzaXZpdHk8L3RpdGxlPjxzZWNvbmRhcnktdGl0bGU+Sm91cm5hbCBvZiBDb21wdXRlciBB
c3Npc3RlZCBUb21vZ3JhcGh5PC9zZWNvbmRhcnktdGl0bGU+PGFsdC10aXRsZT5KIENvbXB1dCBB
c3Npc3QgVG9tbzwvYWx0LXRpdGxlPjwvdGl0bGVzPjxwZXJpb2RpY2FsPjxmdWxsLXRpdGxlPkpv
dXJuYWwgb2YgY29tcHV0ZXIgYXNzaXN0ZWQgdG9tb2dyYXBoeTwvZnVsbC10aXRsZT48L3Blcmlv
ZGljYWw+PHBhZ2VzPjI5OC0zMDM8L3BhZ2VzPjx2b2x1bWU+MzI8L3ZvbHVtZT48bnVtYmVyPjI8
L251bWJlcj48a2V5d29yZHM+PGtleXdvcmQ+YnJhaW48L2tleXdvcmQ+PGtleXdvcmQ+ZGlmZnVz
aW9uPC9rZXl3b3JkPjxrZXl3b3JkPmJyYWluIG5lb3BsYXNtczwva2V5d29yZD48a2V5d29yZD5k
aWFnbm9zaXM8L2tleXdvcmQ+PGtleXdvcmQ+YnJhaW4gbmVvcGxhc21zPC9rZXl3b3JkPjxrZXl3
b3JkPm1yPC9rZXl3b3JkPjxrZXl3b3JkPm1hZ25ldGljIHJlc29uYW5jZSAobXIpPC9rZXl3b3Jk
PjxrZXl3b3JkPmRpZmZ1c2lvbiB0ZW5zb3I8L2tleXdvcmQ+PGtleXdvcmQ+Y2VudHJhbC1uZXJ2
b3VzLXN5c3RlbTwva2V5d29yZD48a2V5d29yZD53YXRlciBkaWZmdXNpb248L2tleXdvcmQ+PGtl
eXdvcmQ+Y2VyZWJyYWwgZ2xpb21hczwva2V5d29yZD48a2V5d29yZD5icmFpbi10dW1vcnM8L2tl
eXdvcmQ+PGtleXdvcmQ+bXJpPC9rZXl3b3JkPjxrZXl3b3JkPmVuaGFuY2VtZW50PC9rZXl3b3Jk
Pjwva2V5d29yZHM+PGRhdGVzPjx5ZWFyPjIwMDg8L3llYXI+PHB1Yi1kYXRlcz48ZGF0ZT5NYXIt
QXByPC9kYXRlPjwvcHViLWRhdGVzPjwvZGF0ZXM+PHB1Yi1sb2NhdGlvbj5Vbml0ZWQgU3RhdGVz
PC9wdWItbG9jYXRpb24+PGlzYm4+MDM2My04NzE1PC9pc2JuPjxhY2Nlc3Npb24tbnVtPldPUzow
MDAyNTQ2ODM1MDAwMjc8L2FjY2Vzc2lvbi1udW0+PHVybHM+PHJlbGF0ZWQtdXJscz48dXJsPiZs
dDtHbyB0byBJU0kmZ3Q7Oi8vV09TOjAwMDI1NDY4MzUwMDAyNzwvdXJsPjwvcmVsYXRlZC11cmxz
PjwvdXJscz48ZWxlY3Ryb25pYy1yZXNvdXJjZS1udW0+RE9JIDEwLjEwOTcvUkNULjBiMDEzZTMx
ODA3NmI0NGQ8L2VsZWN0cm9uaWMtcmVzb3VyY2UtbnVtPjxsYW5ndWFnZT5FbmdsaXNoPC9sYW5n
dWFnZT48YWNjZXNzLWRhdGU+TWFyLUFwcjwvYWNjZXNzLWRhdGU+PC9yZWNvcmQ+PC9DaXRlPjwv
RW5kTm90ZT4A
</w:fldData>
          </w:fldChar>
        </w:r>
        <w:r>
          <w:rPr>
            <w:rStyle w:val="Hyperlink"/>
            <w:rFonts w:ascii="Times New Roman" w:hAnsi="Times New Roman" w:cs="Times New Roman"/>
            <w:color w:val="000000" w:themeColor="text1"/>
            <w:sz w:val="24"/>
            <w:szCs w:val="24"/>
            <w:u w:val="none"/>
            <w:vertAlign w:val="superscript"/>
          </w:rPr>
          <w:instrText xml:space="preserve"> ADDIN EN.CITE.DATA </w:instrText>
        </w:r>
        <w:r>
          <w:rPr>
            <w:rStyle w:val="Hyperlink"/>
            <w:rFonts w:ascii="Times New Roman" w:hAnsi="Times New Roman" w:cs="Times New Roman"/>
            <w:color w:val="000000" w:themeColor="text1"/>
            <w:sz w:val="24"/>
            <w:szCs w:val="24"/>
            <w:u w:val="none"/>
            <w:vertAlign w:val="superscript"/>
          </w:rPr>
        </w:r>
        <w:r>
          <w:rPr>
            <w:rStyle w:val="Hyperlink"/>
            <w:rFonts w:ascii="Times New Roman" w:hAnsi="Times New Roman" w:cs="Times New Roman"/>
            <w:color w:val="000000" w:themeColor="text1"/>
            <w:sz w:val="24"/>
            <w:szCs w:val="24"/>
            <w:u w:val="none"/>
            <w:vertAlign w:val="superscript"/>
          </w:rPr>
          <w:fldChar w:fldCharType="end"/>
        </w:r>
        <w:r>
          <w:rPr>
            <w:rStyle w:val="Hyperlink"/>
            <w:rFonts w:ascii="Times New Roman" w:hAnsi="Times New Roman" w:cs="Times New Roman"/>
            <w:color w:val="000000" w:themeColor="text1"/>
            <w:sz w:val="24"/>
            <w:szCs w:val="24"/>
            <w:u w:val="none"/>
            <w:vertAlign w:val="superscript"/>
          </w:rPr>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11]</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 xml:space="preserve">However, some studies have suggested a positive relationship between the FA values of LGG and HGG </w:t>
      </w:r>
      <w:r>
        <w:rPr>
          <w:rFonts w:ascii="Times New Roman" w:hAnsi="Times New Roman" w:cs="Times New Roman"/>
          <w:color w:val="000000" w:themeColor="text1"/>
          <w:sz w:val="24"/>
          <w:szCs w:val="24"/>
          <w:vertAlign w:val="superscript"/>
        </w:rPr>
        <w:fldChar w:fldCharType="begin">
          <w:fldData xml:space="preserve">PEVuZE5vdGU+PENpdGU+PEF1dGhvcj5Jbm91ZTwvQXV0aG9yPjxZZWFyPjIwMDU8L1llYXI+PFJl
Y051bT42NTwvUmVjTnVtPjxEaXNwbGF5VGV4dD5bOSwgMTBdPC9EaXNwbGF5VGV4dD48cmVjb3Jk
PjxyZWMtbnVtYmVyPjY1PC9yZWMtbnVtYmVyPjxmb3JlaWduLWtleXM+PGtleSBhcHA9IkVOIiBk
Yi1pZD0iYWVycnhkd3M4NTJwendlMjJ3cXZkMHowMGV4ZjAwdnByOXoyIiB0aW1lc3RhbXA9IjE1
Njk4NDIxNzMiPjY1PC9rZXk+PC9mb3JlaWduLWtleXM+PHJlZi10eXBlIG5hbWU9IkpvdXJuYWwg
QXJ0aWNsZSI+MTc8L3JlZi10eXBlPjxjb250cmlidXRvcnM+PGF1dGhvcnM+PGF1dGhvcj5Jbm91
ZSwgVC48L2F1dGhvcj48YXV0aG9yPk9nYXNhd2FyYSwgSy48L2F1dGhvcj48YXV0aG9yPkJlcHB1
LCBULjwvYXV0aG9yPjxhdXRob3I+T2dhd2EsIEEuPC9hdXRob3I+PGF1dGhvcj5LYWJhc2F3YSwg
SC48L2F1dGhvcj48L2F1dGhvcnM+PC9jb250cmlidXRvcnM+PGF1dGgtYWRkcmVzcz5EZXBhcnRt
ZW50IG9mIE5ldXJvc3VyZ2VyeSwgSXdhdGUgTWVkaWNhbCBVbml2ZXJzaXR5IFNjaG9vbCBvZiBN
ZWRpY2luZSwgMTktMSBVY2hpbWFydSwgTW9yaW9rYSwgSXdhdGUgMDIwLTg1MDUsIEphcGFuLiB0
YWlub3VlQGl3YXRlLW1lZC5hYy5qcDwvYXV0aC1hZGRyZXNzPjx0aXRsZXM+PHRpdGxlPkRpZmZ1
c2lvbiB0ZW5zb3IgaW1hZ2luZyBmb3IgcHJlb3BlcmF0aXZlIGV2YWx1YXRpb24gb2YgdHVtb3Ig
Z3JhZGUgaW4gZ2xpb21hczwvdGl0bGU+PHNlY29uZGFyeS10aXRsZT5DbGluIE5ldXJvbCBOZXVy
b3N1cmc8L3NlY29uZGFyeS10aXRsZT48L3RpdGxlcz48cGFnZXM+MTc0LTgwPC9wYWdlcz48dm9s
dW1lPjEwNzwvdm9sdW1lPjxudW1iZXI+MzwvbnVtYmVyPjxlZGl0aW9uPjIwMDUvMDQvMTM8L2Vk
aXRpb24+PGtleXdvcmRzPjxrZXl3b3JkPkFkb2xlc2NlbnQ8L2tleXdvcmQ+PGtleXdvcmQ+QWR1
bHQ8L2tleXdvcmQ+PGtleXdvcmQ+QWdlZDwva2V5d29yZD48a2V5d29yZD5Bbmlzb3Ryb3B5PC9r
ZXl3b3JkPjxrZXl3b3JkPkJpb2xvZ2ljYWwgVHJhbnNwb3J0L3BoeXNpb2xvZ3k8L2tleXdvcmQ+
PGtleXdvcmQ+Qm9keSBXYXRlci9tZXRhYm9saXNtPC9rZXl3b3JkPjxrZXl3b3JkPkJyYWluIE5l
b3BsYXNtcy8qbWV0YWJvbGlzbS8qcGF0aG9sb2d5L3N1cmdlcnk8L2tleXdvcmQ+PGtleXdvcmQ+
Q2hpbGQ8L2tleXdvcmQ+PGtleXdvcmQ+Q2hpbGQsIFByZXNjaG9vbDwva2V5d29yZD48a2V5d29y
ZD4qRGlmZnVzaW9uIE1hZ25ldGljIFJlc29uYW5jZSBJbWFnaW5nPC9rZXl3b3JkPjxrZXl3b3Jk
PkZlbWFsZTwva2V5d29yZD48a2V5d29yZD5HbGlvbWEvKm1ldGFib2xpc20vKnBhdGhvbG9neS9z
dXJnZXJ5PC9rZXl3b3JkPjxrZXl3b3JkPkh1bWFuczwva2V5d29yZD48a2V5d29yZD5JbWFnZSBQ
cm9jZXNzaW5nLCBDb21wdXRlci1Bc3Npc3RlZDwva2V5d29yZD48a2V5d29yZD5NYWxlPC9rZXl3
b3JkPjxrZXl3b3JkPk1pZGRsZSBBZ2VkPC9rZXl3b3JkPjxrZXl3b3JkPlByZW9wZXJhdGl2ZSBD
YXJlPC9rZXl3b3JkPjwva2V5d29yZHM+PGRhdGVzPjx5ZWFyPjIwMDU8L3llYXI+PHB1Yi1kYXRl
cz48ZGF0ZT5BcHI8L2RhdGU+PC9wdWItZGF0ZXM+PC9kYXRlcz48cHVibGlzaGVyPkVsc2V2aWVy
PC9wdWJsaXNoZXI+PGlzYm4+MDMwMy04NDY3IChQcmludCkmI3hEOzAzMDMtODQ2NyAoTGlua2lu
Zyk8L2lzYm4+PGFjY2Vzc2lvbi1udW0+MTU4MjM2NzE8L2FjY2Vzc2lvbi1udW0+PHVybHM+PHJl
bGF0ZWQtdXJscz48dXJsPmh0dHBzOi8vd3d3Lm5jYmkubmxtLm5paC5nb3YvcHVibWVkLzE1ODIz
NjcxPC91cmw+PC9yZWxhdGVkLXVybHM+PC91cmxzPjxlbGVjdHJvbmljLXJlc291cmNlLW51bT4x
MC4xMDE2L2ouY2xpbmV1cm8uMjAwNC4wNi4wMTE8L2VsZWN0cm9uaWMtcmVzb3VyY2UtbnVtPjwv
cmVjb3JkPjwvQ2l0ZT48Q2l0ZT48QXV0aG9yPkJlcHB1PC9BdXRob3I+PFllYXI+MjAwMzwvWWVh
cj48UmVjTnVtPjQ1PC9SZWNOdW0+PHJlY29yZD48cmVjLW51bWJlcj40NTwvcmVjLW51bWJlcj48
Zm9yZWlnbi1rZXlzPjxrZXkgYXBwPSJFTiIgZGItaWQ9ImFlcnJ4ZHdzODUycHp3ZTIyd3F2ZDB6
MDBleGYwMHZwcjl6MiIgdGltZXN0YW1wPSIxNTY5ODQyMTczIj40NTwva2V5PjwvZm9yZWlnbi1r
ZXlzPjxyZWYtdHlwZSBuYW1lPSJKb3VybmFsIEFydGljbGUiPjE3PC9yZWYtdHlwZT48Y29udHJp
YnV0b3JzPjxhdXRob3JzPjxhdXRob3I+QmVwcHUsIFQuPC9hdXRob3I+PGF1dGhvcj5Jbm91ZSwg
VC48L2F1dGhvcj48YXV0aG9yPlNoaWJhdGEsIFkuPC9hdXRob3I+PGF1dGhvcj5LdXJvc2UsIEEu
PC9hdXRob3I+PGF1dGhvcj5BcmFpLCBILjwvYXV0aG9yPjxhdXRob3I+T2dhc2F3YXJhLCBLLjwv
YXV0aG9yPjxhdXRob3I+T2dhd2EsIEEuPC9hdXRob3I+PGF1dGhvcj5OYWthbXVyYSwgUy48L2F1
dGhvcj48YXV0aG9yPkthYmFzYXdhLCBILjwvYXV0aG9yPjwvYXV0aG9ycz48L2NvbnRyaWJ1dG9y
cz48YXV0aC1hZGRyZXNzPkl3YXRlIE1lZCBVbml2LCBEZXB0IE5ldXJvc3VyZywgTW9yaW9rYSwg
SXdhdGUgMDIwODUwNSwgSmFwYW4mI3hEO0l3YXRlIE1lZCBVbml2LCBEZXB0IFBhdGhvbCAxLCBN
b3Jpb2thLCBJd2F0ZSAwMjAsIEphcGFuJiN4RDtJd2F0ZSBNZWQgVW5pdiwgRGVwdCBDbGluIFBh
dGhvbCwgTW9yaW9rYSwgSXdhdGUgMDIwLCBKYXBhbiYjeEQ7R0UgWW9rb2dhd2EgTWVkIFN5c3Qs
IFRva3lvLCBKYXBhbjwvYXV0aC1hZGRyZXNzPjx0aXRsZXM+PHRpdGxlPk1lYXN1cmVtZW50IG9m
IGZyYWN0aW9uYWwgYW5pc290cm9weSB1c2luZyBkaWZmdXNpb24gdGVuc29yIE1SSSBpbiBzdXBy
YXRlbnRvcmlhbCBhc3Ryb2N5dGljIHR1bW9yczwvdGl0bGU+PHNlY29uZGFyeS10aXRsZT5Kb3Vy
bmFsIG9mIE5ldXJvLU9uY29sb2d5PC9zZWNvbmRhcnktdGl0bGU+PGFsdC10aXRsZT5KIE5ldXJv
LU9uY29sPC9hbHQtdGl0bGU+PC90aXRsZXM+PHBlcmlvZGljYWw+PGZ1bGwtdGl0bGU+Sm91cm5h
bCBvZiBuZXVyby1vbmNvbG9neTwvZnVsbC10aXRsZT48L3BlcmlvZGljYWw+PHBhZ2VzPjEwOS0x
MTY8L3BhZ2VzPjx2b2x1bWU+NjM8L3ZvbHVtZT48bnVtYmVyPjI8L251bWJlcj48a2V5d29yZHM+
PGtleXdvcmQ+YXN0cm9jeXRpYyB0dW1vcjwva2V5d29yZD48a2V5d29yZD5kaWZmdXNpb24gdGVu
c29yIG1yaTwva2V5d29yZD48a2V5d29yZD5mcmFjdGlvbmFsIGFuaXNvdHJvcHk8L2tleXdvcmQ+
PGtleXdvcmQ+Z2xpb21hdG9zaXMgY2VyZWJyaTwva2V5d29yZD48a2V5d29yZD5oaXN0b2xvZ2lj
YWwgc3RydWN0dXJlPC9rZXl3b3JkPjxrZXl3b3JkPm11bHRpcGxlLXNjbGVyb3Npczwva2V5d29y
ZD48a2V5d29yZD53aGl0ZS1tYXR0ZXI8L2tleXdvcmQ+PGtleXdvcmQ+YnJhaW48L2tleXdvcmQ+
PGtleXdvcmQ+Z2xpb21hczwva2V5d29yZD48L2tleXdvcmRzPjxkYXRlcz48eWVhcj4yMDAzPC95
ZWFyPjxwdWItZGF0ZXM+PGRhdGU+SnVuPC9kYXRlPjwvcHViLWRhdGVzPjwvZGF0ZXM+PHB1Ymxp
c2hlcj5TcHJpbmdlcjwvcHVibGlzaGVyPjxpc2JuPjAxNjctNTk0eDwvaXNibj48YWNjZXNzaW9u
LW51bT5XT1M6MDAwMTgzMjAyOTAwMDAyPC9hY2Nlc3Npb24tbnVtPjx1cmxzPjxyZWxhdGVkLXVy
bHM+PHVybD4mbHQ7R28gdG8gSVNJJmd0OzovL1dPUzowMDAxODMyMDI5MDAwMDI8L3VybD48L3Jl
bGF0ZWQtdXJscz48L3VybHM+PGVsZWN0cm9uaWMtcmVzb3VyY2UtbnVtPkRvaSAxMC4xMDIzL0E6
MTAyMzk3NzUyMDkwOTwvZWxlY3Ryb25pYy1yZXNvdXJjZS1udW0+PGxhbmd1YWdlPkVuZ2xpc2g8
L2xhbmd1YWdlPjwvcmVjb3JkPjwvQ2l0ZT48L0VuZE5vdGU+AG==
</w:fldData>
        </w:fldChar>
      </w:r>
      <w:r>
        <w:rPr>
          <w:rFonts w:ascii="Times New Roman" w:hAnsi="Times New Roman" w:cs="Times New Roman"/>
          <w:color w:val="000000" w:themeColor="text1"/>
          <w:sz w:val="24"/>
          <w:szCs w:val="24"/>
          <w:vertAlign w:val="superscript"/>
        </w:rPr>
        <w:instrText xml:space="preserve"> ADDIN EN.CITE </w:instrText>
      </w:r>
      <w:r>
        <w:rPr>
          <w:rFonts w:ascii="Times New Roman" w:hAnsi="Times New Roman" w:cs="Times New Roman"/>
          <w:color w:val="000000" w:themeColor="text1"/>
          <w:sz w:val="24"/>
          <w:szCs w:val="24"/>
          <w:vertAlign w:val="superscript"/>
        </w:rPr>
        <w:fldChar w:fldCharType="begin">
          <w:fldData xml:space="preserve">PEVuZE5vdGU+PENpdGU+PEF1dGhvcj5Jbm91ZTwvQXV0aG9yPjxZZWFyPjIwMDU8L1llYXI+PFJl
Y051bT42NTwvUmVjTnVtPjxEaXNwbGF5VGV4dD5bOSwgMTBdPC9EaXNwbGF5VGV4dD48cmVjb3Jk
PjxyZWMtbnVtYmVyPjY1PC9yZWMtbnVtYmVyPjxmb3JlaWduLWtleXM+PGtleSBhcHA9IkVOIiBk
Yi1pZD0iYWVycnhkd3M4NTJwendlMjJ3cXZkMHowMGV4ZjAwdnByOXoyIiB0aW1lc3RhbXA9IjE1
Njk4NDIxNzMiPjY1PC9rZXk+PC9mb3JlaWduLWtleXM+PHJlZi10eXBlIG5hbWU9IkpvdXJuYWwg
QXJ0aWNsZSI+MTc8L3JlZi10eXBlPjxjb250cmlidXRvcnM+PGF1dGhvcnM+PGF1dGhvcj5Jbm91
ZSwgVC48L2F1dGhvcj48YXV0aG9yPk9nYXNhd2FyYSwgSy48L2F1dGhvcj48YXV0aG9yPkJlcHB1
LCBULjwvYXV0aG9yPjxhdXRob3I+T2dhd2EsIEEuPC9hdXRob3I+PGF1dGhvcj5LYWJhc2F3YSwg
SC48L2F1dGhvcj48L2F1dGhvcnM+PC9jb250cmlidXRvcnM+PGF1dGgtYWRkcmVzcz5EZXBhcnRt
ZW50IG9mIE5ldXJvc3VyZ2VyeSwgSXdhdGUgTWVkaWNhbCBVbml2ZXJzaXR5IFNjaG9vbCBvZiBN
ZWRpY2luZSwgMTktMSBVY2hpbWFydSwgTW9yaW9rYSwgSXdhdGUgMDIwLTg1MDUsIEphcGFuLiB0
YWlub3VlQGl3YXRlLW1lZC5hYy5qcDwvYXV0aC1hZGRyZXNzPjx0aXRsZXM+PHRpdGxlPkRpZmZ1
c2lvbiB0ZW5zb3IgaW1hZ2luZyBmb3IgcHJlb3BlcmF0aXZlIGV2YWx1YXRpb24gb2YgdHVtb3Ig
Z3JhZGUgaW4gZ2xpb21hczwvdGl0bGU+PHNlY29uZGFyeS10aXRsZT5DbGluIE5ldXJvbCBOZXVy
b3N1cmc8L3NlY29uZGFyeS10aXRsZT48L3RpdGxlcz48cGFnZXM+MTc0LTgwPC9wYWdlcz48dm9s
dW1lPjEwNzwvdm9sdW1lPjxudW1iZXI+MzwvbnVtYmVyPjxlZGl0aW9uPjIwMDUvMDQvMTM8L2Vk
aXRpb24+PGtleXdvcmRzPjxrZXl3b3JkPkFkb2xlc2NlbnQ8L2tleXdvcmQ+PGtleXdvcmQ+QWR1
bHQ8L2tleXdvcmQ+PGtleXdvcmQ+QWdlZDwva2V5d29yZD48a2V5d29yZD5Bbmlzb3Ryb3B5PC9r
ZXl3b3JkPjxrZXl3b3JkPkJpb2xvZ2ljYWwgVHJhbnNwb3J0L3BoeXNpb2xvZ3k8L2tleXdvcmQ+
PGtleXdvcmQ+Qm9keSBXYXRlci9tZXRhYm9saXNtPC9rZXl3b3JkPjxrZXl3b3JkPkJyYWluIE5l
b3BsYXNtcy8qbWV0YWJvbGlzbS8qcGF0aG9sb2d5L3N1cmdlcnk8L2tleXdvcmQ+PGtleXdvcmQ+
Q2hpbGQ8L2tleXdvcmQ+PGtleXdvcmQ+Q2hpbGQsIFByZXNjaG9vbDwva2V5d29yZD48a2V5d29y
ZD4qRGlmZnVzaW9uIE1hZ25ldGljIFJlc29uYW5jZSBJbWFnaW5nPC9rZXl3b3JkPjxrZXl3b3Jk
PkZlbWFsZTwva2V5d29yZD48a2V5d29yZD5HbGlvbWEvKm1ldGFib2xpc20vKnBhdGhvbG9neS9z
dXJnZXJ5PC9rZXl3b3JkPjxrZXl3b3JkPkh1bWFuczwva2V5d29yZD48a2V5d29yZD5JbWFnZSBQ
cm9jZXNzaW5nLCBDb21wdXRlci1Bc3Npc3RlZDwva2V5d29yZD48a2V5d29yZD5NYWxlPC9rZXl3
b3JkPjxrZXl3b3JkPk1pZGRsZSBBZ2VkPC9rZXl3b3JkPjxrZXl3b3JkPlByZW9wZXJhdGl2ZSBD
YXJlPC9rZXl3b3JkPjwva2V5d29yZHM+PGRhdGVzPjx5ZWFyPjIwMDU8L3llYXI+PHB1Yi1kYXRl
cz48ZGF0ZT5BcHI8L2RhdGU+PC9wdWItZGF0ZXM+PC9kYXRlcz48cHVibGlzaGVyPkVsc2V2aWVy
PC9wdWJsaXNoZXI+PGlzYm4+MDMwMy04NDY3IChQcmludCkmI3hEOzAzMDMtODQ2NyAoTGlua2lu
Zyk8L2lzYm4+PGFjY2Vzc2lvbi1udW0+MTU4MjM2NzE8L2FjY2Vzc2lvbi1udW0+PHVybHM+PHJl
bGF0ZWQtdXJscz48dXJsPmh0dHBzOi8vd3d3Lm5jYmkubmxtLm5paC5nb3YvcHVibWVkLzE1ODIz
NjcxPC91cmw+PC9yZWxhdGVkLXVybHM+PC91cmxzPjxlbGVjdHJvbmljLXJlc291cmNlLW51bT4x
MC4xMDE2L2ouY2xpbmV1cm8uMjAwNC4wNi4wMTE8L2VsZWN0cm9uaWMtcmVzb3VyY2UtbnVtPjwv
cmVjb3JkPjwvQ2l0ZT48Q2l0ZT48QXV0aG9yPkJlcHB1PC9BdXRob3I+PFllYXI+MjAwMzwvWWVh
cj48UmVjTnVtPjQ1PC9SZWNOdW0+PHJlY29yZD48cmVjLW51bWJlcj40NTwvcmVjLW51bWJlcj48
Zm9yZWlnbi1rZXlzPjxrZXkgYXBwPSJFTiIgZGItaWQ9ImFlcnJ4ZHdzODUycHp3ZTIyd3F2ZDB6
MDBleGYwMHZwcjl6MiIgdGltZXN0YW1wPSIxNTY5ODQyMTczIj40NTwva2V5PjwvZm9yZWlnbi1r
ZXlzPjxyZWYtdHlwZSBuYW1lPSJKb3VybmFsIEFydGljbGUiPjE3PC9yZWYtdHlwZT48Y29udHJp
YnV0b3JzPjxhdXRob3JzPjxhdXRob3I+QmVwcHUsIFQuPC9hdXRob3I+PGF1dGhvcj5Jbm91ZSwg
VC48L2F1dGhvcj48YXV0aG9yPlNoaWJhdGEsIFkuPC9hdXRob3I+PGF1dGhvcj5LdXJvc2UsIEEu
PC9hdXRob3I+PGF1dGhvcj5BcmFpLCBILjwvYXV0aG9yPjxhdXRob3I+T2dhc2F3YXJhLCBLLjwv
YXV0aG9yPjxhdXRob3I+T2dhd2EsIEEuPC9hdXRob3I+PGF1dGhvcj5OYWthbXVyYSwgUy48L2F1
dGhvcj48YXV0aG9yPkthYmFzYXdhLCBILjwvYXV0aG9yPjwvYXV0aG9ycz48L2NvbnRyaWJ1dG9y
cz48YXV0aC1hZGRyZXNzPkl3YXRlIE1lZCBVbml2LCBEZXB0IE5ldXJvc3VyZywgTW9yaW9rYSwg
SXdhdGUgMDIwODUwNSwgSmFwYW4mI3hEO0l3YXRlIE1lZCBVbml2LCBEZXB0IFBhdGhvbCAxLCBN
b3Jpb2thLCBJd2F0ZSAwMjAsIEphcGFuJiN4RDtJd2F0ZSBNZWQgVW5pdiwgRGVwdCBDbGluIFBh
dGhvbCwgTW9yaW9rYSwgSXdhdGUgMDIwLCBKYXBhbiYjeEQ7R0UgWW9rb2dhd2EgTWVkIFN5c3Qs
IFRva3lvLCBKYXBhbjwvYXV0aC1hZGRyZXNzPjx0aXRsZXM+PHRpdGxlPk1lYXN1cmVtZW50IG9m
IGZyYWN0aW9uYWwgYW5pc290cm9weSB1c2luZyBkaWZmdXNpb24gdGVuc29yIE1SSSBpbiBzdXBy
YXRlbnRvcmlhbCBhc3Ryb2N5dGljIHR1bW9yczwvdGl0bGU+PHNlY29uZGFyeS10aXRsZT5Kb3Vy
bmFsIG9mIE5ldXJvLU9uY29sb2d5PC9zZWNvbmRhcnktdGl0bGU+PGFsdC10aXRsZT5KIE5ldXJv
LU9uY29sPC9hbHQtdGl0bGU+PC90aXRsZXM+PHBlcmlvZGljYWw+PGZ1bGwtdGl0bGU+Sm91cm5h
bCBvZiBuZXVyby1vbmNvbG9neTwvZnVsbC10aXRsZT48L3BlcmlvZGljYWw+PHBhZ2VzPjEwOS0x
MTY8L3BhZ2VzPjx2b2x1bWU+NjM8L3ZvbHVtZT48bnVtYmVyPjI8L251bWJlcj48a2V5d29yZHM+
PGtleXdvcmQ+YXN0cm9jeXRpYyB0dW1vcjwva2V5d29yZD48a2V5d29yZD5kaWZmdXNpb24gdGVu
c29yIG1yaTwva2V5d29yZD48a2V5d29yZD5mcmFjdGlvbmFsIGFuaXNvdHJvcHk8L2tleXdvcmQ+
PGtleXdvcmQ+Z2xpb21hdG9zaXMgY2VyZWJyaTwva2V5d29yZD48a2V5d29yZD5oaXN0b2xvZ2lj
YWwgc3RydWN0dXJlPC9rZXl3b3JkPjxrZXl3b3JkPm11bHRpcGxlLXNjbGVyb3Npczwva2V5d29y
ZD48a2V5d29yZD53aGl0ZS1tYXR0ZXI8L2tleXdvcmQ+PGtleXdvcmQ+YnJhaW48L2tleXdvcmQ+
PGtleXdvcmQ+Z2xpb21hczwva2V5d29yZD48L2tleXdvcmRzPjxkYXRlcz48eWVhcj4yMDAzPC95
ZWFyPjxwdWItZGF0ZXM+PGRhdGU+SnVuPC9kYXRlPjwvcHViLWRhdGVzPjwvZGF0ZXM+PHB1Ymxp
c2hlcj5TcHJpbmdlcjwvcHVibGlzaGVyPjxpc2JuPjAxNjctNTk0eDwvaXNibj48YWNjZXNzaW9u
LW51bT5XT1M6MDAwMTgzMjAyOTAwMDAyPC9hY2Nlc3Npb24tbnVtPjx1cmxzPjxyZWxhdGVkLXVy
bHM+PHVybD4mbHQ7R28gdG8gSVNJJmd0OzovL1dPUzowMDAxODMyMDI5MDAwMDI8L3VybD48L3Jl
bGF0ZWQtdXJscz48L3VybHM+PGVsZWN0cm9uaWMtcmVzb3VyY2UtbnVtPkRvaSAxMC4xMDIzL0E6
MTAyMzk3NzUyMDkwOTwvZWxlY3Ryb25pYy1yZXNvdXJjZS1udW0+PGxhbmd1YWdlPkVuZ2xpc2g8
L2xhbmd1YWdlPjwvcmVjb3JkPjwvQ2l0ZT48L0VuZE5vdGU+AG==
</w:fldData>
        </w:fldChar>
      </w:r>
      <w:r>
        <w:rPr>
          <w:rFonts w:ascii="Times New Roman" w:hAnsi="Times New Roman" w:cs="Times New Roman"/>
          <w:color w:val="000000" w:themeColor="text1"/>
          <w:sz w:val="24"/>
          <w:szCs w:val="24"/>
          <w:vertAlign w:val="superscript"/>
        </w:rPr>
        <w:instrText xml:space="preserve"> ADDIN EN.CITE.DATA </w:instrText>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separate"/>
      </w:r>
      <w:hyperlink r:id="rId12" w:anchor="nine" w:history="1">
        <w:r>
          <w:rPr>
            <w:rStyle w:val="Hyperlink"/>
            <w:rFonts w:ascii="Times New Roman" w:hAnsi="Times New Roman" w:cs="Times New Roman"/>
            <w:noProof/>
            <w:color w:val="000000" w:themeColor="text1"/>
            <w:sz w:val="24"/>
            <w:szCs w:val="24"/>
            <w:u w:val="none"/>
            <w:vertAlign w:val="superscript"/>
          </w:rPr>
          <w:t>[12</w:t>
        </w:r>
      </w:hyperlink>
      <w:r>
        <w:rPr>
          <w:rFonts w:ascii="Times New Roman" w:hAnsi="Times New Roman" w:cs="Times New Roman"/>
          <w:noProof/>
          <w:color w:val="000000" w:themeColor="text1"/>
          <w:sz w:val="24"/>
          <w:szCs w:val="24"/>
          <w:vertAlign w:val="superscript"/>
        </w:rPr>
        <w:t xml:space="preserve">, </w:t>
      </w:r>
      <w:hyperlink r:id="rId13" w:anchor="ten" w:history="1">
        <w:r>
          <w:rPr>
            <w:rStyle w:val="Hyperlink"/>
            <w:rFonts w:ascii="Times New Roman" w:hAnsi="Times New Roman" w:cs="Times New Roman"/>
            <w:noProof/>
            <w:color w:val="000000" w:themeColor="text1"/>
            <w:sz w:val="24"/>
            <w:szCs w:val="24"/>
            <w:u w:val="none"/>
            <w:vertAlign w:val="superscript"/>
          </w:rPr>
          <w:t>13]</w:t>
        </w:r>
      </w:hyperlink>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t>.</w:t>
      </w:r>
    </w:p>
    <w:p w14:paraId="19796EBA" w14:textId="77777777" w:rsidR="00771A6B" w:rsidRDefault="00771A6B" w:rsidP="00771A6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SC- perfusion weighted imaging (DSC-PWI) is a commonly used MRI technique for grading gliomas and predicting survival </w:t>
      </w:r>
      <w:hyperlink r:id="rId14" w:anchor="eleven" w:history="1">
        <w:r>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TYWluaTwvQXV0aG9yPjxZZWFyPjIwMTk8L1llYXI+PFJl
Y051bT4yOTwvUmVjTnVtPjxEaXNwbGF5VGV4dD5bMTFdPC9EaXNwbGF5VGV4dD48cmVjb3JkPjxy
ZWMtbnVtYmVyPjI5PC9yZWMtbnVtYmVyPjxmb3JlaWduLWtleXM+PGtleSBhcHA9IkVOIiBkYi1p
ZD0iYWVycnhkd3M4NTJwendlMjJ3cXZkMHowMGV4ZjAwdnByOXoyIiB0aW1lc3RhbXA9IjE1Njk4
NDE5MDQiPjI5PC9rZXk+PC9mb3JlaWduLWtleXM+PHJlZi10eXBlIG5hbWU9IkpvdXJuYWwgQXJ0
aWNsZSI+MTc8L3JlZi10eXBlPjxjb250cmlidXRvcnM+PGF1dGhvcnM+PGF1dGhvcj5TYWluaSwg
Si48L2F1dGhvcj48YXV0aG9yPkd1cHRhLCBSLiBLLjwvYXV0aG9yPjxhdXRob3I+S3VtYXIsIE0u
PC9hdXRob3I+PGF1dGhvcj5TaW5naCwgQS48L2F1dGhvcj48YXV0aG9yPlNhaGEsIEkuPC9hdXRo
b3I+PGF1dGhvcj5TYW50b3NoLCBWLjwvYXV0aG9yPjxhdXRob3I+QmVuaXdhbCwgTS48L2F1dGhv
cj48YXV0aG9yPkthbmRhdmVsLCBULjwvYXV0aG9yPjxhdXRob3I+VmFuIENhdXRlcmVuLCBNLjwv
YXV0aG9yPjwvYXV0aG9ycz48L2NvbnRyaWJ1dG9ycz48YXV0aC1hZGRyZXNzPk5hdGwgSW5zdCBN
ZW50YWwgSGx0aCAmYW1wOyBOZXVyb3NjaSwgRGVwdCBOZXVyb2ltYWdpbmcgJmFtcDsgSW50ZXJ2
ZW50IFJhZGlvbCwgQmFuZ2Fsb3JlLCBLYXJuYXRha2EsIEluZGlhJiN4RDtGb3J0aXMgTWVtIEhv
c3AgJmFtcDsgUmVzIEluc3QsIERlcHQgUmFkaW9sICZhbXA7IEltYWdpbmcsIEd1cmdhb24sIEhh
cnlhbmEsIEluZGlhJiN4RDtJbmRpYW4gSW5zdCBUZWNobm9sIERlbGhpLCBDdHIgQmlvbWVkIEVu
Z24sIE5ldyBEZWxoaSwgSW5kaWEmI3hEO1BoaWxpcHMgSW5kaWEgTHRkLCBQaGlsaXBzIEhsdGgg
U3lzdCwgR3VyZ2FvbiwgSGFyeWFuYSwgSW5kaWEmI3hEO05hdGwgSW5zdCBNZW50YWwgSGx0aCAm
YW1wOyBOZXVyb3NjaSwgRGVwdCBOZXVyb3BhdGhvbCwgQmFuZ2Fsb3JlLCBLYXJuYXRha2EsIElu
ZGlhJiN4RDtOYXRsIEluc3QgTWVudGFsIEhsdGggJmFtcDsgTmV1cm9zY2ksIERlcHQgTmV1cm9z
dXJnLCBCYW5nYWxvcmUsIEthcm5hdGFrYSwgSW5kaWEmI3hEO05hdGwgSW5zdCBNZW50YWwgSGx0
aCAmYW1wOyBOZXVyb3NjaSwgRGVwdCBCaW9zdGF0LCBCYW5nYWxvcmUsIEthcm5hdGFrYSwgSW5k
aWEmI3hEO1BoaWxpcHMgSGx0aCBUZWNoIEFzaWEgUGFjaWZpYywgTWluYXRvIEt1LCBUb2t5bywg
SmFwYW48L2F1dGgtYWRkcmVzcz48dGl0bGVzPjx0aXRsZT5Db21wYXJhdGl2ZSBldmFsdWF0aW9u
IG9mIGNlcmVicmFsIGdsaW9tYXMgdXNpbmcgckNCViBtZWFzdXJlbWVudHMgZHVyaW5nIHNlcXVl
bnRpYWwgYWNxdWlzaXRpb24gb2YgVDEtcGVyZnVzaW9uIGFuZCBUMiotcGVyZnVzaW9uIE1SSTwv
dGl0bGU+PHNlY29uZGFyeS10aXRsZT5QbG9zIE9uZTwvc2Vjb25kYXJ5LXRpdGxlPjxhbHQtdGl0
bGU+UGxvcyBPbmU8L2FsdC10aXRsZT48L3RpdGxlcz48cGVyaW9kaWNhbD48ZnVsbC10aXRsZT5Q
bG9TIG9uZTwvZnVsbC10aXRsZT48L3BlcmlvZGljYWw+PGFsdC1wZXJpb2RpY2FsPjxmdWxsLXRp
dGxlPlBsb1Mgb25lPC9mdWxsLXRpdGxlPjwvYWx0LXBlcmlvZGljYWw+PHBhZ2VzPmUwMjE1NDAw
PC9wYWdlcz48dm9sdW1lPjE0PC92b2x1bWU+PG51bWJlcj40PC9udW1iZXI+PGtleXdvcmRzPjxr
ZXl3b3JkPmNvbnRyYXN0LWVuaGFuY2VkIG1yaTwva2V5d29yZD48a2V5d29yZD5ibG9vZC12b2x1
bWU8L2tleXdvcmQ+PGtleXdvcmQ+ZGlhZ25vc3RpYy1hY2N1cmFjeTwva2V5d29yZD48a2V5d29y
ZD5pbnB1dCBmdW5jdGlvbjwva2V5d29yZD48a2V5d29yZD5yZWN1cnJlbnQgZ2xpb2JsYXN0b21h
PC9rZXl3b3JkPjxrZXl3b3JkPnR1bW9yIHJlY3VycmVuY2U8L2tleXdvcmQ+PGtleXdvcmQ+Z3Jh
ZGUgZ2xpb21hczwva2V5d29yZD48a2V5d29yZD5wZXJmdXNpb24gbXJpPC9rZXl3b3JkPjxrZXl3
b3JkPmJyYWluIGdsaW9tYXM8L2tleXdvcmQ+PGtleXdvcmQ+cGVybWVhYmlsaXR5PC9rZXl3b3Jk
Pjwva2V5d29yZHM+PGRhdGVzPjx5ZWFyPjIwMTk8L3llYXI+PHB1Yi1kYXRlcz48ZGF0ZT5BcHIg
MjQ8L2RhdGU+PC9wdWItZGF0ZXM+PC9kYXRlcz48cHVibGlzaGVyPlB1YmxpYyBMaWJyYXJ5IG9m
IFNjaWVuY2U8L3B1Ymxpc2hlcj48aXNibj4xOTMyLTYyMDM8L2lzYm4+PGFjY2Vzc2lvbi1udW0+
V09TOjAwMDQ2NTM3NTQwMDA0NTwvYWNjZXNzaW9uLW51bT48dXJscz48cmVsYXRlZC11cmxzPjx1
cmw+Jmx0O0dvIHRvIElTSSZndDs6Ly9XT1M6MDAwNDY1Mzc1NDAwMDQ1PC91cmw+PC9yZWxhdGVk
LXVybHM+PC91cmxzPjxlbGVjdHJvbmljLXJlc291cmNlLW51bT5BUlROIGUwMjE1NDAwJiN4RDsx
MC4xMzcxL2pvdXJuYWwucG9uZS4wMjE1NDAwPC9lbGVjdHJvbmljLXJlc291cmNlLW51bT48bGFu
Z3VhZ2U+RW5nbGlzaDwvbGFuZ3VhZ2U+PC9yZWNvcmQ+PC9DaXRlPjwvRW5kTm90ZT4A
</w:fldData>
          </w:fldChar>
        </w:r>
        <w:r>
          <w:rPr>
            <w:rStyle w:val="Hyperlink"/>
            <w:rFonts w:ascii="Times New Roman" w:hAnsi="Times New Roman" w:cs="Times New Roman"/>
            <w:color w:val="000000" w:themeColor="text1"/>
            <w:sz w:val="24"/>
            <w:szCs w:val="24"/>
            <w:u w:val="none"/>
            <w:vertAlign w:val="superscript"/>
          </w:rPr>
          <w:instrText xml:space="preserve"> ADDIN EN.CITE </w:instrText>
        </w:r>
        <w:r>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TYWluaTwvQXV0aG9yPjxZZWFyPjIwMTk8L1llYXI+PFJl
Y051bT4yOTwvUmVjTnVtPjxEaXNwbGF5VGV4dD5bMTFdPC9EaXNwbGF5VGV4dD48cmVjb3JkPjxy
ZWMtbnVtYmVyPjI5PC9yZWMtbnVtYmVyPjxmb3JlaWduLWtleXM+PGtleSBhcHA9IkVOIiBkYi1p
ZD0iYWVycnhkd3M4NTJwendlMjJ3cXZkMHowMGV4ZjAwdnByOXoyIiB0aW1lc3RhbXA9IjE1Njk4
NDE5MDQiPjI5PC9rZXk+PC9mb3JlaWduLWtleXM+PHJlZi10eXBlIG5hbWU9IkpvdXJuYWwgQXJ0
aWNsZSI+MTc8L3JlZi10eXBlPjxjb250cmlidXRvcnM+PGF1dGhvcnM+PGF1dGhvcj5TYWluaSwg
Si48L2F1dGhvcj48YXV0aG9yPkd1cHRhLCBSLiBLLjwvYXV0aG9yPjxhdXRob3I+S3VtYXIsIE0u
PC9hdXRob3I+PGF1dGhvcj5TaW5naCwgQS48L2F1dGhvcj48YXV0aG9yPlNhaGEsIEkuPC9hdXRo
b3I+PGF1dGhvcj5TYW50b3NoLCBWLjwvYXV0aG9yPjxhdXRob3I+QmVuaXdhbCwgTS48L2F1dGhv
cj48YXV0aG9yPkthbmRhdmVsLCBULjwvYXV0aG9yPjxhdXRob3I+VmFuIENhdXRlcmVuLCBNLjwv
YXV0aG9yPjwvYXV0aG9ycz48L2NvbnRyaWJ1dG9ycz48YXV0aC1hZGRyZXNzPk5hdGwgSW5zdCBN
ZW50YWwgSGx0aCAmYW1wOyBOZXVyb3NjaSwgRGVwdCBOZXVyb2ltYWdpbmcgJmFtcDsgSW50ZXJ2
ZW50IFJhZGlvbCwgQmFuZ2Fsb3JlLCBLYXJuYXRha2EsIEluZGlhJiN4RDtGb3J0aXMgTWVtIEhv
c3AgJmFtcDsgUmVzIEluc3QsIERlcHQgUmFkaW9sICZhbXA7IEltYWdpbmcsIEd1cmdhb24sIEhh
cnlhbmEsIEluZGlhJiN4RDtJbmRpYW4gSW5zdCBUZWNobm9sIERlbGhpLCBDdHIgQmlvbWVkIEVu
Z24sIE5ldyBEZWxoaSwgSW5kaWEmI3hEO1BoaWxpcHMgSW5kaWEgTHRkLCBQaGlsaXBzIEhsdGgg
U3lzdCwgR3VyZ2FvbiwgSGFyeWFuYSwgSW5kaWEmI3hEO05hdGwgSW5zdCBNZW50YWwgSGx0aCAm
YW1wOyBOZXVyb3NjaSwgRGVwdCBOZXVyb3BhdGhvbCwgQmFuZ2Fsb3JlLCBLYXJuYXRha2EsIElu
ZGlhJiN4RDtOYXRsIEluc3QgTWVudGFsIEhsdGggJmFtcDsgTmV1cm9zY2ksIERlcHQgTmV1cm9z
dXJnLCBCYW5nYWxvcmUsIEthcm5hdGFrYSwgSW5kaWEmI3hEO05hdGwgSW5zdCBNZW50YWwgSGx0
aCAmYW1wOyBOZXVyb3NjaSwgRGVwdCBCaW9zdGF0LCBCYW5nYWxvcmUsIEthcm5hdGFrYSwgSW5k
aWEmI3hEO1BoaWxpcHMgSGx0aCBUZWNoIEFzaWEgUGFjaWZpYywgTWluYXRvIEt1LCBUb2t5bywg
SmFwYW48L2F1dGgtYWRkcmVzcz48dGl0bGVzPjx0aXRsZT5Db21wYXJhdGl2ZSBldmFsdWF0aW9u
IG9mIGNlcmVicmFsIGdsaW9tYXMgdXNpbmcgckNCViBtZWFzdXJlbWVudHMgZHVyaW5nIHNlcXVl
bnRpYWwgYWNxdWlzaXRpb24gb2YgVDEtcGVyZnVzaW9uIGFuZCBUMiotcGVyZnVzaW9uIE1SSTwv
dGl0bGU+PHNlY29uZGFyeS10aXRsZT5QbG9zIE9uZTwvc2Vjb25kYXJ5LXRpdGxlPjxhbHQtdGl0
bGU+UGxvcyBPbmU8L2FsdC10aXRsZT48L3RpdGxlcz48cGVyaW9kaWNhbD48ZnVsbC10aXRsZT5Q
bG9TIG9uZTwvZnVsbC10aXRsZT48L3BlcmlvZGljYWw+PGFsdC1wZXJpb2RpY2FsPjxmdWxsLXRp
dGxlPlBsb1Mgb25lPC9mdWxsLXRpdGxlPjwvYWx0LXBlcmlvZGljYWw+PHBhZ2VzPmUwMjE1NDAw
PC9wYWdlcz48dm9sdW1lPjE0PC92b2x1bWU+PG51bWJlcj40PC9udW1iZXI+PGtleXdvcmRzPjxr
ZXl3b3JkPmNvbnRyYXN0LWVuaGFuY2VkIG1yaTwva2V5d29yZD48a2V5d29yZD5ibG9vZC12b2x1
bWU8L2tleXdvcmQ+PGtleXdvcmQ+ZGlhZ25vc3RpYy1hY2N1cmFjeTwva2V5d29yZD48a2V5d29y
ZD5pbnB1dCBmdW5jdGlvbjwva2V5d29yZD48a2V5d29yZD5yZWN1cnJlbnQgZ2xpb2JsYXN0b21h
PC9rZXl3b3JkPjxrZXl3b3JkPnR1bW9yIHJlY3VycmVuY2U8L2tleXdvcmQ+PGtleXdvcmQ+Z3Jh
ZGUgZ2xpb21hczwva2V5d29yZD48a2V5d29yZD5wZXJmdXNpb24gbXJpPC9rZXl3b3JkPjxrZXl3
b3JkPmJyYWluIGdsaW9tYXM8L2tleXdvcmQ+PGtleXdvcmQ+cGVybWVhYmlsaXR5PC9rZXl3b3Jk
Pjwva2V5d29yZHM+PGRhdGVzPjx5ZWFyPjIwMTk8L3llYXI+PHB1Yi1kYXRlcz48ZGF0ZT5BcHIg
MjQ8L2RhdGU+PC9wdWItZGF0ZXM+PC9kYXRlcz48cHVibGlzaGVyPlB1YmxpYyBMaWJyYXJ5IG9m
IFNjaWVuY2U8L3B1Ymxpc2hlcj48aXNibj4xOTMyLTYyMDM8L2lzYm4+PGFjY2Vzc2lvbi1udW0+
V09TOjAwMDQ2NTM3NTQwMDA0NTwvYWNjZXNzaW9uLW51bT48dXJscz48cmVsYXRlZC11cmxzPjx1
cmw+Jmx0O0dvIHRvIElTSSZndDs6Ly9XT1M6MDAwNDY1Mzc1NDAwMDQ1PC91cmw+PC9yZWxhdGVk
LXVybHM+PC91cmxzPjxlbGVjdHJvbmljLXJlc291cmNlLW51bT5BUlROIGUwMjE1NDAwJiN4RDsx
MC4xMzcxL2pvdXJuYWwucG9uZS4wMjE1NDAwPC9lbGVjdHJvbmljLXJlc291cmNlLW51bT48bGFu
Z3VhZ2U+RW5nbGlzaDwvbGFuZ3VhZ2U+PC9yZWNvcmQ+PC9DaXRlPjwvRW5kTm90ZT4A
</w:fldData>
          </w:fldChar>
        </w:r>
        <w:r>
          <w:rPr>
            <w:rStyle w:val="Hyperlink"/>
            <w:rFonts w:ascii="Times New Roman" w:hAnsi="Times New Roman" w:cs="Times New Roman"/>
            <w:color w:val="000000" w:themeColor="text1"/>
            <w:sz w:val="24"/>
            <w:szCs w:val="24"/>
            <w:u w:val="none"/>
            <w:vertAlign w:val="superscript"/>
          </w:rPr>
          <w:instrText xml:space="preserve"> ADDIN EN.CITE.DATA </w:instrText>
        </w:r>
        <w:r>
          <w:rPr>
            <w:rStyle w:val="Hyperlink"/>
            <w:rFonts w:ascii="Times New Roman" w:hAnsi="Times New Roman" w:cs="Times New Roman"/>
            <w:color w:val="000000" w:themeColor="text1"/>
            <w:sz w:val="24"/>
            <w:szCs w:val="24"/>
            <w:u w:val="none"/>
            <w:vertAlign w:val="superscript"/>
          </w:rPr>
        </w:r>
        <w:r>
          <w:rPr>
            <w:rStyle w:val="Hyperlink"/>
            <w:rFonts w:ascii="Times New Roman" w:hAnsi="Times New Roman" w:cs="Times New Roman"/>
            <w:color w:val="000000" w:themeColor="text1"/>
            <w:sz w:val="24"/>
            <w:szCs w:val="24"/>
            <w:u w:val="none"/>
            <w:vertAlign w:val="superscript"/>
          </w:rPr>
          <w:fldChar w:fldCharType="end"/>
        </w:r>
        <w:r>
          <w:rPr>
            <w:rStyle w:val="Hyperlink"/>
            <w:rFonts w:ascii="Times New Roman" w:hAnsi="Times New Roman" w:cs="Times New Roman"/>
            <w:color w:val="000000" w:themeColor="text1"/>
            <w:sz w:val="24"/>
            <w:szCs w:val="24"/>
            <w:u w:val="none"/>
            <w:vertAlign w:val="superscript"/>
          </w:rPr>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14]</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It is used to estimate three key parameters related to tumour </w:t>
      </w:r>
      <w:proofErr w:type="spellStart"/>
      <w:r>
        <w:rPr>
          <w:rFonts w:ascii="Times New Roman" w:hAnsi="Times New Roman" w:cs="Times New Roman"/>
          <w:color w:val="000000" w:themeColor="text1"/>
          <w:sz w:val="24"/>
          <w:szCs w:val="24"/>
        </w:rPr>
        <w:t>hemodynamics</w:t>
      </w:r>
      <w:proofErr w:type="spellEnd"/>
      <w:r>
        <w:rPr>
          <w:rFonts w:ascii="Times New Roman" w:hAnsi="Times New Roman" w:cs="Times New Roman"/>
          <w:color w:val="000000" w:themeColor="text1"/>
          <w:sz w:val="24"/>
          <w:szCs w:val="24"/>
        </w:rPr>
        <w:t xml:space="preserve">, namely cerebral blood volume (CBV), cerebral blood flow (CBF) and mean time transit (MTT) </w:t>
      </w:r>
      <w:r>
        <w:rPr>
          <w:rFonts w:ascii="Times New Roman" w:hAnsi="Times New Roman" w:cs="Times New Roman"/>
          <w:color w:val="000000" w:themeColor="text1"/>
          <w:sz w:val="24"/>
          <w:szCs w:val="24"/>
          <w:vertAlign w:val="superscript"/>
        </w:rPr>
        <w:fldChar w:fldCharType="begin">
          <w:fldData xml:space="preserve">PEVuZE5vdGU+PENpdGU+PEF1dGhvcj5YdTwvQXV0aG9yPjxZZWFyPjIwMTc8L1llYXI+PFJlY051
bT40MTg8L1JlY051bT48RGlzcGxheVRleHQ+WzEyLCAxM108L0Rpc3BsYXlUZXh0PjxyZWNvcmQ+
PHJlYy1udW1iZXI+NDE4PC9yZWMtbnVtYmVyPjxmb3JlaWduLWtleXM+PGtleSBhcHA9IkVOIiBk
Yi1pZD0iYWVycnhkd3M4NTJwendlMjJ3cXZkMHowMGV4ZjAwdnByOXoyIiB0aW1lc3RhbXA9IjE1
NzI1MjcxNTgiPjQxODwva2V5PjwvZm9yZWlnbi1rZXlzPjxyZWYtdHlwZSBuYW1lPSJKb3VybmFs
IEFydGljbGUiPjE3PC9yZWYtdHlwZT48Y29udHJpYnV0b3JzPjxhdXRob3JzPjxhdXRob3I+WHUs
IFcuPC9hdXRob3I+PGF1dGhvcj5XYW5nLCBRLjwvYXV0aG9yPjxhdXRob3I+U2hhbywgQS48L2F1
dGhvcj48YXV0aG9yPlh1LCBCLjwvYXV0aG9yPjxhdXRob3I+WmhhbmcsIEouPC9hdXRob3I+PC9h
dXRob3JzPjwvY29udHJpYnV0b3JzPjxhdXRoLWFkZHJlc3M+RGVwYXJ0bWVudCBvZiBOZXVyb3N1
cmdlcnksIFNlY29uZCBBZmZpbGlhdGVkIEhvc3BpdGFsLCBTY2hvb2wgb2YgTWVkaWNpbmUsIFpo
ZWppYW5nIFVuaXZlcnNpdHksIEhhbmd6aG91LCBaaGVqaWFuZywgQ2hpbmEuJiN4RDtEZXBhcnRt
ZW50IG9mIE5ldXJvc3VyZ2VyeSwgQ2hpbmVzZSBQTEEgR2VuZXJhbCBIb3NwaXRhbCwgSGFpZGlh
biBEaXN0cmljdCwgQmVpamluZywgQ2hpbmEuJiN4RDtCcmFpbiBSZXNlYXJjaCBJbnN0aXR1dGUs
IFpoZWppYW5nIFVuaXZlcnNpdHksIEhhbmd6aG91LCBaaGVqaWFuZywgQ2hpbmEuJiN4RDtDb2xs
YWJvcmF0aXZlIElubm92YXRpb24gQ2VudGVyIGZvciBCcmFpbiBTY2llbmNlLCBaaGVqaWFuZyBV
bml2ZXJzaXR5LCBIYW5nemhvdSwgWmhlamlhbmcsIENoaW5hLjwvYXV0aC1hZGRyZXNzPjx0aXRs
ZXM+PHRpdGxlPlRoZSBwZXJmb3JtYW5jZSBvZiBNUiBwZXJmdXNpb24td2VpZ2h0ZWQgaW1hZ2lu
ZyBmb3IgdGhlIGRpZmZlcmVudGlhdGlvbiBvZiBoaWdoLWdyYWRlIGdsaW9tYSBmcm9tIHByaW1h
cnkgY2VudHJhbCBuZXJ2b3VzIHN5c3RlbSBseW1waG9tYTogQSBzeXN0ZW1hdGljIHJldmlldyBh
bmQgbWV0YS1hbmFseXNpczwvdGl0bGU+PHNlY29uZGFyeS10aXRsZT5QTG9TIE9uZTwvc2Vjb25k
YXJ5LXRpdGxlPjwvdGl0bGVzPjxwZXJpb2RpY2FsPjxmdWxsLXRpdGxlPlBsb1Mgb25lPC9mdWxs
LXRpdGxlPjwvcGVyaW9kaWNhbD48cGFnZXM+ZTAxNzM0MzA8L3BhZ2VzPjx2b2x1bWU+MTI8L3Zv
bHVtZT48bnVtYmVyPjM8L251bWJlcj48ZWRpdGlvbj4yMDE3LzAzLzE3PC9lZGl0aW9uPjxrZXl3
b3Jkcz48a2V5d29yZD5BZHVsdDwva2V5d29yZD48a2V5d29yZD5CcmFpbiBOZW9wbGFzbXMvKmRp
YWdub3N0aWMgaW1hZ2luZzwva2V5d29yZD48a2V5d29yZD5DZW50cmFsIE5lcnZvdXMgU3lzdGVt
IE5lb3BsYXNtcy8qZGlhZ25vc3RpYyBpbWFnaW5nPC9rZXl3b3JkPjxrZXl3b3JkPkRpYWdub3Np
cywgRGlmZmVyZW50aWFsPC9rZXl3b3JkPjxrZXl3b3JkPkZlbWFsZTwva2V5d29yZD48a2V5d29y
ZD5HbGlvbWEvKmRpYWdub3N0aWMgaW1hZ2luZzwva2V5d29yZD48a2V5d29yZD5IdW1hbnM8L2tl
eXdvcmQ+PGtleXdvcmQ+TWFnbmV0aWMgUmVzb25hbmNlIEltYWdpbmcvKm1ldGhvZHM8L2tleXdv
cmQ+PGtleXdvcmQ+TWFsZTwva2V5d29yZD48a2V5d29yZD5QZXJmdXNpb24gSW1hZ2luZzwva2V5
d29yZD48L2tleXdvcmRzPjxkYXRlcz48eWVhcj4yMDE3PC95ZWFyPjwvZGF0ZXM+PGlzYm4+MTkz
Mi02MjAzIChFbGVjdHJvbmljKSYjeEQ7MTkzMi02MjAzIChMaW5raW5nKTwvaXNibj48YWNjZXNz
aW9uLW51bT4yODMwMTQ5MTwvYWNjZXNzaW9uLW51bT48dXJscz48cmVsYXRlZC11cmxzPjx1cmw+
aHR0cHM6Ly93d3cubmNiaS5ubG0ubmloLmdvdi9wdWJtZWQvMjgzMDE0OTE8L3VybD48L3JlbGF0
ZWQtdXJscz48L3VybHM+PGN1c3RvbTI+UE1DNTM1NDI5MjwvY3VzdG9tMj48ZWxlY3Ryb25pYy1y
ZXNvdXJjZS1udW0+MTAuMTM3MS9qb3VybmFsLnBvbmUuMDE3MzQzMDwvZWxlY3Ryb25pYy1yZXNv
dXJjZS1udW0+PC9yZWNvcmQ+PC9DaXRlPjxDaXRlPjxBdXRob3I+RHVjPC9BdXRob3I+PFllYXI+
MjAxODwvWWVhcj48UmVjTnVtPjQxNzwvUmVjTnVtPjxyZWNvcmQ+PHJlYy1udW1iZXI+NDE3PC9y
ZWMtbnVtYmVyPjxmb3JlaWduLWtleXM+PGtleSBhcHA9IkVOIiBkYi1pZD0iYWVycnhkd3M4NTJw
endlMjJ3cXZkMHowMGV4ZjAwdnByOXoyIiB0aW1lc3RhbXA9IjE1NzI1MjcxMzAiPjQxNzwva2V5
PjwvZm9yZWlnbi1rZXlzPjxyZWYtdHlwZSBuYW1lPSJKb3VybmFsIEFydGljbGUiPjE3PC9yZWYt
dHlwZT48Y29udHJpYnV0b3JzPjxhdXRob3JzPjxhdXRob3I+RHVjLCBOZ3V5ZW4gTWluaDwvYXV0
aG9yPjxhdXRob3I+SHV5LCBIdXluaCBRdWFuZzwvYXV0aG9yPjxhdXRob3I+QmFuZywgTWFpIFRh
biBMaWVuPC9hdXRob3I+PGF1dGhvcj5UcnVvbmcsIEx1YyBNaW5oPC9hdXRob3I+PGF1dGhvcj5I
b2EsIFBoYW0gTmdvYzwvYXV0aG9yPjxhdXRob3I+VGhvbmcsIFBoYW0gTWluaDwvYXV0aG9yPjwv
YXV0aG9ycz48L2NvbnRyaWJ1dG9ycz48dGl0bGVzPjx0aXRsZT5DbGluaWNhbCBhcHByb2FjaCBv
ZiBwZXJmdXNpb24td2VpZ2h0ZWQgaW1hZ2luZzwvdGl0bGU+PHNlY29uZGFyeS10aXRsZT5JbWFn
aW5nIGluIE1lZGljaW5lPC9zZWNvbmRhcnktdGl0bGU+PC90aXRsZXM+PHBlcmlvZGljYWw+PGZ1
bGwtdGl0bGU+SW1hZ2luZyBpbiBNZWRpY2luZTwvZnVsbC10aXRsZT48L3BlcmlvZGljYWw+PHBh
Z2VzPjY5LTc4PC9wYWdlcz48dm9sdW1lPjEwPC92b2x1bWU+PG51bWJlcj4zPC9udW1iZXI+PGRh
dGVzPjx5ZWFyPjIwMTg8L3llYXI+PC9kYXRlcz48aXNibj4xNzU1LTUxOTE8L2lzYm4+PHVybHM+
PC91cmxzPjwvcmVjb3JkPjwvQ2l0ZT48L0VuZE5vdGU+
</w:fldData>
        </w:fldChar>
      </w:r>
      <w:r>
        <w:rPr>
          <w:rFonts w:ascii="Times New Roman" w:hAnsi="Times New Roman" w:cs="Times New Roman"/>
          <w:color w:val="000000" w:themeColor="text1"/>
          <w:sz w:val="24"/>
          <w:szCs w:val="24"/>
          <w:vertAlign w:val="superscript"/>
        </w:rPr>
        <w:instrText xml:space="preserve"> ADDIN EN.CITE </w:instrText>
      </w:r>
      <w:r>
        <w:rPr>
          <w:rFonts w:ascii="Times New Roman" w:hAnsi="Times New Roman" w:cs="Times New Roman"/>
          <w:color w:val="000000" w:themeColor="text1"/>
          <w:sz w:val="24"/>
          <w:szCs w:val="24"/>
          <w:vertAlign w:val="superscript"/>
        </w:rPr>
        <w:fldChar w:fldCharType="begin">
          <w:fldData xml:space="preserve">PEVuZE5vdGU+PENpdGU+PEF1dGhvcj5YdTwvQXV0aG9yPjxZZWFyPjIwMTc8L1llYXI+PFJlY051
bT40MTg8L1JlY051bT48RGlzcGxheVRleHQ+WzEyLCAxM108L0Rpc3BsYXlUZXh0PjxyZWNvcmQ+
PHJlYy1udW1iZXI+NDE4PC9yZWMtbnVtYmVyPjxmb3JlaWduLWtleXM+PGtleSBhcHA9IkVOIiBk
Yi1pZD0iYWVycnhkd3M4NTJwendlMjJ3cXZkMHowMGV4ZjAwdnByOXoyIiB0aW1lc3RhbXA9IjE1
NzI1MjcxNTgiPjQxODwva2V5PjwvZm9yZWlnbi1rZXlzPjxyZWYtdHlwZSBuYW1lPSJKb3VybmFs
IEFydGljbGUiPjE3PC9yZWYtdHlwZT48Y29udHJpYnV0b3JzPjxhdXRob3JzPjxhdXRob3I+WHUs
IFcuPC9hdXRob3I+PGF1dGhvcj5XYW5nLCBRLjwvYXV0aG9yPjxhdXRob3I+U2hhbywgQS48L2F1
dGhvcj48YXV0aG9yPlh1LCBCLjwvYXV0aG9yPjxhdXRob3I+WmhhbmcsIEouPC9hdXRob3I+PC9h
dXRob3JzPjwvY29udHJpYnV0b3JzPjxhdXRoLWFkZHJlc3M+RGVwYXJ0bWVudCBvZiBOZXVyb3N1
cmdlcnksIFNlY29uZCBBZmZpbGlhdGVkIEhvc3BpdGFsLCBTY2hvb2wgb2YgTWVkaWNpbmUsIFpo
ZWppYW5nIFVuaXZlcnNpdHksIEhhbmd6aG91LCBaaGVqaWFuZywgQ2hpbmEuJiN4RDtEZXBhcnRt
ZW50IG9mIE5ldXJvc3VyZ2VyeSwgQ2hpbmVzZSBQTEEgR2VuZXJhbCBIb3NwaXRhbCwgSGFpZGlh
biBEaXN0cmljdCwgQmVpamluZywgQ2hpbmEuJiN4RDtCcmFpbiBSZXNlYXJjaCBJbnN0aXR1dGUs
IFpoZWppYW5nIFVuaXZlcnNpdHksIEhhbmd6aG91LCBaaGVqaWFuZywgQ2hpbmEuJiN4RDtDb2xs
YWJvcmF0aXZlIElubm92YXRpb24gQ2VudGVyIGZvciBCcmFpbiBTY2llbmNlLCBaaGVqaWFuZyBV
bml2ZXJzaXR5LCBIYW5nemhvdSwgWmhlamlhbmcsIENoaW5hLjwvYXV0aC1hZGRyZXNzPjx0aXRs
ZXM+PHRpdGxlPlRoZSBwZXJmb3JtYW5jZSBvZiBNUiBwZXJmdXNpb24td2VpZ2h0ZWQgaW1hZ2lu
ZyBmb3IgdGhlIGRpZmZlcmVudGlhdGlvbiBvZiBoaWdoLWdyYWRlIGdsaW9tYSBmcm9tIHByaW1h
cnkgY2VudHJhbCBuZXJ2b3VzIHN5c3RlbSBseW1waG9tYTogQSBzeXN0ZW1hdGljIHJldmlldyBh
bmQgbWV0YS1hbmFseXNpczwvdGl0bGU+PHNlY29uZGFyeS10aXRsZT5QTG9TIE9uZTwvc2Vjb25k
YXJ5LXRpdGxlPjwvdGl0bGVzPjxwZXJpb2RpY2FsPjxmdWxsLXRpdGxlPlBsb1Mgb25lPC9mdWxs
LXRpdGxlPjwvcGVyaW9kaWNhbD48cGFnZXM+ZTAxNzM0MzA8L3BhZ2VzPjx2b2x1bWU+MTI8L3Zv
bHVtZT48bnVtYmVyPjM8L251bWJlcj48ZWRpdGlvbj4yMDE3LzAzLzE3PC9lZGl0aW9uPjxrZXl3
b3Jkcz48a2V5d29yZD5BZHVsdDwva2V5d29yZD48a2V5d29yZD5CcmFpbiBOZW9wbGFzbXMvKmRp
YWdub3N0aWMgaW1hZ2luZzwva2V5d29yZD48a2V5d29yZD5DZW50cmFsIE5lcnZvdXMgU3lzdGVt
IE5lb3BsYXNtcy8qZGlhZ25vc3RpYyBpbWFnaW5nPC9rZXl3b3JkPjxrZXl3b3JkPkRpYWdub3Np
cywgRGlmZmVyZW50aWFsPC9rZXl3b3JkPjxrZXl3b3JkPkZlbWFsZTwva2V5d29yZD48a2V5d29y
ZD5HbGlvbWEvKmRpYWdub3N0aWMgaW1hZ2luZzwva2V5d29yZD48a2V5d29yZD5IdW1hbnM8L2tl
eXdvcmQ+PGtleXdvcmQ+TWFnbmV0aWMgUmVzb25hbmNlIEltYWdpbmcvKm1ldGhvZHM8L2tleXdv
cmQ+PGtleXdvcmQ+TWFsZTwva2V5d29yZD48a2V5d29yZD5QZXJmdXNpb24gSW1hZ2luZzwva2V5
d29yZD48L2tleXdvcmRzPjxkYXRlcz48eWVhcj4yMDE3PC95ZWFyPjwvZGF0ZXM+PGlzYm4+MTkz
Mi02MjAzIChFbGVjdHJvbmljKSYjeEQ7MTkzMi02MjAzIChMaW5raW5nKTwvaXNibj48YWNjZXNz
aW9uLW51bT4yODMwMTQ5MTwvYWNjZXNzaW9uLW51bT48dXJscz48cmVsYXRlZC11cmxzPjx1cmw+
aHR0cHM6Ly93d3cubmNiaS5ubG0ubmloLmdvdi9wdWJtZWQvMjgzMDE0OTE8L3VybD48L3JlbGF0
ZWQtdXJscz48L3VybHM+PGN1c3RvbTI+UE1DNTM1NDI5MjwvY3VzdG9tMj48ZWxlY3Ryb25pYy1y
ZXNvdXJjZS1udW0+MTAuMTM3MS9qb3VybmFsLnBvbmUuMDE3MzQzMDwvZWxlY3Ryb25pYy1yZXNv
dXJjZS1udW0+PC9yZWNvcmQ+PC9DaXRlPjxDaXRlPjxBdXRob3I+RHVjPC9BdXRob3I+PFllYXI+
MjAxODwvWWVhcj48UmVjTnVtPjQxNzwvUmVjTnVtPjxyZWNvcmQ+PHJlYy1udW1iZXI+NDE3PC9y
ZWMtbnVtYmVyPjxmb3JlaWduLWtleXM+PGtleSBhcHA9IkVOIiBkYi1pZD0iYWVycnhkd3M4NTJw
endlMjJ3cXZkMHowMGV4ZjAwdnByOXoyIiB0aW1lc3RhbXA9IjE1NzI1MjcxMzAiPjQxNzwva2V5
PjwvZm9yZWlnbi1rZXlzPjxyZWYtdHlwZSBuYW1lPSJKb3VybmFsIEFydGljbGUiPjE3PC9yZWYt
dHlwZT48Y29udHJpYnV0b3JzPjxhdXRob3JzPjxhdXRob3I+RHVjLCBOZ3V5ZW4gTWluaDwvYXV0
aG9yPjxhdXRob3I+SHV5LCBIdXluaCBRdWFuZzwvYXV0aG9yPjxhdXRob3I+QmFuZywgTWFpIFRh
biBMaWVuPC9hdXRob3I+PGF1dGhvcj5UcnVvbmcsIEx1YyBNaW5oPC9hdXRob3I+PGF1dGhvcj5I
b2EsIFBoYW0gTmdvYzwvYXV0aG9yPjxhdXRob3I+VGhvbmcsIFBoYW0gTWluaDwvYXV0aG9yPjwv
YXV0aG9ycz48L2NvbnRyaWJ1dG9ycz48dGl0bGVzPjx0aXRsZT5DbGluaWNhbCBhcHByb2FjaCBv
ZiBwZXJmdXNpb24td2VpZ2h0ZWQgaW1hZ2luZzwvdGl0bGU+PHNlY29uZGFyeS10aXRsZT5JbWFn
aW5nIGluIE1lZGljaW5lPC9zZWNvbmRhcnktdGl0bGU+PC90aXRsZXM+PHBlcmlvZGljYWw+PGZ1
bGwtdGl0bGU+SW1hZ2luZyBpbiBNZWRpY2luZTwvZnVsbC10aXRsZT48L3BlcmlvZGljYWw+PHBh
Z2VzPjY5LTc4PC9wYWdlcz48dm9sdW1lPjEwPC92b2x1bWU+PG51bWJlcj4zPC9udW1iZXI+PGRh
dGVzPjx5ZWFyPjIwMTg8L3llYXI+PC9kYXRlcz48aXNibj4xNzU1LTUxOTE8L2lzYm4+PHVybHM+
PC91cmxzPjwvcmVjb3JkPjwvQ2l0ZT48L0VuZE5vdGU+
</w:fldData>
        </w:fldChar>
      </w:r>
      <w:r>
        <w:rPr>
          <w:rFonts w:ascii="Times New Roman" w:hAnsi="Times New Roman" w:cs="Times New Roman"/>
          <w:color w:val="000000" w:themeColor="text1"/>
          <w:sz w:val="24"/>
          <w:szCs w:val="24"/>
          <w:vertAlign w:val="superscript"/>
        </w:rPr>
        <w:instrText xml:space="preserve"> ADDIN EN.CITE.DATA </w:instrText>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separate"/>
      </w:r>
      <w:hyperlink r:id="rId15" w:anchor="twelve" w:history="1">
        <w:r>
          <w:rPr>
            <w:rStyle w:val="Hyperlink"/>
            <w:rFonts w:ascii="Times New Roman" w:hAnsi="Times New Roman" w:cs="Times New Roman"/>
            <w:noProof/>
            <w:color w:val="000000" w:themeColor="text1"/>
            <w:sz w:val="24"/>
            <w:szCs w:val="24"/>
            <w:u w:val="none"/>
            <w:vertAlign w:val="superscript"/>
          </w:rPr>
          <w:t>[15</w:t>
        </w:r>
      </w:hyperlink>
      <w:r>
        <w:rPr>
          <w:rFonts w:ascii="Times New Roman" w:hAnsi="Times New Roman" w:cs="Times New Roman"/>
          <w:noProof/>
          <w:color w:val="000000" w:themeColor="text1"/>
          <w:sz w:val="24"/>
          <w:szCs w:val="24"/>
          <w:vertAlign w:val="superscript"/>
        </w:rPr>
        <w:t xml:space="preserve">, </w:t>
      </w:r>
      <w:hyperlink r:id="rId16" w:anchor="therteen" w:history="1">
        <w:r>
          <w:rPr>
            <w:rStyle w:val="Hyperlink"/>
            <w:rFonts w:ascii="Times New Roman" w:hAnsi="Times New Roman" w:cs="Times New Roman"/>
            <w:noProof/>
            <w:color w:val="000000" w:themeColor="text1"/>
            <w:sz w:val="24"/>
            <w:szCs w:val="24"/>
            <w:u w:val="none"/>
            <w:vertAlign w:val="superscript"/>
          </w:rPr>
          <w:t>16]</w:t>
        </w:r>
      </w:hyperlink>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CBV represents the degree of vascular volume in tumours</w:t>
      </w:r>
      <w:r>
        <w:rPr>
          <w:rFonts w:ascii="Times New Roman" w:hAnsi="Times New Roman" w:cs="Times New Roman"/>
          <w:color w:val="000000" w:themeColor="text1"/>
          <w:sz w:val="24"/>
          <w:szCs w:val="24"/>
          <w:vertAlign w:val="superscript"/>
        </w:rPr>
        <w:t xml:space="preserve"> </w:t>
      </w:r>
      <w:hyperlink r:id="rId17" w:anchor="four"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Morita&lt;/Author&gt;&lt;Year&gt;2010&lt;/Year&gt;&lt;RecNum&gt;145&lt;/RecNum&gt;&lt;DisplayText&gt;[4]&lt;/DisplayText&gt;&lt;record&gt;&lt;rec-number&gt;145&lt;/rec-number&gt;&lt;foreign-keys&gt;&lt;key app="EN" db-id="aerrxdws852pzwe22wqvd0z00exf00vpr9z2" timestamp="1569842205"&gt;145&lt;/key&gt;&lt;/foreign-keys&gt;&lt;ref-type name="Journal Article"&gt;17&lt;/ref-type&gt;&lt;contributors&gt;&lt;authors&gt;&lt;author&gt;Morita, N.&lt;/author&gt;&lt;author&gt;Wang, S.&lt;/author&gt;&lt;author&gt;Chawla, S.&lt;/author&gt;&lt;author&gt;Poptani, H.&lt;/author&gt;&lt;author&gt;Melhem, E. R.&lt;/author&gt;&lt;/authors&gt;&lt;/contributors&gt;&lt;auth-address&gt;Department of Radiology, University of Pennsylvania, Philadelphia, Pennsylvania, USA. nmorita@clin.med.tokushima-u.ac.jp&lt;/auth-address&gt;&lt;titles&gt;&lt;title&gt;Dynamic susceptibility contrast perfusion weighted imaging in grading of nonenhancing astrocytomas&lt;/title&gt;&lt;secondary-title&gt;J Magn Reson Imaging&lt;/secondary-title&gt;&lt;/titles&gt;&lt;pages&gt;803-8&lt;/pages&gt;&lt;volume&gt;32&lt;/volume&gt;&lt;number&gt;4&lt;/number&gt;&lt;edition&gt;2010/10/01&lt;/edition&gt;&lt;keywords&gt;&lt;keyword&gt;Adult&lt;/keyword&gt;&lt;keyword&gt;Aged&lt;/keyword&gt;&lt;keyword&gt;Aged, 80 and over&lt;/keyword&gt;&lt;keyword&gt;Astrocytoma/*diagnosis/*pathology&lt;/keyword&gt;&lt;keyword&gt;Brain Neoplasms/*diagnosis/*pathology&lt;/keyword&gt;&lt;keyword&gt;Female&lt;/keyword&gt;&lt;keyword&gt;Humans&lt;/keyword&gt;&lt;keyword&gt;Magnetic Resonance Imaging/*methods&lt;/keyword&gt;&lt;keyword&gt;Male&lt;/keyword&gt;&lt;keyword&gt;Medical Oncology/methods&lt;/keyword&gt;&lt;keyword&gt;Middle Aged&lt;/keyword&gt;&lt;keyword&gt;Models, Statistical&lt;/keyword&gt;&lt;keyword&gt;Perfusion&lt;/keyword&gt;&lt;keyword&gt;ROC Curve&lt;/keyword&gt;&lt;keyword&gt;Sensitivity and Specificity&lt;/keyword&gt;&lt;/keywords&gt;&lt;dates&gt;&lt;year&gt;2010&lt;/year&gt;&lt;pub-dates&gt;&lt;date&gt;Oct&lt;/date&gt;&lt;/pub-dates&gt;&lt;/dates&gt;&lt;publisher&gt;Wiley Online Library&lt;/publisher&gt;&lt;isbn&gt;1522-2586 (Electronic)&amp;#xD;1053-1807 (Linking)&lt;/isbn&gt;&lt;accession-num&gt;20882610&lt;/accession-num&gt;&lt;urls&gt;&lt;related-urls&gt;&lt;url&gt;https://www.ncbi.nlm.nih.gov/pubmed/20882610&lt;/url&gt;&lt;/related-urls&gt;&lt;/urls&gt;&lt;electronic-resource-num&gt;10.1002/jmri.22324&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17]</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rPr>
        <w:t xml:space="preserve">, an important parameter in determining the biological aggressiveness and grading of gliomas </w:t>
      </w:r>
      <w:hyperlink r:id="rId18" w:anchor="fourteen"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Barajas Jr&lt;/Author&gt;&lt;Year&gt;2014&lt;/Year&gt;&lt;RecNum&gt;424&lt;/RecNum&gt;&lt;DisplayText&gt;[14]&lt;/DisplayText&gt;&lt;record&gt;&lt;rec-number&gt;424&lt;/rec-number&gt;&lt;foreign-keys&gt;&lt;key app="EN" db-id="aerrxdws852pzwe22wqvd0z00exf00vpr9z2" timestamp="1572533354"&gt;424&lt;/key&gt;&lt;/foreign-keys&gt;&lt;ref-type name="Journal Article"&gt;17&lt;/ref-type&gt;&lt;contributors&gt;&lt;authors&gt;&lt;author&gt;Barajas Jr, Ramon Francisco&lt;/author&gt;&lt;author&gt;Cha, Soonmee&lt;/author&gt;&lt;/authors&gt;&lt;/contributors&gt;&lt;titles&gt;&lt;title&gt;Benefits of dynamic susceptibility-weighted contrast-enhanced perfusion MRI for glioma diagnosis and therapy&lt;/title&gt;&lt;secondary-title&gt;CNS oncology&lt;/secondary-title&gt;&lt;/titles&gt;&lt;periodical&gt;&lt;full-title&gt;CNS oncology&lt;/full-title&gt;&lt;/periodical&gt;&lt;pages&gt;407-419&lt;/pages&gt;&lt;volume&gt;3&lt;/volume&gt;&lt;number&gt;6&lt;/number&gt;&lt;dates&gt;&lt;year&gt;2014&lt;/year&gt;&lt;/dates&gt;&lt;isbn&gt;2045-0907&lt;/isbn&gt;&lt;urls&gt;&lt;/urls&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17]</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hin</w:t>
      </w:r>
      <w:proofErr w:type="spellEnd"/>
      <w:r>
        <w:rPr>
          <w:rFonts w:ascii="Times New Roman" w:hAnsi="Times New Roman" w:cs="Times New Roman"/>
          <w:color w:val="000000" w:themeColor="text1"/>
          <w:sz w:val="24"/>
          <w:szCs w:val="24"/>
        </w:rPr>
        <w:t xml:space="preserve"> et al. (2013) suggested DSC-</w:t>
      </w:r>
      <w:r>
        <w:rPr>
          <w:rFonts w:ascii="Times New Roman" w:hAnsi="Times New Roman" w:cs="Times New Roman"/>
          <w:sz w:val="24"/>
          <w:szCs w:val="24"/>
        </w:rPr>
        <w:t xml:space="preserve">PWI as a fundamental tool for evaluating non-enhancing gliomas </w:t>
      </w:r>
      <w:hyperlink r:id="rId19" w:anchor="fifteen"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Sahin&lt;/Author&gt;&lt;Year&gt;2013&lt;/Year&gt;&lt;RecNum&gt;27&lt;/RecNum&gt;&lt;DisplayText&gt;[15]&lt;/DisplayText&gt;&lt;record&gt;&lt;rec-number&gt;27&lt;/rec-number&gt;&lt;foreign-keys&gt;&lt;key app="EN" db-id="aerrxdws852pzwe22wqvd0z00exf00vpr9z2" timestamp="1569841904"&gt;27&lt;/key&gt;&lt;/foreign-keys&gt;&lt;ref-type name="Journal Article"&gt;17&lt;/ref-type&gt;&lt;contributors&gt;&lt;authors&gt;&lt;author&gt;Sahin, N.&lt;/author&gt;&lt;author&gt;Melhem, E. R.&lt;/author&gt;&lt;author&gt;Wang, S.&lt;/author&gt;&lt;author&gt;Krejza, J.&lt;/author&gt;&lt;author&gt;Poptani, H.&lt;/author&gt;&lt;author&gt;Chawla, S.&lt;/author&gt;&lt;author&gt;Verma, G.&lt;/author&gt;&lt;/authors&gt;&lt;/contributors&gt;&lt;auth-address&gt;Department of Radiology, Sifa University School of Medicine; Izmir, Turkey - neslinshn@gmail.com.&lt;/auth-address&gt;&lt;titles&gt;&lt;title&gt;Advanced MR imaging techniques in the evaluation of nonenhancing gliomas: perfusion-weighted imaging compared with proton magnetic resonance spectroscopy and tumor grade&lt;/title&gt;&lt;secondary-title&gt;Neuroradiol J&lt;/secondary-title&gt;&lt;/titles&gt;&lt;pages&gt;531-41&lt;/pages&gt;&lt;volume&gt;26&lt;/volume&gt;&lt;number&gt;5&lt;/number&gt;&lt;edition&gt;2013/11/10&lt;/edition&gt;&lt;keywords&gt;&lt;keyword&gt;Adult&lt;/keyword&gt;&lt;keyword&gt;Brain/metabolism/*pathology&lt;/keyword&gt;&lt;keyword&gt;Brain Neoplasms/*diagnosis/metabolism/pathology&lt;/keyword&gt;&lt;keyword&gt;Female&lt;/keyword&gt;&lt;keyword&gt;Glioma/*diagnosis/metabolism/pathology&lt;/keyword&gt;&lt;keyword&gt;Humans&lt;/keyword&gt;&lt;keyword&gt;*Magnetic Resonance Angiography&lt;/keyword&gt;&lt;keyword&gt;*Magnetic Resonance Spectroscopy&lt;/keyword&gt;&lt;keyword&gt;Male&lt;/keyword&gt;&lt;keyword&gt;Middle Aged&lt;/keyword&gt;&lt;keyword&gt;Neoplasm Grading&lt;/keyword&gt;&lt;keyword&gt;MR spectroscopy&lt;/keyword&gt;&lt;keyword&gt;nonenhancing glioma&lt;/keyword&gt;&lt;keyword&gt;perfusion MRI&lt;/keyword&gt;&lt;/keywords&gt;&lt;dates&gt;&lt;year&gt;2013&lt;/year&gt;&lt;pub-dates&gt;&lt;date&gt;Oct&lt;/date&gt;&lt;/pub-dates&gt;&lt;/dates&gt;&lt;publisher&gt;SAGE Publications Sage UK: London, England&lt;/publisher&gt;&lt;isbn&gt;1971-4009 (Print)&amp;#xD;1971-4009 (Linking)&lt;/isbn&gt;&lt;accession-num&gt;24199813&lt;/accession-num&gt;&lt;urls&gt;&lt;related-urls&gt;&lt;url&gt;https://www.ncbi.nlm.nih.gov/pubmed/24199813&lt;/url&gt;&lt;/related-urls&gt;&lt;/urls&gt;&lt;custom2&gt;PMC4202829&lt;/custom2&gt;&lt;electronic-resource-num&gt;10.1177/197140091302600506&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18]</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Some studies reported that the relative CBV (</w:t>
      </w:r>
      <w:proofErr w:type="spellStart"/>
      <w:r>
        <w:rPr>
          <w:rFonts w:ascii="Times New Roman" w:hAnsi="Times New Roman" w:cs="Times New Roman"/>
          <w:color w:val="000000" w:themeColor="text1"/>
          <w:sz w:val="24"/>
          <w:szCs w:val="24"/>
        </w:rPr>
        <w:t>rCBV</w:t>
      </w:r>
      <w:proofErr w:type="spellEnd"/>
      <w:r>
        <w:rPr>
          <w:rFonts w:ascii="Times New Roman" w:hAnsi="Times New Roman" w:cs="Times New Roman"/>
          <w:color w:val="000000" w:themeColor="text1"/>
          <w:sz w:val="24"/>
          <w:szCs w:val="24"/>
        </w:rPr>
        <w:t xml:space="preserve">) ratio of non-enhancing HGG was significantly higher than non-enhancing LGG </w:t>
      </w:r>
      <w:r>
        <w:rPr>
          <w:rFonts w:ascii="Times New Roman" w:hAnsi="Times New Roman" w:cs="Times New Roman"/>
          <w:color w:val="000000" w:themeColor="text1"/>
          <w:sz w:val="24"/>
          <w:szCs w:val="24"/>
          <w:vertAlign w:val="superscript"/>
        </w:rPr>
        <w:fldChar w:fldCharType="begin">
          <w:fldData xml:space="preserve">PEVuZE5vdGU+PENpdGU+PEF1dGhvcj5NYWlhPC9BdXRob3I+PFllYXI+MjAwNTwvWWVhcj48UmVj
TnVtPjIxPC9SZWNOdW0+PERpc3BsYXlUZXh0PlsxNiwgMTddPC9EaXNwbGF5VGV4dD48cmVjb3Jk
PjxyZWMtbnVtYmVyPjIxPC9yZWMtbnVtYmVyPjxmb3JlaWduLWtleXM+PGtleSBhcHA9IkVOIiBk
Yi1pZD0iYWVycnhkd3M4NTJwendlMjJ3cXZkMHowMGV4ZjAwdnByOXoyIiB0aW1lc3RhbXA9IjE1
Njk4NDE5MDQiPjIxPC9rZXk+PC9mb3JlaWduLWtleXM+PHJlZi10eXBlIG5hbWU9IkpvdXJuYWwg
QXJ0aWNsZSI+MTc8L3JlZi10eXBlPjxjb250cmlidXRvcnM+PGF1dGhvcnM+PGF1dGhvcj5NYWlh
LCBBLiBDLiwgSnIuPC9hdXRob3I+PGF1dGhvcj5NYWxoZWlyb3MsIFMuIE0uPC9hdXRob3I+PGF1
dGhvcj5kYSBSb2NoYSwgQS4gSi48L2F1dGhvcj48YXV0aG9yPmRhIFNpbHZhLCBDLiBKLjwvYXV0
aG9yPjxhdXRob3I+R2FiYmFpLCBBLiBBLjwvYXV0aG9yPjxhdXRob3I+RmVycmF6LCBGLiBBLjwv
YXV0aG9yPjxhdXRob3I+U3RhdmFsZSwgSi4gTi48L2F1dGhvcj48L2F1dGhvcnM+PC9jb250cmli
dXRvcnM+PGF1dGgtYWRkcmVzcz5DZW50cm8gZGUgTWVkaWNpbmEgRGlhZ25vc3RpY2EgRmxldXJ5
IGFuZCB0aGUgRGVwYXJ0bWVudCBvZiBOZXVyb2xvZ3ksIFVuaXZlcnNpZGFkZSBGZWRlcmFsIGRl
IFNhbyBQYXVsbywgQnJhemlsLjwvYXV0aC1hZGRyZXNzPjx0aXRsZXM+PHRpdGxlPk1SIGNlcmVi
cmFsIGJsb29kIHZvbHVtZSBtYXBzIGNvcnJlbGF0ZWQgd2l0aCB2YXNjdWxhciBlbmRvdGhlbGlh
bCBncm93dGggZmFjdG9yIGV4cHJlc3Npb24gYW5kIHR1bW9yIGdyYWRlIGluIG5vbmVuaGFuY2lu
ZyBnbGlvbWFzPC90aXRsZT48c2Vjb25kYXJ5LXRpdGxlPkFKTlIgQW0gSiBOZXVyb3JhZGlvbDwv
c2Vjb25kYXJ5LXRpdGxlPjwvdGl0bGVzPjxwZXJpb2RpY2FsPjxmdWxsLXRpdGxlPkFKTlIgQW0g
SiBOZXVyb3JhZGlvbDwvZnVsbC10aXRsZT48L3BlcmlvZGljYWw+PHBhZ2VzPjc3Ny04MzwvcGFn
ZXM+PHZvbHVtZT4yNjwvdm9sdW1lPjxudW1iZXI+NDwvbnVtYmVyPjxlZGl0aW9uPjIwMDUvMDQv
MDk8L2VkaXRpb24+PGtleXdvcmRzPjxrZXl3b3JkPkFkdWx0PC9rZXl3b3JkPjxrZXl3b3JkPipC
bG9vZCBWb2x1bWU8L2tleXdvcmQ+PGtleXdvcmQ+RmVtYWxlPC9rZXl3b3JkPjxrZXl3b3JkPkds
aW9tYS8qbWV0YWJvbGlzbS9wYXRob2xvZ3kvKnBoeXNpb3BhdGhvbG9neTwva2V5d29yZD48a2V5
d29yZD5IdW1hbnM8L2tleXdvcmQ+PGtleXdvcmQ+Kk1hZ25ldGljIFJlc29uYW5jZSBJbWFnaW5n
PC9rZXl3b3JkPjxrZXl3b3JkPk1hbGU8L2tleXdvcmQ+PGtleXdvcmQ+TWlkZGxlIEFnZWQ8L2tl
eXdvcmQ+PGtleXdvcmQ+U3VwcmF0ZW50b3JpYWwgTmVvcGxhc21zLyptZXRhYm9saXNtL3BhdGhv
bG9neS8qcGh5c2lvcGF0aG9sb2d5PC9rZXl3b3JkPjxrZXl3b3JkPlZhc2N1bGFyIEVuZG90aGVs
aWFsIEdyb3d0aCBGYWN0b3IgQS8qYmlvc3ludGhlc2lzPC9rZXl3b3JkPjwva2V5d29yZHM+PGRh
dGVzPjx5ZWFyPjIwMDU8L3llYXI+PHB1Yi1kYXRlcz48ZGF0ZT5BcHI8L2RhdGU+PC9wdWItZGF0
ZXM+PC9kYXRlcz48cHViLWxvY2F0aW9uPlVuaXRlZCBTdGF0ZXM8L3B1Yi1sb2NhdGlvbj48aXNi
bj4wMTk1LTYxMDggKFByaW50KSYjeEQ7MDE5NS02MTA4IChMaW5raW5nKTwvaXNibj48YWNjZXNz
aW9uLW51bT4xNTgxNDkyMDwvYWNjZXNzaW9uLW51bT48dXJscz48cmVsYXRlZC11cmxzPjx1cmw+
aHR0cHM6Ly93d3cubmNiaS5ubG0ubmloLmdvdi9wdWJtZWQvMTU4MTQ5MjA8L3VybD48L3JlbGF0
ZWQtdXJscz48L3VybHM+PGVsZWN0cm9uaWMtcmVzb3VyY2UtbnVtPjI2LzQvNzc3IFtwaWldPC9l
bGVjdHJvbmljLXJlc291cmNlLW51bT48YWNjZXNzLWRhdGU+QXByPC9hY2Nlc3MtZGF0ZT48L3Jl
Y29yZD48L0NpdGU+PENpdGU+PEF1dGhvcj5GYW48L0F1dGhvcj48WWVhcj4yMDE0PC9ZZWFyPjxS
ZWNOdW0+MTEzPC9SZWNOdW0+PHJlY29yZD48cmVjLW51bWJlcj4xMTM8L3JlYy1udW1iZXI+PGZv
cmVpZ24ta2V5cz48a2V5IGFwcD0iRU4iIGRiLWlkPSJhZXJyeGR3czg1MnB6d2UyMndxdmQwejAw
ZXhmMDB2cHI5ejIiIHRpbWVzdGFtcD0iMTU2OTg0MjIwNSI+MTEzPC9rZXk+PC9mb3JlaWduLWtl
eXM+PHJlZi10eXBlIG5hbWU9IkpvdXJuYWwgQXJ0aWNsZSI+MTc8L3JlZi10eXBlPjxjb250cmli
dXRvcnM+PGF1dGhvcnM+PGF1dGhvcj5GYW4sIEcuIEcuPC9hdXRob3I+PGF1dGhvcj5EZW5nLCBR
LiBMLjwvYXV0aG9yPjxhdXRob3I+V3UsIFouIEguPC9hdXRob3I+PGF1dGhvcj5HdW8sIFEuIFku
PC9hdXRob3I+PC9hdXRob3JzPjwvY29udHJpYnV0b3JzPjx0aXRsZXM+PHRpdGxlPlVzZWZ1bG5l
c3Mgb2YgZGlmZnVzaW9uL3BlcmZ1c2lvbi13ZWlnaHRlZCBNUkkgaW4gcGF0aWVudHMgd2l0aCBu
b24tZW5oYW5jaW5nIHN1cHJhdGVudG9yaWFsIGJyYWluIGdsaW9tYXM6IGEgdmFsdWFibGUgdG9v
bCB0byBwcmVkaWN0IHR1bW91ciBncmFkaW5nPzwvdGl0bGU+PHNlY29uZGFyeS10aXRsZT5UaGUg
QnJpdGlzaCBqb3VybmFsIG9mIHJhZGlvbG9neTwvc2Vjb25kYXJ5LXRpdGxlPjwvdGl0bGVzPjxw
ZXJpb2RpY2FsPjxmdWxsLXRpdGxlPlRoZSBCcml0aXNoIGpvdXJuYWwgb2YgcmFkaW9sb2d5PC9m
dWxsLXRpdGxlPjwvcGVyaW9kaWNhbD48ZGF0ZXM+PHllYXI+MjAxNDwveWVhcj48L2RhdGVzPjxw
dWJsaXNoZXI+QnJpdGlzaCBJbnN0aXR1dGUgb2YgUmFkaW9sb2d5PC9wdWJsaXNoZXI+PHVybHM+
PC91cmxzPjwvcmVjb3JkPjwvQ2l0ZT48L0VuZE5vdGU+
</w:fldData>
        </w:fldChar>
      </w:r>
      <w:r>
        <w:rPr>
          <w:rFonts w:ascii="Times New Roman" w:hAnsi="Times New Roman" w:cs="Times New Roman"/>
          <w:color w:val="000000" w:themeColor="text1"/>
          <w:sz w:val="24"/>
          <w:szCs w:val="24"/>
          <w:vertAlign w:val="superscript"/>
        </w:rPr>
        <w:instrText xml:space="preserve"> ADDIN EN.CITE </w:instrText>
      </w:r>
      <w:r>
        <w:rPr>
          <w:rFonts w:ascii="Times New Roman" w:hAnsi="Times New Roman" w:cs="Times New Roman"/>
          <w:color w:val="000000" w:themeColor="text1"/>
          <w:sz w:val="24"/>
          <w:szCs w:val="24"/>
          <w:vertAlign w:val="superscript"/>
        </w:rPr>
        <w:fldChar w:fldCharType="begin">
          <w:fldData xml:space="preserve">PEVuZE5vdGU+PENpdGU+PEF1dGhvcj5NYWlhPC9BdXRob3I+PFllYXI+MjAwNTwvWWVhcj48UmVj
TnVtPjIxPC9SZWNOdW0+PERpc3BsYXlUZXh0PlsxNiwgMTddPC9EaXNwbGF5VGV4dD48cmVjb3Jk
PjxyZWMtbnVtYmVyPjIxPC9yZWMtbnVtYmVyPjxmb3JlaWduLWtleXM+PGtleSBhcHA9IkVOIiBk
Yi1pZD0iYWVycnhkd3M4NTJwendlMjJ3cXZkMHowMGV4ZjAwdnByOXoyIiB0aW1lc3RhbXA9IjE1
Njk4NDE5MDQiPjIxPC9rZXk+PC9mb3JlaWduLWtleXM+PHJlZi10eXBlIG5hbWU9IkpvdXJuYWwg
QXJ0aWNsZSI+MTc8L3JlZi10eXBlPjxjb250cmlidXRvcnM+PGF1dGhvcnM+PGF1dGhvcj5NYWlh
LCBBLiBDLiwgSnIuPC9hdXRob3I+PGF1dGhvcj5NYWxoZWlyb3MsIFMuIE0uPC9hdXRob3I+PGF1
dGhvcj5kYSBSb2NoYSwgQS4gSi48L2F1dGhvcj48YXV0aG9yPmRhIFNpbHZhLCBDLiBKLjwvYXV0
aG9yPjxhdXRob3I+R2FiYmFpLCBBLiBBLjwvYXV0aG9yPjxhdXRob3I+RmVycmF6LCBGLiBBLjwv
YXV0aG9yPjxhdXRob3I+U3RhdmFsZSwgSi4gTi48L2F1dGhvcj48L2F1dGhvcnM+PC9jb250cmli
dXRvcnM+PGF1dGgtYWRkcmVzcz5DZW50cm8gZGUgTWVkaWNpbmEgRGlhZ25vc3RpY2EgRmxldXJ5
IGFuZCB0aGUgRGVwYXJ0bWVudCBvZiBOZXVyb2xvZ3ksIFVuaXZlcnNpZGFkZSBGZWRlcmFsIGRl
IFNhbyBQYXVsbywgQnJhemlsLjwvYXV0aC1hZGRyZXNzPjx0aXRsZXM+PHRpdGxlPk1SIGNlcmVi
cmFsIGJsb29kIHZvbHVtZSBtYXBzIGNvcnJlbGF0ZWQgd2l0aCB2YXNjdWxhciBlbmRvdGhlbGlh
bCBncm93dGggZmFjdG9yIGV4cHJlc3Npb24gYW5kIHR1bW9yIGdyYWRlIGluIG5vbmVuaGFuY2lu
ZyBnbGlvbWFzPC90aXRsZT48c2Vjb25kYXJ5LXRpdGxlPkFKTlIgQW0gSiBOZXVyb3JhZGlvbDwv
c2Vjb25kYXJ5LXRpdGxlPjwvdGl0bGVzPjxwZXJpb2RpY2FsPjxmdWxsLXRpdGxlPkFKTlIgQW0g
SiBOZXVyb3JhZGlvbDwvZnVsbC10aXRsZT48L3BlcmlvZGljYWw+PHBhZ2VzPjc3Ny04MzwvcGFn
ZXM+PHZvbHVtZT4yNjwvdm9sdW1lPjxudW1iZXI+NDwvbnVtYmVyPjxlZGl0aW9uPjIwMDUvMDQv
MDk8L2VkaXRpb24+PGtleXdvcmRzPjxrZXl3b3JkPkFkdWx0PC9rZXl3b3JkPjxrZXl3b3JkPipC
bG9vZCBWb2x1bWU8L2tleXdvcmQ+PGtleXdvcmQ+RmVtYWxlPC9rZXl3b3JkPjxrZXl3b3JkPkds
aW9tYS8qbWV0YWJvbGlzbS9wYXRob2xvZ3kvKnBoeXNpb3BhdGhvbG9neTwva2V5d29yZD48a2V5
d29yZD5IdW1hbnM8L2tleXdvcmQ+PGtleXdvcmQ+Kk1hZ25ldGljIFJlc29uYW5jZSBJbWFnaW5n
PC9rZXl3b3JkPjxrZXl3b3JkPk1hbGU8L2tleXdvcmQ+PGtleXdvcmQ+TWlkZGxlIEFnZWQ8L2tl
eXdvcmQ+PGtleXdvcmQ+U3VwcmF0ZW50b3JpYWwgTmVvcGxhc21zLyptZXRhYm9saXNtL3BhdGhv
bG9neS8qcGh5c2lvcGF0aG9sb2d5PC9rZXl3b3JkPjxrZXl3b3JkPlZhc2N1bGFyIEVuZG90aGVs
aWFsIEdyb3d0aCBGYWN0b3IgQS8qYmlvc3ludGhlc2lzPC9rZXl3b3JkPjwva2V5d29yZHM+PGRh
dGVzPjx5ZWFyPjIwMDU8L3llYXI+PHB1Yi1kYXRlcz48ZGF0ZT5BcHI8L2RhdGU+PC9wdWItZGF0
ZXM+PC9kYXRlcz48cHViLWxvY2F0aW9uPlVuaXRlZCBTdGF0ZXM8L3B1Yi1sb2NhdGlvbj48aXNi
bj4wMTk1LTYxMDggKFByaW50KSYjeEQ7MDE5NS02MTA4IChMaW5raW5nKTwvaXNibj48YWNjZXNz
aW9uLW51bT4xNTgxNDkyMDwvYWNjZXNzaW9uLW51bT48dXJscz48cmVsYXRlZC11cmxzPjx1cmw+
aHR0cHM6Ly93d3cubmNiaS5ubG0ubmloLmdvdi9wdWJtZWQvMTU4MTQ5MjA8L3VybD48L3JlbGF0
ZWQtdXJscz48L3VybHM+PGVsZWN0cm9uaWMtcmVzb3VyY2UtbnVtPjI2LzQvNzc3IFtwaWldPC9l
bGVjdHJvbmljLXJlc291cmNlLW51bT48YWNjZXNzLWRhdGU+QXByPC9hY2Nlc3MtZGF0ZT48L3Jl
Y29yZD48L0NpdGU+PENpdGU+PEF1dGhvcj5GYW48L0F1dGhvcj48WWVhcj4yMDE0PC9ZZWFyPjxS
ZWNOdW0+MTEzPC9SZWNOdW0+PHJlY29yZD48cmVjLW51bWJlcj4xMTM8L3JlYy1udW1iZXI+PGZv
cmVpZ24ta2V5cz48a2V5IGFwcD0iRU4iIGRiLWlkPSJhZXJyeGR3czg1MnB6d2UyMndxdmQwejAw
ZXhmMDB2cHI5ejIiIHRpbWVzdGFtcD0iMTU2OTg0MjIwNSI+MTEzPC9rZXk+PC9mb3JlaWduLWtl
eXM+PHJlZi10eXBlIG5hbWU9IkpvdXJuYWwgQXJ0aWNsZSI+MTc8L3JlZi10eXBlPjxjb250cmli
dXRvcnM+PGF1dGhvcnM+PGF1dGhvcj5GYW4sIEcuIEcuPC9hdXRob3I+PGF1dGhvcj5EZW5nLCBR
LiBMLjwvYXV0aG9yPjxhdXRob3I+V3UsIFouIEguPC9hdXRob3I+PGF1dGhvcj5HdW8sIFEuIFku
PC9hdXRob3I+PC9hdXRob3JzPjwvY29udHJpYnV0b3JzPjx0aXRsZXM+PHRpdGxlPlVzZWZ1bG5l
c3Mgb2YgZGlmZnVzaW9uL3BlcmZ1c2lvbi13ZWlnaHRlZCBNUkkgaW4gcGF0aWVudHMgd2l0aCBu
b24tZW5oYW5jaW5nIHN1cHJhdGVudG9yaWFsIGJyYWluIGdsaW9tYXM6IGEgdmFsdWFibGUgdG9v
bCB0byBwcmVkaWN0IHR1bW91ciBncmFkaW5nPzwvdGl0bGU+PHNlY29uZGFyeS10aXRsZT5UaGUg
QnJpdGlzaCBqb3VybmFsIG9mIHJhZGlvbG9neTwvc2Vjb25kYXJ5LXRpdGxlPjwvdGl0bGVzPjxw
ZXJpb2RpY2FsPjxmdWxsLXRpdGxlPlRoZSBCcml0aXNoIGpvdXJuYWwgb2YgcmFkaW9sb2d5PC9m
dWxsLXRpdGxlPjwvcGVyaW9kaWNhbD48ZGF0ZXM+PHllYXI+MjAxNDwveWVhcj48L2RhdGVzPjxw
dWJsaXNoZXI+QnJpdGlzaCBJbnN0aXR1dGUgb2YgUmFkaW9sb2d5PC9wdWJsaXNoZXI+PHVybHM+
PC91cmxzPjwvcmVjb3JkPjwvQ2l0ZT48L0VuZE5vdGU+
</w:fldData>
        </w:fldChar>
      </w:r>
      <w:r>
        <w:rPr>
          <w:rFonts w:ascii="Times New Roman" w:hAnsi="Times New Roman" w:cs="Times New Roman"/>
          <w:color w:val="000000" w:themeColor="text1"/>
          <w:sz w:val="24"/>
          <w:szCs w:val="24"/>
          <w:vertAlign w:val="superscript"/>
        </w:rPr>
        <w:instrText xml:space="preserve"> ADDIN EN.CITE.DATA </w:instrText>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separate"/>
      </w:r>
      <w:hyperlink r:id="rId20" w:anchor="sixteen" w:history="1">
        <w:r>
          <w:rPr>
            <w:rStyle w:val="Hyperlink"/>
            <w:rFonts w:ascii="Times New Roman" w:hAnsi="Times New Roman" w:cs="Times New Roman"/>
            <w:noProof/>
            <w:color w:val="000000" w:themeColor="text1"/>
            <w:sz w:val="24"/>
            <w:szCs w:val="24"/>
            <w:u w:val="none"/>
            <w:vertAlign w:val="superscript"/>
          </w:rPr>
          <w:t>[19</w:t>
        </w:r>
      </w:hyperlink>
      <w:r>
        <w:rPr>
          <w:rFonts w:ascii="Times New Roman" w:hAnsi="Times New Roman" w:cs="Times New Roman"/>
          <w:noProof/>
          <w:color w:val="000000" w:themeColor="text1"/>
          <w:sz w:val="24"/>
          <w:szCs w:val="24"/>
          <w:vertAlign w:val="superscript"/>
        </w:rPr>
        <w:t xml:space="preserve">, </w:t>
      </w:r>
      <w:hyperlink r:id="rId21" w:anchor="seventeen" w:history="1">
        <w:r>
          <w:rPr>
            <w:rStyle w:val="Hyperlink"/>
            <w:rFonts w:ascii="Times New Roman" w:hAnsi="Times New Roman" w:cs="Times New Roman"/>
            <w:noProof/>
            <w:color w:val="000000" w:themeColor="text1"/>
            <w:sz w:val="24"/>
            <w:szCs w:val="24"/>
            <w:u w:val="none"/>
            <w:vertAlign w:val="superscript"/>
          </w:rPr>
          <w:t>20]</w:t>
        </w:r>
      </w:hyperlink>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Another study reported that maximum </w:t>
      </w:r>
      <w:proofErr w:type="spellStart"/>
      <w:r>
        <w:rPr>
          <w:rFonts w:ascii="Times New Roman" w:hAnsi="Times New Roman" w:cs="Times New Roman"/>
          <w:color w:val="000000" w:themeColor="text1"/>
          <w:sz w:val="24"/>
          <w:szCs w:val="24"/>
        </w:rPr>
        <w:t>rCBV</w:t>
      </w:r>
      <w:proofErr w:type="spellEnd"/>
      <w:r>
        <w:rPr>
          <w:rFonts w:ascii="Times New Roman" w:hAnsi="Times New Roman" w:cs="Times New Roman"/>
          <w:color w:val="000000" w:themeColor="text1"/>
          <w:sz w:val="24"/>
          <w:szCs w:val="24"/>
        </w:rPr>
        <w:t xml:space="preserve"> ratios were higher in GIII Astrocytomas than GI &amp; II Astrocytomas </w:t>
      </w:r>
      <w:hyperlink r:id="rId22" w:anchor="four"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Morita&lt;/Author&gt;&lt;Year&gt;2010&lt;/Year&gt;&lt;RecNum&gt;145&lt;/RecNum&gt;&lt;DisplayText&gt;[4]&lt;/DisplayText&gt;&lt;record&gt;&lt;rec-number&gt;145&lt;/rec-number&gt;&lt;foreign-keys&gt;&lt;key app="EN" db-id="aerrxdws852pzwe22wqvd0z00exf00vpr9z2" timestamp="1569842205"&gt;145&lt;/key&gt;&lt;/foreign-keys&gt;&lt;ref-type name="Journal Article"&gt;17&lt;/ref-type&gt;&lt;contributors&gt;&lt;authors&gt;&lt;author&gt;Morita, N.&lt;/author&gt;&lt;author&gt;Wang, S.&lt;/author&gt;&lt;author&gt;Chawla, S.&lt;/author&gt;&lt;author&gt;Poptani, H.&lt;/author&gt;&lt;author&gt;Melhem, E. R.&lt;/author&gt;&lt;/authors&gt;&lt;/contributors&gt;&lt;auth-address&gt;Department of Radiology, University of Pennsylvania, Philadelphia, Pennsylvania, USA. nmorita@clin.med.tokushima-u.ac.jp&lt;/auth-address&gt;&lt;titles&gt;&lt;title&gt;Dynamic susceptibility contrast perfusion weighted imaging in grading of nonenhancing astrocytomas&lt;/title&gt;&lt;secondary-title&gt;J Magn Reson Imaging&lt;/secondary-title&gt;&lt;/titles&gt;&lt;pages&gt;803-8&lt;/pages&gt;&lt;volume&gt;32&lt;/volume&gt;&lt;number&gt;4&lt;/number&gt;&lt;edition&gt;2010/10/01&lt;/edition&gt;&lt;keywords&gt;&lt;keyword&gt;Adult&lt;/keyword&gt;&lt;keyword&gt;Aged&lt;/keyword&gt;&lt;keyword&gt;Aged, 80 and over&lt;/keyword&gt;&lt;keyword&gt;Astrocytoma/*diagnosis/*pathology&lt;/keyword&gt;&lt;keyword&gt;Brain Neoplasms/*diagnosis/*pathology&lt;/keyword&gt;&lt;keyword&gt;Female&lt;/keyword&gt;&lt;keyword&gt;Humans&lt;/keyword&gt;&lt;keyword&gt;Magnetic Resonance Imaging/*methods&lt;/keyword&gt;&lt;keyword&gt;Male&lt;/keyword&gt;&lt;keyword&gt;Medical Oncology/methods&lt;/keyword&gt;&lt;keyword&gt;Middle Aged&lt;/keyword&gt;&lt;keyword&gt;Models, Statistical&lt;/keyword&gt;&lt;keyword&gt;Perfusion&lt;/keyword&gt;&lt;keyword&gt;ROC Curve&lt;/keyword&gt;&lt;keyword&gt;Sensitivity and Specificity&lt;/keyword&gt;&lt;/keywords&gt;&lt;dates&gt;&lt;year&gt;2010&lt;/year&gt;&lt;pub-dates&gt;&lt;date&gt;Oct&lt;/date&gt;&lt;/pub-dates&gt;&lt;/dates&gt;&lt;publisher&gt;Wiley Online Library&lt;/publisher&gt;&lt;isbn&gt;1522-2586 (Electronic)&amp;#xD;1053-1807 (Linking)&lt;/isbn&gt;&lt;accession-num&gt;20882610&lt;/accession-num&gt;&lt;urls&gt;&lt;related-urls&gt;&lt;url&gt;https://www.ncbi.nlm.nih.gov/pubmed/20882610&lt;/url&gt;&lt;/related-urls&gt;&lt;/urls&gt;&lt;electronic-resource-num&gt;10.1002/jmri.22324&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4]</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vertAlign w:val="superscript"/>
        </w:rPr>
        <w:t>.</w:t>
      </w:r>
    </w:p>
    <w:p w14:paraId="62998632" w14:textId="77777777" w:rsidR="00771A6B" w:rsidRDefault="00771A6B" w:rsidP="00771A6B">
      <w:pPr>
        <w:spacing w:line="360" w:lineRule="auto"/>
        <w:jc w:val="both"/>
        <w:rPr>
          <w:rFonts w:asciiTheme="majorBidi" w:hAnsiTheme="majorBidi" w:cstheme="majorBidi"/>
          <w:color w:val="FF0000"/>
        </w:rPr>
      </w:pPr>
      <w:r>
        <w:rPr>
          <w:rFonts w:ascii="Times New Roman" w:hAnsi="Times New Roman" w:cs="Times New Roman"/>
          <w:color w:val="000000" w:themeColor="text1"/>
          <w:sz w:val="24"/>
          <w:szCs w:val="24"/>
        </w:rPr>
        <w:t xml:space="preserve">Although DTI and DSC have been widely used in grading gliomas, most published studies are based on evaluating enhancing tumours, or compared enhancing tumours to non-enhancing tumours. In addition, many studies suffer from a limited patient cohort or have grouped GI &amp; GII (LGG) and GIII &amp; GIV (HGG). While this strategy has some clinical relevance, differentiation between non-enhancing GII and GIII glioma has proved challenging </w:t>
      </w:r>
      <w:r>
        <w:rPr>
          <w:rFonts w:ascii="Times New Roman" w:hAnsi="Times New Roman" w:cs="Times New Roman"/>
          <w:color w:val="000000" w:themeColor="text1"/>
          <w:sz w:val="24"/>
          <w:szCs w:val="24"/>
          <w:vertAlign w:val="superscript"/>
        </w:rPr>
        <w:fldChar w:fldCharType="begin">
          <w:fldData xml:space="preserve">PEVuZE5vdGU+PENpdGU+PEF1dGhvcj5MaXU8L0F1dGhvcj48WWVhcj4yMDExPC9ZZWFyPjxSZWNO
dW0+MTQwPC9SZWNOdW0+PERpc3BsYXlUZXh0PlszLCAxOCwgMTldPC9EaXNwbGF5VGV4dD48cmVj
b3JkPjxyZWMtbnVtYmVyPjE0MDwvcmVjLW51bWJlcj48Zm9yZWlnbi1rZXlzPjxrZXkgYXBwPSJF
TiIgZGItaWQ9ImFlcnJ4ZHdzODUycHp3ZTIyd3F2ZDB6MDBleGYwMHZwcjl6MiIgdGltZXN0YW1w
PSIxNTY5ODQyMjA1Ij4xNDA8L2tleT48L2ZvcmVpZ24ta2V5cz48cmVmLXR5cGUgbmFtZT0iSm91
cm5hbCBBcnRpY2xlIj4xNzwvcmVmLXR5cGU+PGNvbnRyaWJ1dG9ycz48YXV0aG9ycz48YXV0aG9y
PkxpdSwgWC48L2F1dGhvcj48YXV0aG9yPlRpYW4sIFcuPC9hdXRob3I+PGF1dGhvcj5Lb2xhciwg
Qi48L2F1dGhvcj48YXV0aG9yPlllYW5leSwgRy4gQS48L2F1dGhvcj48YXV0aG9yPlFpdSwgWC48
L2F1dGhvcj48YXV0aG9yPkpvaG5zb24sIE0uIEQuPC9hdXRob3I+PGF1dGhvcj5Fa2hvbG0sIFMu
PC9hdXRob3I+PC9hdXRob3JzPjwvY29udHJpYnV0b3JzPjxhdXRoLWFkZHJlc3M+RGVwYXJ0bWVu
dCBvZiBJbWFnaW5nIFNjaWVuY2VzLCBVbml2ZXJzaXR5IG9mIFJvY2hlc3RlciBNZWRpY2FsIENl
bnRlciwgUm9jaGVzdGVyLCBOWSAxNDY0Mi04NjM4LCBVU0EuIFhpYW5nX0xpdUBVUk1DLlJvY2hl
c3Rlci5lZHU8L2F1dGgtYWRkcmVzcz48dGl0bGVzPjx0aXRsZT5NUiBkaWZmdXNpb24gdGVuc29y
IGFuZCBwZXJmdXNpb24td2VpZ2h0ZWQgaW1hZ2luZyBpbiBwcmVvcGVyYXRpdmUgZ3JhZGluZyBv
ZiBzdXByYXRlbnRvcmlhbCBub25lbmhhbmNpbmcgZ2xpb21hczwvdGl0bGU+PHNlY29uZGFyeS10
aXRsZT5OZXVybyBPbmNvbDwvc2Vjb25kYXJ5LXRpdGxlPjwvdGl0bGVzPjxwYWdlcz40NDctNTU8
L3BhZ2VzPjx2b2x1bWU+MTM8L3ZvbHVtZT48bnVtYmVyPjQ8L251bWJlcj48ZWRpdGlvbj4yMDEx
LzAyLzA4PC9lZGl0aW9uPjxrZXl3b3Jkcz48a2V5d29yZD5BZHVsdDwva2V5d29yZD48a2V5d29y
ZD5CcmFpbiBOZW9wbGFzbXMvKmRpYWdub3Npcy9zdXJnZXJ5PC9rZXl3b3JkPjxrZXl3b3JkPipD
b250cmFzdCBNZWRpYTwva2V5d29yZD48a2V5d29yZD4qRGlmZnVzaW9uIE1hZ25ldGljIFJlc29u
YW5jZSBJbWFnaW5nPC9rZXl3b3JkPjxrZXl3b3JkPkZlbWFsZTwva2V5d29yZD48a2V5d29yZD5H
bGlvbWEvKmRpYWdub3Npcy9zdXJnZXJ5PC9rZXl3b3JkPjxrZXl3b3JkPkh1bWFuczwva2V5d29y
ZD48a2V5d29yZD5NYWxlPC9rZXl3b3JkPjxrZXl3b3JkPlBlcmZ1c2lvbiBJbWFnaW5nPC9rZXl3
b3JkPjxrZXl3b3JkPlByZW9wZXJhdGl2ZSBDYXJlPC9rZXl3b3JkPjxrZXl3b3JkPlByb2dub3Np
czwva2V5d29yZD48a2V5d29yZD5SZXRyb3NwZWN0aXZlIFN0dWRpZXM8L2tleXdvcmQ+PGtleXdv
cmQ+U2Vuc2l0aXZpdHkgYW5kIFNwZWNpZmljaXR5PC9rZXl3b3JkPjxrZXl3b3JkPlN1cHJhdGVu
dG9yaWFsIE5lb3BsYXNtcy8qZGlhZ25vc2lzL3N1cmdlcnk8L2tleXdvcmQ+PC9rZXl3b3Jkcz48
ZGF0ZXM+PHllYXI+MjAxMTwveWVhcj48cHViLWRhdGVzPjxkYXRlPkFwcjwvZGF0ZT48L3B1Yi1k
YXRlcz48L2RhdGVzPjxwdWItbG9jYXRpb24+VW5pdGVkIFN0YXRlczwvcHViLWxvY2F0aW9uPjxp
c2JuPjE1MjMtNTg2NiAoRWxlY3Ryb25pYykmI3hEOzE1MjItODUxNyAoTGlua2luZyk8L2lzYm4+
PGFjY2Vzc2lvbi1udW0+MjEyOTcxMjU8L2FjY2Vzc2lvbi1udW0+PHVybHM+PHJlbGF0ZWQtdXJs
cz48dXJsPmh0dHBzOi8vd3d3Lm5jYmkubmxtLm5paC5nb3YvcHVibWVkLzIxMjk3MTI1PC91cmw+
PC9yZWxhdGVkLXVybHM+PC91cmxzPjxjdXN0b20yPlBNQzMwNjQ2OTM8L2N1c3RvbTI+PGVsZWN0
cm9uaWMtcmVzb3VyY2UtbnVtPjEwLjEwOTMvbmV1b25jL25vcTE5NzwvZWxlY3Ryb25pYy1yZXNv
dXJjZS1udW0+PGFjY2Vzcy1kYXRlPkFwcjwvYWNjZXNzLWRhdGU+PC9yZWNvcmQ+PC9DaXRlPjxD
aXRlPjxBdXRob3I+S2hhbGlkPC9BdXRob3I+PFllYXI+MjAxMjwvWWVhcj48UmVjTnVtPjQyMjwv
UmVjTnVtPjxyZWNvcmQ+PHJlYy1udW1iZXI+NDIyPC9yZWMtbnVtYmVyPjxmb3JlaWduLWtleXM+
PGtleSBhcHA9IkVOIiBkYi1pZD0iYWVycnhkd3M4NTJwendlMjJ3cXZkMHowMGV4ZjAwdnByOXoy
IiB0aW1lc3RhbXA9IjE1NzI1MzE1OTEiPjQyMjwva2V5PjwvZm9yZWlnbi1rZXlzPjxyZWYtdHlw
ZSBuYW1lPSJKb3VybmFsIEFydGljbGUiPjE3PC9yZWYtdHlwZT48Y29udHJpYnV0b3JzPjxhdXRo
b3JzPjxhdXRob3I+S2hhbGlkLCBMLjwvYXV0aG9yPjxhdXRob3I+Q2Fyb25lLCBNLjwvYXV0aG9y
PjxhdXRob3I+RHVtcm9uZ3Bpc3V0aWt1bCwgTi48L2F1dGhvcj48YXV0aG9yPkludHJhcGlyb21r
dWwsIEouPC9hdXRob3I+PGF1dGhvcj5Cb25la2FtcCwgRC48L2F1dGhvcj48YXV0aG9yPkJhcmtl
ciwgUC4gQi48L2F1dGhvcj48YXV0aG9yPllvdXNlbSwgRC4gTS48L2F1dGhvcj48L2F1dGhvcnM+
PC9jb250cmlidXRvcnM+PGF1dGgtYWRkcmVzcz5Kb2hucyBIb3BraW5zIE1lZCBJbnN0LCBSdXNz
ZWxsIEggTW9yZ2FuIERlcHQgUmFkaW9sICZhbXA7IFJhZGlvbCBTZXJ2LCBCYWx0aW1vcmUsIE1E
IDIxMjg3IFVTQSYjeEQ7VW5pdiBDYWxpZiBCZXJrZWxleSwgU2NoIFB1YmwgSGx0aCwgQmVya2Vs
ZXksIENBIDk0NzIwIFVTQSYjeEQ7S2luZyBDaHVsYWxvbmdrb3JuIE1lbSBIb3NwLCBEZXB0IFJh
ZGlvbCwgQmFuZ2tvaywgVGhhaWxhbmQ8L2F1dGgtYWRkcmVzcz48dGl0bGVzPjx0aXRsZT5JbWFn
aW5nIENoYXJhY3RlcmlzdGljcyBvZiBPbGlnb2RlbmRyb2dsaW9tYXMgVGhhdCBQcmVkaWN0IEdy
YWRlPC90aXRsZT48c2Vjb25kYXJ5LXRpdGxlPkFtZXJpY2FuIEpvdXJuYWwgb2YgTmV1cm9yYWRp
b2xvZ3k8L3NlY29uZGFyeS10aXRsZT48YWx0LXRpdGxlPkFtIEogTmV1cm9yYWRpb2w8L2FsdC10
aXRsZT48L3RpdGxlcz48cGVyaW9kaWNhbD48ZnVsbC10aXRsZT5BbWVyaWNhbiBKb3VybmFsIG9m
IE5ldXJvcmFkaW9sb2d5PC9mdWxsLXRpdGxlPjwvcGVyaW9kaWNhbD48cGFnZXM+ODUyLTg1Nzwv
cGFnZXM+PHZvbHVtZT4zMzwvdm9sdW1lPjxudW1iZXI+NTwvbnVtYmVyPjxrZXl3b3Jkcz48a2V5
d29yZD5jZXJlYnJhbCBibG9vZC12b2x1bWU8L2tleXdvcmQ+PGtleXdvcmQ+YXBwYXJlbnQgZGlm
ZnVzaW9uLWNvZWZmaWNpZW50PC9rZXl3b3JkPjxrZXl3b3JkPmNvbnRyYXN0LWVuaGFuY2VkIG1y
PC9rZXl3b3JkPjxrZXl3b3JkPm5vbmVuaGFuY2luZyBnbGlvbWFzPC9rZXl3b3JkPjxrZXl3b3Jk
PmNsaW5pY2FsLWZlYXR1cmVzPC9rZXl3b3JkPjxrZXl3b3JkPnBlcmZ1c2lvbjwva2V5d29yZD48
a2V5d29yZD52YWx1ZXM8L2tleXdvcmQ+PGtleXdvcmQ+dHVtb3JzPC9rZXl3b3JkPjxrZXl3b3Jk
PnNwZWN0cm9zY29weTwva2V5d29yZD48a2V5d29yZD5zcGVjaWZpY2l0eTwva2V5d29yZD48L2tl
eXdvcmRzPjxkYXRlcz48eWVhcj4yMDEyPC95ZWFyPjxwdWItZGF0ZXM+PGRhdGU+TWF5PC9kYXRl
PjwvcHViLWRhdGVzPjwvZGF0ZXM+PGlzYm4+MDE5NS02MTA4PC9pc2JuPjxhY2Nlc3Npb24tbnVt
PldPUzowMDAzMDQyMzE1MDAwMTI8L2FjY2Vzc2lvbi1udW0+PHVybHM+PHJlbGF0ZWQtdXJscz48
dXJsPiZsdDtHbyB0byBJU0kmZ3Q7Oi8vV09TOjAwMDMwNDIzMTUwMDAxMjwvdXJsPjwvcmVsYXRl
ZC11cmxzPjwvdXJscz48ZWxlY3Ryb25pYy1yZXNvdXJjZS1udW0+MTAuMzE3NC9ham5yLkEyODk1
PC9lbGVjdHJvbmljLXJlc291cmNlLW51bT48bGFuZ3VhZ2U+RW5nbGlzaDwvbGFuZ3VhZ2U+PC9y
ZWNvcmQ+PC9DaXRlPjxDaXRlPjxBdXRob3I+U2FpdG88L0F1dGhvcj48WWVhcj4yMDEyPC9ZZWFy
PjxSZWNOdW0+NDIzPC9SZWNOdW0+PHJlY29yZD48cmVjLW51bWJlcj40MjM8L3JlYy1udW1iZXI+
PGZvcmVpZ24ta2V5cz48a2V5IGFwcD0iRU4iIGRiLWlkPSJhZXJyeGR3czg1MnB6d2UyMndxdmQw
ejAwZXhmMDB2cHI5ejIiIHRpbWVzdGFtcD0iMTU3MjUzMTYyMSI+NDIzPC9rZXk+PC9mb3JlaWdu
LWtleXM+PHJlZi10eXBlIG5hbWU9IkpvdXJuYWwgQXJ0aWNsZSI+MTc8L3JlZi10eXBlPjxjb250
cmlidXRvcnM+PGF1dGhvcnM+PGF1dGhvcj5TYWl0bywgVC48L2F1dGhvcj48YXV0aG9yPllhbWFz
YWtpLCBGLjwvYXV0aG9yPjxhdXRob3I+S2FqaXdhcmEsIFkuPC9hdXRob3I+PGF1dGhvcj5BYmUs
IE4uPC9hdXRob3I+PGF1dGhvcj5Ba2l5YW1hLCBZLjwvYXV0aG9yPjxhdXRob3I+S2FrdWRhLCBU
LjwvYXV0aG9yPjxhdXRob3I+VGFrZXNoaW1hLCBZLjwvYXV0aG9yPjxhdXRob3I+U3VnaXlhbWEs
IEsuPC9hdXRob3I+PGF1dGhvcj5Pa2FkYSwgWS48L2F1dGhvcj48YXV0aG9yPkt1cmlzdSwgSy48
L2F1dGhvcj48L2F1dGhvcnM+PC9jb250cmlidXRvcnM+PGF1dGgtYWRkcmVzcz5IaXJvc2hpbWEg
VW5pdiwgRGVwdCBOZXVyb3N1cmcsIE1pbmFtaSBLdSwgSGlyb3NoaW1hIDczNDg1NTEsIEphcGFu
JiN4RDtIaXJvc2hpbWEgVW5pdiwgRGVwdCBDbGluIFJhZGlvbCwgTWluYW1pIEt1LCBIaXJvc2hp
bWEgNzM0ODU1MSwgSmFwYW4mI3hEO0hpcm9zaGltYSBVbml2LCBEZXB0IFBhdGhvbCwgTWluYW1p
IEt1LCBIaXJvc2hpbWEgNzM0ODU1MSwgSmFwYW4mI3hEO1Rva3lvIFdvbWVucyBNZWQgVW5pdiwg
RGVwdCBOZXVyb3N1cmcsIFNoaW5qdWt1IEt1LCBUb2t5byAxNjI4NjY2LCBKYXBhbjwvYXV0aC1h
ZGRyZXNzPjx0aXRsZXM+PHRpdGxlPlJvbGUgb2YgcGVyZnVzaW9uLXdlaWdodGVkIGltYWdpbmcg
YXQgMyBUIGluIHRoZSBoaXN0b3BhdGhvbG9naWNhbCBkaWZmZXJlbnRpYXRpb24gYmV0d2VlbiBh
c3Ryb2N5dGljIGFuZCBvbGlnb2RlbmRyb2dsaWFsIHR1bW9yczwvdGl0bGU+PHNlY29uZGFyeS10
aXRsZT5FdXJvcGVhbiBKb3VybmFsIG9mIFJhZGlvbG9neTwvc2Vjb25kYXJ5LXRpdGxlPjxhbHQt
dGl0bGU+RXVyIEogUmFkaW9sPC9hbHQtdGl0bGU+PC90aXRsZXM+PHBlcmlvZGljYWw+PGZ1bGwt
dGl0bGU+RXVyb3BlYW4gSm91cm5hbCBvZiBSYWRpb2xvZ3k8L2Z1bGwtdGl0bGU+PC9wZXJpb2Rp
Y2FsPjxwYWdlcz4xODYzLTE4Njk8L3BhZ2VzPjx2b2x1bWU+ODE8L3ZvbHVtZT48bnVtYmVyPjg8
L251bWJlcj48a2V5d29yZHM+PGtleXdvcmQ+cGVyZnVzaW9uIGltYWdpbmc8L2tleXdvcmQ+PGtl
eXdvcmQ+bWFnbmV0aWMgcmVzb25hbmNlIGltYWdpbmc8L2tleXdvcmQ+PGtleXdvcmQ+b2xpZ29k
ZW5kcm9nbGlvbWE8L2tleXdvcmQ+PGtleXdvcmQ+YXN0cm9jeXRvbWE8L2tleXdvcmQ+PGtleXdv
cmQ+Z2xpb21hPC9rZXl3b3JkPjxrZXl3b3JkPmJsb29kLXZvbHVtZSBtZWFzdXJlbWVudHM8L2tl
eXdvcmQ+PGtleXdvcmQ+aW50cmFjcmFuaWFsIG1hc3MgbGVzaW9uczwva2V5d29yZD48a2V5d29y
ZD5jb250cmFzdC1lbmhhbmNlZCBtcjwva2V5d29yZD48a2V5d29yZD5wcmVkaWN0aXZlIHZhbHVl
czwva2V5d29yZD48a2V5d29yZD5nbGlvbWFzPC9rZXl3b3JkPjxrZXl3b3JkPnNwZWNpZmljaXR5
PC9rZXl3b3JkPjxrZXl3b3JkPnNlbnNpdGl2aXR5PC9rZXl3b3JkPjxrZXl3b3JkPmdyYWRlPC9r
ZXl3b3JkPjwva2V5d29yZHM+PGRhdGVzPjx5ZWFyPjIwMTI8L3llYXI+PHB1Yi1kYXRlcz48ZGF0
ZT5BdWc8L2RhdGU+PC9wdWItZGF0ZXM+PC9kYXRlcz48aXNibj4wNzIwLTA0OHg8L2lzYm4+PGFj
Y2Vzc2lvbi1udW0+V09TOjAwMDMwNzEyNjIwMDA0OTwvYWNjZXNzaW9uLW51bT48dXJscz48cmVs
YXRlZC11cmxzPjx1cmw+Jmx0O0dvIHRvIElTSSZndDs6Ly9XT1M6MDAwMzA3MTI2MjAwMDQ5PC91
cmw+PC9yZWxhdGVkLXVybHM+PC91cmxzPjxlbGVjdHJvbmljLXJlc291cmNlLW51bT4xMC4xMDE2
L2ouZWpyYWQuMjAxMS4wNC4wMDk8L2VsZWN0cm9uaWMtcmVzb3VyY2UtbnVtPjxsYW5ndWFnZT5F
bmdsaXNoPC9sYW5ndWFnZT48L3JlY29yZD48L0NpdGU+PC9FbmROb3RlPgB=
</w:fldData>
        </w:fldChar>
      </w:r>
      <w:r>
        <w:rPr>
          <w:rFonts w:ascii="Times New Roman" w:hAnsi="Times New Roman" w:cs="Times New Roman"/>
          <w:color w:val="000000" w:themeColor="text1"/>
          <w:sz w:val="24"/>
          <w:szCs w:val="24"/>
          <w:vertAlign w:val="superscript"/>
        </w:rPr>
        <w:instrText xml:space="preserve"> ADDIN EN.CITE </w:instrText>
      </w:r>
      <w:r>
        <w:rPr>
          <w:rFonts w:ascii="Times New Roman" w:hAnsi="Times New Roman" w:cs="Times New Roman"/>
          <w:color w:val="000000" w:themeColor="text1"/>
          <w:sz w:val="24"/>
          <w:szCs w:val="24"/>
          <w:vertAlign w:val="superscript"/>
        </w:rPr>
        <w:fldChar w:fldCharType="begin">
          <w:fldData xml:space="preserve">PEVuZE5vdGU+PENpdGU+PEF1dGhvcj5MaXU8L0F1dGhvcj48WWVhcj4yMDExPC9ZZWFyPjxSZWNO
dW0+MTQwPC9SZWNOdW0+PERpc3BsYXlUZXh0PlszLCAxOCwgMTldPC9EaXNwbGF5VGV4dD48cmVj
b3JkPjxyZWMtbnVtYmVyPjE0MDwvcmVjLW51bWJlcj48Zm9yZWlnbi1rZXlzPjxrZXkgYXBwPSJF
TiIgZGItaWQ9ImFlcnJ4ZHdzODUycHp3ZTIyd3F2ZDB6MDBleGYwMHZwcjl6MiIgdGltZXN0YW1w
PSIxNTY5ODQyMjA1Ij4xNDA8L2tleT48L2ZvcmVpZ24ta2V5cz48cmVmLXR5cGUgbmFtZT0iSm91
cm5hbCBBcnRpY2xlIj4xNzwvcmVmLXR5cGU+PGNvbnRyaWJ1dG9ycz48YXV0aG9ycz48YXV0aG9y
PkxpdSwgWC48L2F1dGhvcj48YXV0aG9yPlRpYW4sIFcuPC9hdXRob3I+PGF1dGhvcj5Lb2xhciwg
Qi48L2F1dGhvcj48YXV0aG9yPlllYW5leSwgRy4gQS48L2F1dGhvcj48YXV0aG9yPlFpdSwgWC48
L2F1dGhvcj48YXV0aG9yPkpvaG5zb24sIE0uIEQuPC9hdXRob3I+PGF1dGhvcj5Fa2hvbG0sIFMu
PC9hdXRob3I+PC9hdXRob3JzPjwvY29udHJpYnV0b3JzPjxhdXRoLWFkZHJlc3M+RGVwYXJ0bWVu
dCBvZiBJbWFnaW5nIFNjaWVuY2VzLCBVbml2ZXJzaXR5IG9mIFJvY2hlc3RlciBNZWRpY2FsIENl
bnRlciwgUm9jaGVzdGVyLCBOWSAxNDY0Mi04NjM4LCBVU0EuIFhpYW5nX0xpdUBVUk1DLlJvY2hl
c3Rlci5lZHU8L2F1dGgtYWRkcmVzcz48dGl0bGVzPjx0aXRsZT5NUiBkaWZmdXNpb24gdGVuc29y
IGFuZCBwZXJmdXNpb24td2VpZ2h0ZWQgaW1hZ2luZyBpbiBwcmVvcGVyYXRpdmUgZ3JhZGluZyBv
ZiBzdXByYXRlbnRvcmlhbCBub25lbmhhbmNpbmcgZ2xpb21hczwvdGl0bGU+PHNlY29uZGFyeS10
aXRsZT5OZXVybyBPbmNvbDwvc2Vjb25kYXJ5LXRpdGxlPjwvdGl0bGVzPjxwYWdlcz40NDctNTU8
L3BhZ2VzPjx2b2x1bWU+MTM8L3ZvbHVtZT48bnVtYmVyPjQ8L251bWJlcj48ZWRpdGlvbj4yMDEx
LzAyLzA4PC9lZGl0aW9uPjxrZXl3b3Jkcz48a2V5d29yZD5BZHVsdDwva2V5d29yZD48a2V5d29y
ZD5CcmFpbiBOZW9wbGFzbXMvKmRpYWdub3Npcy9zdXJnZXJ5PC9rZXl3b3JkPjxrZXl3b3JkPipD
b250cmFzdCBNZWRpYTwva2V5d29yZD48a2V5d29yZD4qRGlmZnVzaW9uIE1hZ25ldGljIFJlc29u
YW5jZSBJbWFnaW5nPC9rZXl3b3JkPjxrZXl3b3JkPkZlbWFsZTwva2V5d29yZD48a2V5d29yZD5H
bGlvbWEvKmRpYWdub3Npcy9zdXJnZXJ5PC9rZXl3b3JkPjxrZXl3b3JkPkh1bWFuczwva2V5d29y
ZD48a2V5d29yZD5NYWxlPC9rZXl3b3JkPjxrZXl3b3JkPlBlcmZ1c2lvbiBJbWFnaW5nPC9rZXl3
b3JkPjxrZXl3b3JkPlByZW9wZXJhdGl2ZSBDYXJlPC9rZXl3b3JkPjxrZXl3b3JkPlByb2dub3Np
czwva2V5d29yZD48a2V5d29yZD5SZXRyb3NwZWN0aXZlIFN0dWRpZXM8L2tleXdvcmQ+PGtleXdv
cmQ+U2Vuc2l0aXZpdHkgYW5kIFNwZWNpZmljaXR5PC9rZXl3b3JkPjxrZXl3b3JkPlN1cHJhdGVu
dG9yaWFsIE5lb3BsYXNtcy8qZGlhZ25vc2lzL3N1cmdlcnk8L2tleXdvcmQ+PC9rZXl3b3Jkcz48
ZGF0ZXM+PHllYXI+MjAxMTwveWVhcj48cHViLWRhdGVzPjxkYXRlPkFwcjwvZGF0ZT48L3B1Yi1k
YXRlcz48L2RhdGVzPjxwdWItbG9jYXRpb24+VW5pdGVkIFN0YXRlczwvcHViLWxvY2F0aW9uPjxp
c2JuPjE1MjMtNTg2NiAoRWxlY3Ryb25pYykmI3hEOzE1MjItODUxNyAoTGlua2luZyk8L2lzYm4+
PGFjY2Vzc2lvbi1udW0+MjEyOTcxMjU8L2FjY2Vzc2lvbi1udW0+PHVybHM+PHJlbGF0ZWQtdXJs
cz48dXJsPmh0dHBzOi8vd3d3Lm5jYmkubmxtLm5paC5nb3YvcHVibWVkLzIxMjk3MTI1PC91cmw+
PC9yZWxhdGVkLXVybHM+PC91cmxzPjxjdXN0b20yPlBNQzMwNjQ2OTM8L2N1c3RvbTI+PGVsZWN0
cm9uaWMtcmVzb3VyY2UtbnVtPjEwLjEwOTMvbmV1b25jL25vcTE5NzwvZWxlY3Ryb25pYy1yZXNv
dXJjZS1udW0+PGFjY2Vzcy1kYXRlPkFwcjwvYWNjZXNzLWRhdGU+PC9yZWNvcmQ+PC9DaXRlPjxD
aXRlPjxBdXRob3I+S2hhbGlkPC9BdXRob3I+PFllYXI+MjAxMjwvWWVhcj48UmVjTnVtPjQyMjwv
UmVjTnVtPjxyZWNvcmQ+PHJlYy1udW1iZXI+NDIyPC9yZWMtbnVtYmVyPjxmb3JlaWduLWtleXM+
PGtleSBhcHA9IkVOIiBkYi1pZD0iYWVycnhkd3M4NTJwendlMjJ3cXZkMHowMGV4ZjAwdnByOXoy
IiB0aW1lc3RhbXA9IjE1NzI1MzE1OTEiPjQyMjwva2V5PjwvZm9yZWlnbi1rZXlzPjxyZWYtdHlw
ZSBuYW1lPSJKb3VybmFsIEFydGljbGUiPjE3PC9yZWYtdHlwZT48Y29udHJpYnV0b3JzPjxhdXRo
b3JzPjxhdXRob3I+S2hhbGlkLCBMLjwvYXV0aG9yPjxhdXRob3I+Q2Fyb25lLCBNLjwvYXV0aG9y
PjxhdXRob3I+RHVtcm9uZ3Bpc3V0aWt1bCwgTi48L2F1dGhvcj48YXV0aG9yPkludHJhcGlyb21r
dWwsIEouPC9hdXRob3I+PGF1dGhvcj5Cb25la2FtcCwgRC48L2F1dGhvcj48YXV0aG9yPkJhcmtl
ciwgUC4gQi48L2F1dGhvcj48YXV0aG9yPllvdXNlbSwgRC4gTS48L2F1dGhvcj48L2F1dGhvcnM+
PC9jb250cmlidXRvcnM+PGF1dGgtYWRkcmVzcz5Kb2hucyBIb3BraW5zIE1lZCBJbnN0LCBSdXNz
ZWxsIEggTW9yZ2FuIERlcHQgUmFkaW9sICZhbXA7IFJhZGlvbCBTZXJ2LCBCYWx0aW1vcmUsIE1E
IDIxMjg3IFVTQSYjeEQ7VW5pdiBDYWxpZiBCZXJrZWxleSwgU2NoIFB1YmwgSGx0aCwgQmVya2Vs
ZXksIENBIDk0NzIwIFVTQSYjeEQ7S2luZyBDaHVsYWxvbmdrb3JuIE1lbSBIb3NwLCBEZXB0IFJh
ZGlvbCwgQmFuZ2tvaywgVGhhaWxhbmQ8L2F1dGgtYWRkcmVzcz48dGl0bGVzPjx0aXRsZT5JbWFn
aW5nIENoYXJhY3RlcmlzdGljcyBvZiBPbGlnb2RlbmRyb2dsaW9tYXMgVGhhdCBQcmVkaWN0IEdy
YWRlPC90aXRsZT48c2Vjb25kYXJ5LXRpdGxlPkFtZXJpY2FuIEpvdXJuYWwgb2YgTmV1cm9yYWRp
b2xvZ3k8L3NlY29uZGFyeS10aXRsZT48YWx0LXRpdGxlPkFtIEogTmV1cm9yYWRpb2w8L2FsdC10
aXRsZT48L3RpdGxlcz48cGVyaW9kaWNhbD48ZnVsbC10aXRsZT5BbWVyaWNhbiBKb3VybmFsIG9m
IE5ldXJvcmFkaW9sb2d5PC9mdWxsLXRpdGxlPjwvcGVyaW9kaWNhbD48cGFnZXM+ODUyLTg1Nzwv
cGFnZXM+PHZvbHVtZT4zMzwvdm9sdW1lPjxudW1iZXI+NTwvbnVtYmVyPjxrZXl3b3Jkcz48a2V5
d29yZD5jZXJlYnJhbCBibG9vZC12b2x1bWU8L2tleXdvcmQ+PGtleXdvcmQ+YXBwYXJlbnQgZGlm
ZnVzaW9uLWNvZWZmaWNpZW50PC9rZXl3b3JkPjxrZXl3b3JkPmNvbnRyYXN0LWVuaGFuY2VkIG1y
PC9rZXl3b3JkPjxrZXl3b3JkPm5vbmVuaGFuY2luZyBnbGlvbWFzPC9rZXl3b3JkPjxrZXl3b3Jk
PmNsaW5pY2FsLWZlYXR1cmVzPC9rZXl3b3JkPjxrZXl3b3JkPnBlcmZ1c2lvbjwva2V5d29yZD48
a2V5d29yZD52YWx1ZXM8L2tleXdvcmQ+PGtleXdvcmQ+dHVtb3JzPC9rZXl3b3JkPjxrZXl3b3Jk
PnNwZWN0cm9zY29weTwva2V5d29yZD48a2V5d29yZD5zcGVjaWZpY2l0eTwva2V5d29yZD48L2tl
eXdvcmRzPjxkYXRlcz48eWVhcj4yMDEyPC95ZWFyPjxwdWItZGF0ZXM+PGRhdGU+TWF5PC9kYXRl
PjwvcHViLWRhdGVzPjwvZGF0ZXM+PGlzYm4+MDE5NS02MTA4PC9pc2JuPjxhY2Nlc3Npb24tbnVt
PldPUzowMDAzMDQyMzE1MDAwMTI8L2FjY2Vzc2lvbi1udW0+PHVybHM+PHJlbGF0ZWQtdXJscz48
dXJsPiZsdDtHbyB0byBJU0kmZ3Q7Oi8vV09TOjAwMDMwNDIzMTUwMDAxMjwvdXJsPjwvcmVsYXRl
ZC11cmxzPjwvdXJscz48ZWxlY3Ryb25pYy1yZXNvdXJjZS1udW0+MTAuMzE3NC9ham5yLkEyODk1
PC9lbGVjdHJvbmljLXJlc291cmNlLW51bT48bGFuZ3VhZ2U+RW5nbGlzaDwvbGFuZ3VhZ2U+PC9y
ZWNvcmQ+PC9DaXRlPjxDaXRlPjxBdXRob3I+U2FpdG88L0F1dGhvcj48WWVhcj4yMDEyPC9ZZWFy
PjxSZWNOdW0+NDIzPC9SZWNOdW0+PHJlY29yZD48cmVjLW51bWJlcj40MjM8L3JlYy1udW1iZXI+
PGZvcmVpZ24ta2V5cz48a2V5IGFwcD0iRU4iIGRiLWlkPSJhZXJyeGR3czg1MnB6d2UyMndxdmQw
ejAwZXhmMDB2cHI5ejIiIHRpbWVzdGFtcD0iMTU3MjUzMTYyMSI+NDIzPC9rZXk+PC9mb3JlaWdu
LWtleXM+PHJlZi10eXBlIG5hbWU9IkpvdXJuYWwgQXJ0aWNsZSI+MTc8L3JlZi10eXBlPjxjb250
cmlidXRvcnM+PGF1dGhvcnM+PGF1dGhvcj5TYWl0bywgVC48L2F1dGhvcj48YXV0aG9yPllhbWFz
YWtpLCBGLjwvYXV0aG9yPjxhdXRob3I+S2FqaXdhcmEsIFkuPC9hdXRob3I+PGF1dGhvcj5BYmUs
IE4uPC9hdXRob3I+PGF1dGhvcj5Ba2l5YW1hLCBZLjwvYXV0aG9yPjxhdXRob3I+S2FrdWRhLCBU
LjwvYXV0aG9yPjxhdXRob3I+VGFrZXNoaW1hLCBZLjwvYXV0aG9yPjxhdXRob3I+U3VnaXlhbWEs
IEsuPC9hdXRob3I+PGF1dGhvcj5Pa2FkYSwgWS48L2F1dGhvcj48YXV0aG9yPkt1cmlzdSwgSy48
L2F1dGhvcj48L2F1dGhvcnM+PC9jb250cmlidXRvcnM+PGF1dGgtYWRkcmVzcz5IaXJvc2hpbWEg
VW5pdiwgRGVwdCBOZXVyb3N1cmcsIE1pbmFtaSBLdSwgSGlyb3NoaW1hIDczNDg1NTEsIEphcGFu
JiN4RDtIaXJvc2hpbWEgVW5pdiwgRGVwdCBDbGluIFJhZGlvbCwgTWluYW1pIEt1LCBIaXJvc2hp
bWEgNzM0ODU1MSwgSmFwYW4mI3hEO0hpcm9zaGltYSBVbml2LCBEZXB0IFBhdGhvbCwgTWluYW1p
IEt1LCBIaXJvc2hpbWEgNzM0ODU1MSwgSmFwYW4mI3hEO1Rva3lvIFdvbWVucyBNZWQgVW5pdiwg
RGVwdCBOZXVyb3N1cmcsIFNoaW5qdWt1IEt1LCBUb2t5byAxNjI4NjY2LCBKYXBhbjwvYXV0aC1h
ZGRyZXNzPjx0aXRsZXM+PHRpdGxlPlJvbGUgb2YgcGVyZnVzaW9uLXdlaWdodGVkIGltYWdpbmcg
YXQgMyBUIGluIHRoZSBoaXN0b3BhdGhvbG9naWNhbCBkaWZmZXJlbnRpYXRpb24gYmV0d2VlbiBh
c3Ryb2N5dGljIGFuZCBvbGlnb2RlbmRyb2dsaWFsIHR1bW9yczwvdGl0bGU+PHNlY29uZGFyeS10
aXRsZT5FdXJvcGVhbiBKb3VybmFsIG9mIFJhZGlvbG9neTwvc2Vjb25kYXJ5LXRpdGxlPjxhbHQt
dGl0bGU+RXVyIEogUmFkaW9sPC9hbHQtdGl0bGU+PC90aXRsZXM+PHBlcmlvZGljYWw+PGZ1bGwt
dGl0bGU+RXVyb3BlYW4gSm91cm5hbCBvZiBSYWRpb2xvZ3k8L2Z1bGwtdGl0bGU+PC9wZXJpb2Rp
Y2FsPjxwYWdlcz4xODYzLTE4Njk8L3BhZ2VzPjx2b2x1bWU+ODE8L3ZvbHVtZT48bnVtYmVyPjg8
L251bWJlcj48a2V5d29yZHM+PGtleXdvcmQ+cGVyZnVzaW9uIGltYWdpbmc8L2tleXdvcmQ+PGtl
eXdvcmQ+bWFnbmV0aWMgcmVzb25hbmNlIGltYWdpbmc8L2tleXdvcmQ+PGtleXdvcmQ+b2xpZ29k
ZW5kcm9nbGlvbWE8L2tleXdvcmQ+PGtleXdvcmQ+YXN0cm9jeXRvbWE8L2tleXdvcmQ+PGtleXdv
cmQ+Z2xpb21hPC9rZXl3b3JkPjxrZXl3b3JkPmJsb29kLXZvbHVtZSBtZWFzdXJlbWVudHM8L2tl
eXdvcmQ+PGtleXdvcmQ+aW50cmFjcmFuaWFsIG1hc3MgbGVzaW9uczwva2V5d29yZD48a2V5d29y
ZD5jb250cmFzdC1lbmhhbmNlZCBtcjwva2V5d29yZD48a2V5d29yZD5wcmVkaWN0aXZlIHZhbHVl
czwva2V5d29yZD48a2V5d29yZD5nbGlvbWFzPC9rZXl3b3JkPjxrZXl3b3JkPnNwZWNpZmljaXR5
PC9rZXl3b3JkPjxrZXl3b3JkPnNlbnNpdGl2aXR5PC9rZXl3b3JkPjxrZXl3b3JkPmdyYWRlPC9r
ZXl3b3JkPjwva2V5d29yZHM+PGRhdGVzPjx5ZWFyPjIwMTI8L3llYXI+PHB1Yi1kYXRlcz48ZGF0
ZT5BdWc8L2RhdGU+PC9wdWItZGF0ZXM+PC9kYXRlcz48aXNibj4wNzIwLTA0OHg8L2lzYm4+PGFj
Y2Vzc2lvbi1udW0+V09TOjAwMDMwNzEyNjIwMDA0OTwvYWNjZXNzaW9uLW51bT48dXJscz48cmVs
YXRlZC11cmxzPjx1cmw+Jmx0O0dvIHRvIElTSSZndDs6Ly9XT1M6MDAwMzA3MTI2MjAwMDQ5PC91
cmw+PC9yZWxhdGVkLXVybHM+PC91cmxzPjxlbGVjdHJvbmljLXJlc291cmNlLW51bT4xMC4xMDE2
L2ouZWpyYWQuMjAxMS4wNC4wMDk8L2VsZWN0cm9uaWMtcmVzb3VyY2UtbnVtPjxsYW5ndWFnZT5F
bmdsaXNoPC9sYW5ndWFnZT48L3JlY29yZD48L0NpdGU+PC9FbmROb3RlPgB=
</w:fldData>
        </w:fldChar>
      </w:r>
      <w:r>
        <w:rPr>
          <w:rFonts w:ascii="Times New Roman" w:hAnsi="Times New Roman" w:cs="Times New Roman"/>
          <w:color w:val="000000" w:themeColor="text1"/>
          <w:sz w:val="24"/>
          <w:szCs w:val="24"/>
          <w:vertAlign w:val="superscript"/>
        </w:rPr>
        <w:instrText xml:space="preserve"> ADDIN EN.CITE.DATA </w:instrText>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separate"/>
      </w:r>
      <w:hyperlink r:id="rId23" w:anchor="three" w:history="1">
        <w:r>
          <w:rPr>
            <w:rStyle w:val="Hyperlink"/>
            <w:rFonts w:ascii="Times New Roman" w:hAnsi="Times New Roman" w:cs="Times New Roman"/>
            <w:noProof/>
            <w:color w:val="000000" w:themeColor="text1"/>
            <w:sz w:val="24"/>
            <w:szCs w:val="24"/>
            <w:u w:val="none"/>
            <w:vertAlign w:val="superscript"/>
          </w:rPr>
          <w:t>[3</w:t>
        </w:r>
      </w:hyperlink>
      <w:r>
        <w:rPr>
          <w:rFonts w:ascii="Times New Roman" w:hAnsi="Times New Roman" w:cs="Times New Roman"/>
          <w:noProof/>
          <w:color w:val="000000" w:themeColor="text1"/>
          <w:sz w:val="24"/>
          <w:szCs w:val="24"/>
          <w:vertAlign w:val="superscript"/>
        </w:rPr>
        <w:t xml:space="preserve">, </w:t>
      </w:r>
      <w:hyperlink r:id="rId24" w:anchor="eighteen" w:history="1">
        <w:r>
          <w:rPr>
            <w:rStyle w:val="Hyperlink"/>
            <w:rFonts w:ascii="Times New Roman" w:hAnsi="Times New Roman" w:cs="Times New Roman"/>
            <w:noProof/>
            <w:color w:val="000000" w:themeColor="text1"/>
            <w:sz w:val="24"/>
            <w:szCs w:val="24"/>
            <w:u w:val="none"/>
            <w:vertAlign w:val="superscript"/>
          </w:rPr>
          <w:t>21</w:t>
        </w:r>
      </w:hyperlink>
      <w:r>
        <w:rPr>
          <w:rFonts w:ascii="Times New Roman" w:hAnsi="Times New Roman" w:cs="Times New Roman"/>
          <w:noProof/>
          <w:color w:val="000000" w:themeColor="text1"/>
          <w:sz w:val="24"/>
          <w:szCs w:val="24"/>
          <w:vertAlign w:val="superscript"/>
        </w:rPr>
        <w:t xml:space="preserve">, </w:t>
      </w:r>
      <w:hyperlink r:id="rId25" w:anchor="ninteen" w:history="1">
        <w:r>
          <w:rPr>
            <w:rStyle w:val="Hyperlink"/>
            <w:rFonts w:ascii="Times New Roman" w:hAnsi="Times New Roman" w:cs="Times New Roman"/>
            <w:noProof/>
            <w:color w:val="000000" w:themeColor="text1"/>
            <w:sz w:val="24"/>
            <w:szCs w:val="24"/>
            <w:u w:val="none"/>
            <w:vertAlign w:val="superscript"/>
          </w:rPr>
          <w:t>22]</w:t>
        </w:r>
      </w:hyperlink>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 xml:space="preserve">Accurate diagnosis of non-enhancing GII from GIII gliomas as highly desirable as it helps in proper treatment planning, especially in cases of diffused tumour boundaries, risks of comorbidities or when the tumour location is such that it cannot be </w:t>
      </w:r>
      <w:proofErr w:type="spellStart"/>
      <w:r>
        <w:rPr>
          <w:rFonts w:ascii="Times New Roman" w:hAnsi="Times New Roman" w:cs="Times New Roman"/>
          <w:color w:val="000000" w:themeColor="text1"/>
          <w:sz w:val="24"/>
          <w:szCs w:val="24"/>
        </w:rPr>
        <w:t>resected</w:t>
      </w:r>
      <w:proofErr w:type="spellEnd"/>
      <w:r>
        <w:rPr>
          <w:rFonts w:ascii="Times New Roman" w:hAnsi="Times New Roman" w:cs="Times New Roman"/>
          <w:color w:val="000000" w:themeColor="text1"/>
          <w:sz w:val="24"/>
          <w:szCs w:val="24"/>
        </w:rPr>
        <w:t xml:space="preserve">.  </w:t>
      </w:r>
    </w:p>
    <w:p w14:paraId="36BE27F2" w14:textId="5F72B4E8" w:rsidR="00771A6B" w:rsidRDefault="00771A6B" w:rsidP="00771A6B">
      <w:pPr>
        <w:spacing w:line="360" w:lineRule="auto"/>
        <w:jc w:val="both"/>
        <w:rPr>
          <w:rFonts w:asciiTheme="majorBidi" w:hAnsiTheme="majorBidi" w:cstheme="majorBidi"/>
          <w:i/>
          <w:iCs/>
          <w:color w:val="538135" w:themeColor="accent6" w:themeShade="BF"/>
          <w:sz w:val="24"/>
          <w:szCs w:val="24"/>
        </w:rPr>
      </w:pPr>
      <w:r>
        <w:rPr>
          <w:rFonts w:ascii="Times New Roman" w:hAnsi="Times New Roman" w:cs="Times New Roman"/>
          <w:sz w:val="24"/>
          <w:szCs w:val="24"/>
        </w:rPr>
        <w:t xml:space="preserve">Thus, the purpose of this study was to evaluate whether conventional MRI, in combination with DTI and DSC-PWI, can differentiate between non-enhancing GII and GIII gliomas. Since Astrocytomas and Oligodendrogliomas are distinct histological sub-types with different prognoses and responses to chemotherapy, a sub-analysis was also performed to differentiate between non-enhancing Astrocytomas and Oligodendrogliomas. Typically, </w:t>
      </w:r>
      <w:r>
        <w:rPr>
          <w:rFonts w:asciiTheme="majorBidi" w:hAnsiTheme="majorBidi" w:cstheme="majorBidi"/>
          <w:color w:val="000000" w:themeColor="text1"/>
          <w:sz w:val="24"/>
          <w:szCs w:val="24"/>
          <w:shd w:val="clear" w:color="auto" w:fill="FFFFFF"/>
        </w:rPr>
        <w:t>the differentiation between oligodendroglioma and astrocytoma is based on molecular markers. As per the revised WHO guidelines, oligodendrogliomas are categorized based on classical morphology as well as presence of IDH gene mutation and 1p/19q codeletion. Astrocytomas, on the other hand are represented by an abundance of astrocytic cells and IDH mutation, but without 1p/19q codeletion.</w:t>
      </w:r>
    </w:p>
    <w:p w14:paraId="380F4B74" w14:textId="77777777" w:rsidR="00771A6B" w:rsidRDefault="00771A6B" w:rsidP="00771A6B">
      <w:pPr>
        <w:spacing w:line="360" w:lineRule="auto"/>
        <w:jc w:val="both"/>
        <w:rPr>
          <w:rFonts w:ascii="Times New Roman" w:hAnsi="Times New Roman" w:cs="Times New Roman"/>
          <w:sz w:val="24"/>
          <w:szCs w:val="24"/>
        </w:rPr>
      </w:pPr>
    </w:p>
    <w:p w14:paraId="3DCE6121" w14:textId="77777777" w:rsidR="00771A6B" w:rsidRDefault="00771A6B" w:rsidP="00771A6B">
      <w:pPr>
        <w:spacing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Methods:</w:t>
      </w:r>
    </w:p>
    <w:p w14:paraId="31710D79" w14:textId="77777777" w:rsidR="00771A6B" w:rsidRDefault="00771A6B" w:rsidP="00771A6B">
      <w:pPr>
        <w:spacing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Patient population:</w:t>
      </w:r>
    </w:p>
    <w:p w14:paraId="591EB6AB" w14:textId="77777777" w:rsidR="00771A6B" w:rsidRDefault="00771A6B" w:rsidP="00771A6B">
      <w:pPr>
        <w:pStyle w:val="Caption"/>
        <w:spacing w:line="360" w:lineRule="auto"/>
        <w:jc w:val="both"/>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This retrospective study was approved by the local research ethics committee at Liverpool University and the Walton Centre, Liverpool. As pseudo anonymized pre-existing MRI data was used, specific patient consent was waived. The data comprised of pre-existing MR images of patients with non-enhancing WHO grade II and grade III gliomas, acquired between January 2006 and January 2017. All patients (N= 72, 40 men and 32 women; mean age, 40 years; age range, 24–67 years) had received their initial imaging based diagnosis from neuroradiologists, which was subsequently confirmed by histology of the biopsy/surgical samples.</w:t>
      </w:r>
      <w:r>
        <w:rPr>
          <w:rFonts w:ascii="Times New Roman" w:hAnsi="Times New Roman" w:cs="Times New Roman"/>
          <w:b/>
          <w:i w:val="0"/>
          <w:color w:val="000000" w:themeColor="text1"/>
          <w:sz w:val="24"/>
          <w:szCs w:val="24"/>
        </w:rPr>
        <w:t xml:space="preserve"> </w:t>
      </w:r>
      <w:r>
        <w:rPr>
          <w:rFonts w:asciiTheme="majorBidi" w:hAnsiTheme="majorBidi" w:cstheme="majorBidi"/>
          <w:bCs/>
          <w:i w:val="0"/>
          <w:color w:val="auto"/>
          <w:sz w:val="24"/>
          <w:szCs w:val="24"/>
        </w:rPr>
        <w:t xml:space="preserve">Based on </w:t>
      </w:r>
      <w:r>
        <w:rPr>
          <w:rFonts w:asciiTheme="majorBidi" w:hAnsiTheme="majorBidi" w:cstheme="majorBidi"/>
          <w:i w:val="0"/>
          <w:color w:val="auto"/>
          <w:sz w:val="24"/>
          <w:szCs w:val="24"/>
        </w:rPr>
        <w:t xml:space="preserve">histological features and </w:t>
      </w:r>
      <w:r>
        <w:rPr>
          <w:rFonts w:asciiTheme="majorBidi" w:hAnsiTheme="majorBidi" w:cstheme="majorBidi"/>
          <w:i w:val="0"/>
          <w:color w:val="auto"/>
          <w:sz w:val="24"/>
          <w:szCs w:val="24"/>
          <w:shd w:val="clear" w:color="auto" w:fill="FFFFFF"/>
        </w:rPr>
        <w:t>1p19q status</w:t>
      </w:r>
      <w:r>
        <w:rPr>
          <w:rFonts w:asciiTheme="majorBidi" w:hAnsiTheme="majorBidi" w:cstheme="majorBidi"/>
          <w:i w:val="0"/>
          <w:color w:val="auto"/>
          <w:sz w:val="24"/>
          <w:szCs w:val="24"/>
        </w:rPr>
        <w:t xml:space="preserve">, patients were classified as (GII or GIII) astrocytoma or oligodendroglioma as shown in Table 1. </w:t>
      </w:r>
      <w:r>
        <w:rPr>
          <w:rFonts w:asciiTheme="majorBidi" w:hAnsiTheme="majorBidi" w:cstheme="majorBidi"/>
          <w:i w:val="0"/>
          <w:color w:val="000000" w:themeColor="text1"/>
          <w:sz w:val="24"/>
          <w:szCs w:val="24"/>
        </w:rPr>
        <w:t>Reclassification</w:t>
      </w:r>
      <w:r>
        <w:rPr>
          <w:rFonts w:ascii="Times New Roman" w:hAnsi="Times New Roman" w:cs="Times New Roman"/>
          <w:i w:val="0"/>
          <w:color w:val="FF0000"/>
          <w:sz w:val="24"/>
          <w:szCs w:val="24"/>
        </w:rPr>
        <w:t xml:space="preserve"> </w:t>
      </w:r>
      <w:r>
        <w:rPr>
          <w:rFonts w:ascii="Times New Roman" w:hAnsi="Times New Roman" w:cs="Times New Roman"/>
          <w:i w:val="0"/>
          <w:color w:val="000000" w:themeColor="text1"/>
          <w:sz w:val="24"/>
          <w:szCs w:val="24"/>
        </w:rPr>
        <w:t>of any previous diagnosis of “mixed grade” or oligo-</w:t>
      </w:r>
      <w:proofErr w:type="spellStart"/>
      <w:r>
        <w:rPr>
          <w:rFonts w:ascii="Times New Roman" w:hAnsi="Times New Roman" w:cs="Times New Roman"/>
          <w:i w:val="0"/>
          <w:color w:val="000000" w:themeColor="text1"/>
          <w:sz w:val="24"/>
          <w:szCs w:val="24"/>
        </w:rPr>
        <w:t>astrocytomas</w:t>
      </w:r>
      <w:proofErr w:type="spellEnd"/>
      <w:r>
        <w:rPr>
          <w:rFonts w:ascii="Times New Roman" w:hAnsi="Times New Roman" w:cs="Times New Roman"/>
          <w:i w:val="0"/>
          <w:color w:val="000000" w:themeColor="text1"/>
          <w:sz w:val="24"/>
          <w:szCs w:val="24"/>
        </w:rPr>
        <w:t xml:space="preserve"> was performed using the revised 2016 WHO </w:t>
      </w:r>
      <w:bookmarkStart w:id="2" w:name="_Hlk43028303"/>
      <w:r>
        <w:rPr>
          <w:rFonts w:ascii="Times New Roman" w:hAnsi="Times New Roman" w:cs="Times New Roman"/>
          <w:i w:val="0"/>
          <w:color w:val="000000" w:themeColor="text1"/>
          <w:sz w:val="24"/>
          <w:szCs w:val="24"/>
        </w:rPr>
        <w:t>central nervous system</w:t>
      </w:r>
      <w:bookmarkEnd w:id="2"/>
      <w:r>
        <w:rPr>
          <w:rFonts w:ascii="Times New Roman" w:hAnsi="Times New Roman" w:cs="Times New Roman"/>
          <w:i w:val="0"/>
          <w:color w:val="000000" w:themeColor="text1"/>
          <w:sz w:val="24"/>
          <w:szCs w:val="24"/>
        </w:rPr>
        <w:t xml:space="preserve"> (CNS) tumour classification.  All patients had conventional sequential T1 weighted, T2 weighted and post contrast T1 volumetric sequences. DSC-PWI data was available from all 72 patients while DTI data was only available from 43 patients as the saved </w:t>
      </w:r>
      <w:proofErr w:type="spellStart"/>
      <w:r>
        <w:rPr>
          <w:rFonts w:ascii="Times New Roman" w:hAnsi="Times New Roman" w:cs="Times New Roman"/>
          <w:i w:val="0"/>
          <w:color w:val="000000" w:themeColor="text1"/>
          <w:sz w:val="24"/>
          <w:szCs w:val="24"/>
        </w:rPr>
        <w:t>dicom</w:t>
      </w:r>
      <w:proofErr w:type="spellEnd"/>
      <w:r>
        <w:rPr>
          <w:rFonts w:ascii="Times New Roman" w:hAnsi="Times New Roman" w:cs="Times New Roman"/>
          <w:i w:val="0"/>
          <w:color w:val="000000" w:themeColor="text1"/>
          <w:sz w:val="24"/>
          <w:szCs w:val="24"/>
        </w:rPr>
        <w:t xml:space="preserve"> DTI data files from these patients did not </w:t>
      </w:r>
      <w:bookmarkStart w:id="3" w:name="_Toc13041201"/>
      <w:bookmarkStart w:id="4" w:name="_Toc11414358"/>
      <w:r>
        <w:rPr>
          <w:rFonts w:ascii="Times New Roman" w:hAnsi="Times New Roman" w:cs="Times New Roman"/>
          <w:i w:val="0"/>
          <w:color w:val="000000" w:themeColor="text1"/>
          <w:sz w:val="24"/>
          <w:szCs w:val="24"/>
        </w:rPr>
        <w:t xml:space="preserve">contain the information about the b values and b vectors. </w:t>
      </w:r>
    </w:p>
    <w:p w14:paraId="0A52A48D" w14:textId="77777777" w:rsidR="00771A6B" w:rsidRDefault="00771A6B" w:rsidP="00771A6B">
      <w:pPr>
        <w:spacing w:after="0" w:line="360" w:lineRule="auto"/>
        <w:rPr>
          <w:rFonts w:ascii="Times New Roman" w:hAnsi="Times New Roman" w:cs="Times New Roman"/>
          <w:iCs/>
          <w:color w:val="000000" w:themeColor="text1"/>
          <w:sz w:val="24"/>
          <w:szCs w:val="24"/>
        </w:rPr>
        <w:sectPr w:rsidR="00771A6B">
          <w:type w:val="continuous"/>
          <w:pgSz w:w="11906" w:h="16838"/>
          <w:pgMar w:top="1440" w:right="1440" w:bottom="1135" w:left="1440" w:header="708" w:footer="708" w:gutter="0"/>
          <w:cols w:space="720"/>
        </w:sectPr>
      </w:pPr>
    </w:p>
    <w:p w14:paraId="1F7F7451" w14:textId="77777777" w:rsidR="00771A6B" w:rsidRDefault="00771A6B" w:rsidP="00771A6B">
      <w:pPr>
        <w:keepNext/>
        <w:keepLines/>
        <w:spacing w:before="40" w:after="0"/>
        <w:outlineLvl w:val="1"/>
        <w:rPr>
          <w:rFonts w:ascii="Times New Roman" w:eastAsiaTheme="majorEastAsia" w:hAnsi="Times New Roman" w:cs="Times New Roman"/>
          <w:b/>
          <w:color w:val="000000" w:themeColor="text1"/>
          <w:sz w:val="24"/>
          <w:szCs w:val="24"/>
          <w:u w:val="single"/>
        </w:rPr>
      </w:pPr>
      <w:r>
        <w:rPr>
          <w:rFonts w:ascii="Times New Roman" w:eastAsiaTheme="majorEastAsia" w:hAnsi="Times New Roman" w:cs="Times New Roman"/>
          <w:b/>
          <w:color w:val="000000" w:themeColor="text1"/>
          <w:sz w:val="24"/>
          <w:szCs w:val="24"/>
          <w:u w:val="single"/>
        </w:rPr>
        <w:t>Data acquisition parameters:</w:t>
      </w:r>
      <w:bookmarkEnd w:id="3"/>
    </w:p>
    <w:p w14:paraId="779DF8A7" w14:textId="77777777" w:rsidR="00771A6B" w:rsidRDefault="00771A6B" w:rsidP="00771A6B">
      <w:pPr>
        <w:keepNext/>
        <w:keepLines/>
        <w:spacing w:before="40" w:after="0"/>
        <w:outlineLvl w:val="1"/>
        <w:rPr>
          <w:rFonts w:ascii="Times New Roman" w:eastAsiaTheme="majorEastAsia" w:hAnsi="Times New Roman" w:cs="Times New Roman"/>
          <w:b/>
          <w:color w:val="000000" w:themeColor="text1"/>
          <w:sz w:val="24"/>
          <w:szCs w:val="24"/>
          <w:u w:val="single"/>
        </w:rPr>
      </w:pPr>
    </w:p>
    <w:p w14:paraId="02590579" w14:textId="3C3B9153" w:rsidR="00771A6B" w:rsidRDefault="00771A6B" w:rsidP="00771A6B">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he MR data was acquired on clinical 3T scanners operating either using the General Electric (MR 750), Philips (</w:t>
      </w:r>
      <w:proofErr w:type="spellStart"/>
      <w:r>
        <w:rPr>
          <w:rFonts w:ascii="Times New Roman" w:hAnsi="Times New Roman" w:cs="Times New Roman"/>
          <w:sz w:val="24"/>
          <w:szCs w:val="24"/>
        </w:rPr>
        <w:t>Achieva</w:t>
      </w:r>
      <w:proofErr w:type="spellEnd"/>
      <w:r>
        <w:rPr>
          <w:rFonts w:ascii="Times New Roman" w:hAnsi="Times New Roman" w:cs="Times New Roman"/>
          <w:sz w:val="24"/>
          <w:szCs w:val="24"/>
        </w:rPr>
        <w:t xml:space="preserve">) or Siemens (Trio) consoles. Conventional imaging included T1 weighted, T2 weighted and T1 weighted post contrast images, followed by DTI and DSC imaging. FLAIR images were only available infrequently for some patients and hence were not used in the analysis. For DSC imaging, rapid images of the brain were acquired using a T2* weighted sequence starting 10 s before intravenous injection of a standard dose of the gadolinium-based contrast agent (0.1 mmol/kg body weight) at a rate of 4 mL/s, followed by a 20 mL continuous saline flush, and continued for a total </w:t>
      </w:r>
      <w:r>
        <w:rPr>
          <w:rFonts w:ascii="Times New Roman" w:eastAsiaTheme="majorEastAsia" w:hAnsi="Times New Roman" w:cs="Times New Roman"/>
          <w:color w:val="000000" w:themeColor="text1"/>
          <w:sz w:val="24"/>
          <w:szCs w:val="24"/>
        </w:rPr>
        <w:t>acquisition</w:t>
      </w:r>
      <w:r>
        <w:rPr>
          <w:rFonts w:ascii="Times New Roman" w:hAnsi="Times New Roman" w:cs="Times New Roman"/>
          <w:sz w:val="24"/>
          <w:szCs w:val="24"/>
        </w:rPr>
        <w:t xml:space="preserve"> time of 90 s. Typical sequence and data acquisition parameters for each of the scanners used are shown </w:t>
      </w:r>
      <w:r>
        <w:rPr>
          <w:rFonts w:ascii="Times New Roman" w:hAnsi="Times New Roman" w:cs="Times New Roman"/>
          <w:color w:val="000000" w:themeColor="text1"/>
          <w:sz w:val="24"/>
          <w:szCs w:val="24"/>
        </w:rPr>
        <w:t xml:space="preserve">in supplementary Table </w:t>
      </w:r>
      <w:hyperlink r:id="rId26" w:anchor="supp" w:history="1">
        <w:r>
          <w:rPr>
            <w:rStyle w:val="Hyperlink"/>
            <w:rFonts w:ascii="Times New Roman" w:hAnsi="Times New Roman" w:cs="Times New Roman"/>
            <w:color w:val="000000" w:themeColor="text1"/>
            <w:sz w:val="24"/>
            <w:szCs w:val="24"/>
            <w:u w:val="none"/>
          </w:rPr>
          <w:t>1</w:t>
        </w:r>
      </w:hyperlink>
      <w:r>
        <w:rPr>
          <w:rFonts w:ascii="Times New Roman" w:hAnsi="Times New Roman" w:cs="Times New Roman"/>
          <w:color w:val="000000" w:themeColor="text1"/>
          <w:sz w:val="24"/>
          <w:szCs w:val="24"/>
        </w:rPr>
        <w:t>.</w:t>
      </w:r>
    </w:p>
    <w:p w14:paraId="5442FDF5" w14:textId="77777777" w:rsidR="00771A6B" w:rsidRDefault="00771A6B" w:rsidP="00771A6B">
      <w:pPr>
        <w:spacing w:line="360" w:lineRule="auto"/>
        <w:jc w:val="both"/>
        <w:rPr>
          <w:rFonts w:ascii="Times New Roman" w:hAnsi="Times New Roman" w:cs="Times New Roman"/>
          <w:color w:val="000000" w:themeColor="text1"/>
          <w:sz w:val="24"/>
          <w:szCs w:val="24"/>
        </w:rPr>
      </w:pPr>
    </w:p>
    <w:p w14:paraId="2C33AE87" w14:textId="77777777" w:rsidR="00771A6B" w:rsidRDefault="00771A6B" w:rsidP="00771A6B">
      <w:pPr>
        <w:spacing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 xml:space="preserve">Image processing: </w:t>
      </w:r>
    </w:p>
    <w:p w14:paraId="55BB3408" w14:textId="15D61FE5" w:rsidR="00771A6B" w:rsidRDefault="00771A6B" w:rsidP="00771A6B">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he DSC data post-processing was performed using </w:t>
      </w:r>
      <w:proofErr w:type="spellStart"/>
      <w:r>
        <w:rPr>
          <w:rFonts w:ascii="Times New Roman" w:hAnsi="Times New Roman" w:cs="Times New Roman"/>
          <w:sz w:val="24"/>
          <w:szCs w:val="24"/>
        </w:rPr>
        <w:t>nordicICE</w:t>
      </w:r>
      <w:proofErr w:type="spellEnd"/>
      <w:r>
        <w:rPr>
          <w:rFonts w:ascii="Times New Roman" w:hAnsi="Times New Roman" w:cs="Times New Roman"/>
          <w:sz w:val="24"/>
          <w:szCs w:val="24"/>
        </w:rPr>
        <w:t xml:space="preserve"> (Nordic Neuro Lab AS, Bergen, Norway) software. The effects of contrast agent leakage were corrected using a residue function-based method </w:t>
      </w:r>
      <w:hyperlink r:id="rId27" w:anchor="twenty" w:history="1">
        <w:r>
          <w:rPr>
            <w:rStyle w:val="Hyperlink"/>
          </w:rPr>
          <w:fldChar w:fldCharType="begin">
            <w:fldData xml:space="preserve">PEVuZE5vdGU+PENpdGU+PEF1dGhvcj5Cam9ybmVydWQ8L0F1dGhvcj48WWVhcj4yMDExPC9ZZWFy
PjxSZWNOdW0+MTwvUmVjTnVtPjxEaXNwbGF5VGV4dD5bMjBdPC9EaXNwbGF5VGV4dD48cmVjb3Jk
PjxyZWMtbnVtYmVyPjE8L3JlYy1udW1iZXI+PGZvcmVpZ24ta2V5cz48a2V5IGFwcD0iRU4iIGRi
LWlkPSJhZXJyeGR3czg1MnB6d2UyMndxdmQwejAwZXhmMDB2cHI5ejIiIHRpbWVzdGFtcD0iMTU2
OTg0MTkwNCI+MTwva2V5PjwvZm9yZWlnbi1rZXlzPjxyZWYtdHlwZSBuYW1lPSJKb3VybmFsIEFy
dGljbGUiPjE3PC9yZWYtdHlwZT48Y29udHJpYnV0b3JzPjxhdXRob3JzPjxhdXRob3I+Qmpvcm5l
cnVkLCBBdGxlPC9hdXRob3I+PGF1dGhvcj5Tb3JlbnNlbiwgQS4gR3JlZ29yeTwvYXV0aG9yPjxh
dXRob3I+TW91cmlkc2VuLCBLaW08L2F1dGhvcj48YXV0aG9yPkVtYmxlbSwgS3lycmUgRS48L2F1
dGhvcj48L2F1dGhvcnM+PC9jb250cmlidXRvcnM+PHRpdGxlcz48dGl0bGU+VDEtYW5kIFQqIDIt
ZG9taW5hbnQgZXh0cmF2YXNhdGlvbiBjb3JyZWN0aW9uIGluIERTQy1NUkk6IFBhcnQgSeKAlHRo
ZW9yZXRpY2FsIGNvbnNpZGVyYXRpb25zIGFuZCBpbXBsaWNhdGlvbnMgZm9yIGFzc2Vzc21lbnQg
b2YgdHVtb3IgaGVtb2R5bmFtaWMgcHJvcGVydGllczwvdGl0bGU+PHNlY29uZGFyeS10aXRsZT5K
b3VybmFsIG9mIENlcmVicmFsIEJsb29kIEZsb3cgJmFtcDsgTWV0YWJvbGlzbTwvc2Vjb25kYXJ5
LXRpdGxlPjwvdGl0bGVzPjxwZXJpb2RpY2FsPjxmdWxsLXRpdGxlPkpvdXJuYWwgb2YgQ2VyZWJy
YWwgQmxvb2QgRmxvdyAmYW1wOyBNZXRhYm9saXNtPC9mdWxsLXRpdGxlPjwvcGVyaW9kaWNhbD48
cGFnZXM+MjA0MS0yMDUzPC9wYWdlcz48dm9sdW1lPjMxPC92b2x1bWU+PG51bWJlcj4xMDwvbnVt
YmVyPjxkYXRlcz48eWVhcj4yMDExPC95ZWFyPjwvZGF0ZXM+PHB1Ymxpc2hlcj5TQUdFIFB1Ymxp
Y2F0aW9ucyBTYWdlIFVLOiBMb25kb24sIEVuZ2xhbmQ8L3B1Ymxpc2hlcj48dXJscz48L3VybHM+
PC9yZWNvcmQ+PC9DaXRlPjxDaXRlPjxBdXRob3I+Qmpvcm5lcnVkPC9BdXRob3I+PFllYXI+MjAx
MTwvWWVhcj48UmVjTnVtPjE8L1JlY051bT48cmVjb3JkPjxyZWMtbnVtYmVyPjE8L3JlYy1udW1i
ZXI+PGZvcmVpZ24ta2V5cz48a2V5IGFwcD0iRU4iIGRiLWlkPSJhZXJyeGR3czg1MnB6d2UyMndx
dmQwejAwZXhmMDB2cHI5ejIiIHRpbWVzdGFtcD0iMTU2OTg0MTkwNCI+MTwva2V5PjwvZm9yZWln
bi1rZXlzPjxyZWYtdHlwZSBuYW1lPSJKb3VybmFsIEFydGljbGUiPjE3PC9yZWYtdHlwZT48Y29u
dHJpYnV0b3JzPjxhdXRob3JzPjxhdXRob3I+Qmpvcm5lcnVkLCBBdGxlPC9hdXRob3I+PGF1dGhv
cj5Tb3JlbnNlbiwgQS4gR3JlZ29yeTwvYXV0aG9yPjxhdXRob3I+TW91cmlkc2VuLCBLaW08L2F1
dGhvcj48YXV0aG9yPkVtYmxlbSwgS3lycmUgRS48L2F1dGhvcj48L2F1dGhvcnM+PC9jb250cmli
dXRvcnM+PHRpdGxlcz48dGl0bGU+VDEtYW5kIFQqIDItZG9taW5hbnQgZXh0cmF2YXNhdGlvbiBj
b3JyZWN0aW9uIGluIERTQy1NUkk6IFBhcnQgSeKAlHRoZW9yZXRpY2FsIGNvbnNpZGVyYXRpb25z
IGFuZCBpbXBsaWNhdGlvbnMgZm9yIGFzc2Vzc21lbnQgb2YgdHVtb3IgaGVtb2R5bmFtaWMgcHJv
cGVydGllczwvdGl0bGU+PHNlY29uZGFyeS10aXRsZT5Kb3VybmFsIG9mIENlcmVicmFsIEJsb29k
IEZsb3cgJmFtcDsgTWV0YWJvbGlzbTwvc2Vjb25kYXJ5LXRpdGxlPjwvdGl0bGVzPjxwZXJpb2Rp
Y2FsPjxmdWxsLXRpdGxlPkpvdXJuYWwgb2YgQ2VyZWJyYWwgQmxvb2QgRmxvdyAmYW1wOyBNZXRh
Ym9saXNtPC9mdWxsLXRpdGxlPjwvcGVyaW9kaWNhbD48cGFnZXM+MjA0MS0yMDUzPC9wYWdlcz48
dm9sdW1lPjMxPC92b2x1bWU+PG51bWJlcj4xMDwvbnVtYmVyPjxkYXRlcz48eWVhcj4yMDExPC95
ZWFyPjwvZGF0ZXM+PHB1Ymxpc2hlcj5TQUdFIFB1YmxpY2F0aW9ucyBTYWdlIFVLOiBMb25kb24s
IEVuZ2xhbmQ8L3B1Ymxpc2hlcj48dXJscz48L3VybHM+PC9yZWNvcmQ+PC9DaXRlPjwvRW5kTm90
ZT5=
</w:fldData>
          </w:fldChar>
        </w:r>
        <w:r>
          <w:rPr>
            <w:rStyle w:val="Hyperlink"/>
            <w:rFonts w:ascii="Times New Roman" w:hAnsi="Times New Roman" w:cs="Times New Roman"/>
            <w:color w:val="000000" w:themeColor="text1"/>
            <w:sz w:val="24"/>
            <w:szCs w:val="24"/>
            <w:u w:val="none"/>
            <w:vertAlign w:val="superscript"/>
          </w:rPr>
          <w:instrText xml:space="preserve"> ADDIN EN.CITE </w:instrText>
        </w:r>
        <w:r>
          <w:rPr>
            <w:rStyle w:val="Hyperlink"/>
          </w:rPr>
          <w:fldChar w:fldCharType="begin">
            <w:fldData xml:space="preserve">PEVuZE5vdGU+PENpdGU+PEF1dGhvcj5Cam9ybmVydWQ8L0F1dGhvcj48WWVhcj4yMDExPC9ZZWFy
PjxSZWNOdW0+MTwvUmVjTnVtPjxEaXNwbGF5VGV4dD5bMjBdPC9EaXNwbGF5VGV4dD48cmVjb3Jk
PjxyZWMtbnVtYmVyPjE8L3JlYy1udW1iZXI+PGZvcmVpZ24ta2V5cz48a2V5IGFwcD0iRU4iIGRi
LWlkPSJhZXJyeGR3czg1MnB6d2UyMndxdmQwejAwZXhmMDB2cHI5ejIiIHRpbWVzdGFtcD0iMTU2
OTg0MTkwNCI+MTwva2V5PjwvZm9yZWlnbi1rZXlzPjxyZWYtdHlwZSBuYW1lPSJKb3VybmFsIEFy
dGljbGUiPjE3PC9yZWYtdHlwZT48Y29udHJpYnV0b3JzPjxhdXRob3JzPjxhdXRob3I+Qmpvcm5l
cnVkLCBBdGxlPC9hdXRob3I+PGF1dGhvcj5Tb3JlbnNlbiwgQS4gR3JlZ29yeTwvYXV0aG9yPjxh
dXRob3I+TW91cmlkc2VuLCBLaW08L2F1dGhvcj48YXV0aG9yPkVtYmxlbSwgS3lycmUgRS48L2F1
dGhvcj48L2F1dGhvcnM+PC9jb250cmlidXRvcnM+PHRpdGxlcz48dGl0bGU+VDEtYW5kIFQqIDIt
ZG9taW5hbnQgZXh0cmF2YXNhdGlvbiBjb3JyZWN0aW9uIGluIERTQy1NUkk6IFBhcnQgSeKAlHRo
ZW9yZXRpY2FsIGNvbnNpZGVyYXRpb25zIGFuZCBpbXBsaWNhdGlvbnMgZm9yIGFzc2Vzc21lbnQg
b2YgdHVtb3IgaGVtb2R5bmFtaWMgcHJvcGVydGllczwvdGl0bGU+PHNlY29uZGFyeS10aXRsZT5K
b3VybmFsIG9mIENlcmVicmFsIEJsb29kIEZsb3cgJmFtcDsgTWV0YWJvbGlzbTwvc2Vjb25kYXJ5
LXRpdGxlPjwvdGl0bGVzPjxwZXJpb2RpY2FsPjxmdWxsLXRpdGxlPkpvdXJuYWwgb2YgQ2VyZWJy
YWwgQmxvb2QgRmxvdyAmYW1wOyBNZXRhYm9saXNtPC9mdWxsLXRpdGxlPjwvcGVyaW9kaWNhbD48
cGFnZXM+MjA0MS0yMDUzPC9wYWdlcz48dm9sdW1lPjMxPC92b2x1bWU+PG51bWJlcj4xMDwvbnVt
YmVyPjxkYXRlcz48eWVhcj4yMDExPC95ZWFyPjwvZGF0ZXM+PHB1Ymxpc2hlcj5TQUdFIFB1Ymxp
Y2F0aW9ucyBTYWdlIFVLOiBMb25kb24sIEVuZ2xhbmQ8L3B1Ymxpc2hlcj48dXJscz48L3VybHM+
PC9yZWNvcmQ+PC9DaXRlPjxDaXRlPjxBdXRob3I+Qmpvcm5lcnVkPC9BdXRob3I+PFllYXI+MjAx
MTwvWWVhcj48UmVjTnVtPjE8L1JlY051bT48cmVjb3JkPjxyZWMtbnVtYmVyPjE8L3JlYy1udW1i
ZXI+PGZvcmVpZ24ta2V5cz48a2V5IGFwcD0iRU4iIGRiLWlkPSJhZXJyeGR3czg1MnB6d2UyMndx
dmQwejAwZXhmMDB2cHI5ejIiIHRpbWVzdGFtcD0iMTU2OTg0MTkwNCI+MTwva2V5PjwvZm9yZWln
bi1rZXlzPjxyZWYtdHlwZSBuYW1lPSJKb3VybmFsIEFydGljbGUiPjE3PC9yZWYtdHlwZT48Y29u
dHJpYnV0b3JzPjxhdXRob3JzPjxhdXRob3I+Qmpvcm5lcnVkLCBBdGxlPC9hdXRob3I+PGF1dGhv
cj5Tb3JlbnNlbiwgQS4gR3JlZ29yeTwvYXV0aG9yPjxhdXRob3I+TW91cmlkc2VuLCBLaW08L2F1
dGhvcj48YXV0aG9yPkVtYmxlbSwgS3lycmUgRS48L2F1dGhvcj48L2F1dGhvcnM+PC9jb250cmli
dXRvcnM+PHRpdGxlcz48dGl0bGU+VDEtYW5kIFQqIDItZG9taW5hbnQgZXh0cmF2YXNhdGlvbiBj
b3JyZWN0aW9uIGluIERTQy1NUkk6IFBhcnQgSeKAlHRoZW9yZXRpY2FsIGNvbnNpZGVyYXRpb25z
IGFuZCBpbXBsaWNhdGlvbnMgZm9yIGFzc2Vzc21lbnQgb2YgdHVtb3IgaGVtb2R5bmFtaWMgcHJv
cGVydGllczwvdGl0bGU+PHNlY29uZGFyeS10aXRsZT5Kb3VybmFsIG9mIENlcmVicmFsIEJsb29k
IEZsb3cgJmFtcDsgTWV0YWJvbGlzbTwvc2Vjb25kYXJ5LXRpdGxlPjwvdGl0bGVzPjxwZXJpb2Rp
Y2FsPjxmdWxsLXRpdGxlPkpvdXJuYWwgb2YgQ2VyZWJyYWwgQmxvb2QgRmxvdyAmYW1wOyBNZXRh
Ym9saXNtPC9mdWxsLXRpdGxlPjwvcGVyaW9kaWNhbD48cGFnZXM+MjA0MS0yMDUzPC9wYWdlcz48
dm9sdW1lPjMxPC92b2x1bWU+PG51bWJlcj4xMDwvbnVtYmVyPjxkYXRlcz48eWVhcj4yMDExPC95
ZWFyPjwvZGF0ZXM+PHB1Ymxpc2hlcj5TQUdFIFB1YmxpY2F0aW9ucyBTYWdlIFVLOiBMb25kb24s
IEVuZ2xhbmQ8L3B1Ymxpc2hlcj48dXJscz48L3VybHM+PC9yZWNvcmQ+PC9DaXRlPjwvRW5kTm90
ZT5=
</w:fldData>
          </w:fldChar>
        </w:r>
        <w:r>
          <w:rPr>
            <w:rStyle w:val="Hyperlink"/>
            <w:rFonts w:ascii="Times New Roman" w:hAnsi="Times New Roman" w:cs="Times New Roman"/>
            <w:color w:val="000000" w:themeColor="text1"/>
            <w:sz w:val="24"/>
            <w:szCs w:val="24"/>
            <w:u w:val="none"/>
            <w:vertAlign w:val="superscript"/>
          </w:rPr>
          <w:instrText xml:space="preserve"> ADDIN EN.CITE.DATA </w:instrText>
        </w:r>
        <w:r>
          <w:rPr>
            <w:rStyle w:val="Hyperlink"/>
          </w:rPr>
        </w:r>
        <w:r>
          <w:rPr>
            <w:rStyle w:val="Hyperlink"/>
          </w:rPr>
          <w:fldChar w:fldCharType="end"/>
        </w:r>
        <w:r>
          <w:rPr>
            <w:rStyle w:val="Hyperlink"/>
          </w:rPr>
        </w:r>
        <w:r>
          <w:rPr>
            <w:rStyle w:val="Hyperlink"/>
          </w:rPr>
          <w:fldChar w:fldCharType="separate"/>
        </w:r>
        <w:r>
          <w:rPr>
            <w:rStyle w:val="Hyperlink"/>
            <w:rFonts w:ascii="Times New Roman" w:hAnsi="Times New Roman" w:cs="Times New Roman"/>
            <w:noProof/>
            <w:color w:val="000000" w:themeColor="text1"/>
            <w:sz w:val="24"/>
            <w:szCs w:val="24"/>
            <w:u w:val="none"/>
            <w:vertAlign w:val="superscript"/>
          </w:rPr>
          <w:t>[23]</w:t>
        </w:r>
        <w:r>
          <w:rPr>
            <w:rStyle w:val="Hyperlink"/>
          </w:rPr>
          <w:fldChar w:fldCharType="end"/>
        </w:r>
      </w:hyperlink>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To reduce motion artefacts, motion correction was performed by rigid co-registration method in the </w:t>
      </w:r>
      <w:proofErr w:type="spellStart"/>
      <w:r>
        <w:rPr>
          <w:rFonts w:ascii="Times New Roman" w:hAnsi="Times New Roman" w:cs="Times New Roman"/>
          <w:color w:val="000000" w:themeColor="text1"/>
          <w:sz w:val="24"/>
          <w:szCs w:val="24"/>
        </w:rPr>
        <w:t>nordicICE</w:t>
      </w:r>
      <w:proofErr w:type="spellEnd"/>
      <w:r>
        <w:rPr>
          <w:rFonts w:ascii="Times New Roman" w:hAnsi="Times New Roman" w:cs="Times New Roman"/>
          <w:color w:val="000000" w:themeColor="text1"/>
          <w:sz w:val="24"/>
          <w:szCs w:val="24"/>
        </w:rPr>
        <w:t xml:space="preserve"> software. Automatic identification of the </w:t>
      </w:r>
      <w:bookmarkStart w:id="5" w:name="_Hlk43028367"/>
      <w:r>
        <w:rPr>
          <w:rFonts w:ascii="Times New Roman" w:hAnsi="Times New Roman" w:cs="Times New Roman"/>
          <w:color w:val="000000" w:themeColor="text1"/>
          <w:sz w:val="24"/>
          <w:szCs w:val="24"/>
        </w:rPr>
        <w:t xml:space="preserve">arterial input function </w:t>
      </w:r>
      <w:bookmarkEnd w:id="5"/>
      <w:r>
        <w:rPr>
          <w:rFonts w:ascii="Times New Roman" w:hAnsi="Times New Roman" w:cs="Times New Roman"/>
          <w:color w:val="000000" w:themeColor="text1"/>
          <w:sz w:val="24"/>
          <w:szCs w:val="24"/>
        </w:rPr>
        <w:t xml:space="preserve">(AIF) was used to select the AIF </w:t>
      </w:r>
      <w:hyperlink r:id="rId28" w:anchor="twentyone" w:history="1">
        <w:r>
          <w:rPr>
            <w:rStyle w:val="Hyperlink"/>
          </w:rPr>
          <w:fldChar w:fldCharType="begin">
            <w:fldData xml:space="preserve">PEVuZE5vdGU+PENpdGU+PEF1dGhvcj5DaGVuPC9BdXRob3I+PFllYXI+MjAxNjwvWWVhcj48UmVj
TnVtPjEwPC9SZWNOdW0+PERpc3BsYXlUZXh0PlsyMV08L0Rpc3BsYXlUZXh0PjxyZWNvcmQ+PHJl
Yy1udW1iZXI+MTA8L3JlYy1udW1iZXI+PGZvcmVpZ24ta2V5cz48a2V5IGFwcD0iRU4iIGRiLWlk
PSJhZXJyeGR3czg1MnB6d2UyMndxdmQwejAwZXhmMDB2cHI5ejIiIHRpbWVzdGFtcD0iMTU2OTg0
MTkwNCI+MTA8L2tleT48L2ZvcmVpZ24ta2V5cz48cmVmLXR5cGUgbmFtZT0iSm91cm5hbCBBcnRp
Y2xlIj4xNzwvcmVmLXR5cGU+PGNvbnRyaWJ1dG9ycz48YXV0aG9ycz48YXV0aG9yPkNoZW4sIFMu
PC9hdXRob3I+PGF1dGhvcj5UeWFuLCBZLiBDLjwvYXV0aG9yPjxhdXRob3I+TGFpLCBKLiBKLjwv
YXV0aG9yPjxhdXRob3I+Q2hhbmcsIEMuIEMuPC9hdXRob3I+PC9hdXRob3JzPjwvY29udHJpYnV0
b3JzPjxhdXRoLWFkZHJlc3M+S2FvaHNpdW5nIE1lZCBVbml2LCBEZXB0IE1lZCBJbWFnaW5nICZh
bXA7IFJhZGlvbCBTY2ksIEthb2hzaXVuZyA4MDcsIFRhaXdhbiYjeEQ7S2FvaHNpdW5nIE1lZCBV
bml2LCBDdHIgSW5mZWN0IERpcyAmYW1wOyBDYW5jIFJlcywgS2FvaHNpdW5nIDgwNywgVGFpd2Fu
JiN4RDtLYW9oc2l1bmcgTWVkIFVuaXYsIENvbGwgTWVkLCBHcmFkIEluc3QgTWVkLCBLYW9oc2l1
bmcgODA3LCBUYWl3YW4mI3hEO05hdGwgU3VuIFlhdCBTZW4gVW5pdiwgSW5zdCBNZWQgU2NpICZh
bXA7IFRlY2hub2wsIEthb2hzaXVuZywgVGFpd2FuJiN4RDtLYW9oc2l1bmcgTWVkIFVuaXYgSG9z
cCwgRGVwdCBNZWQgSW1hZ2luZywgS2FvaHNpdW5nIDgwNywgVGFpd2FuPC9hdXRoLWFkZHJlc3M+
PHRpdGxlcz48dGl0bGU+QXV0b21hdGVkIERldGVybWluYXRpb24gb2YgQXJ0ZXJpYWwgSW5wdXQg
RnVuY3Rpb24gZm9yIER5bmFtaWMgU3VzY2VwdGliaWxpdHkgQ29udHJhc3QgTVJJIGZyb20gUmVn
aW9ucyBhcm91bmQgQXJ0ZXJpZXMgVXNpbmcgSW5kZXBlbmRlbnQgQ29tcG9uZW50IEFuYWx5c2lz
PC90aXRsZT48c2Vjb25kYXJ5LXRpdGxlPlJhZGlvbG9neSBSZXNlYXJjaCBhbmQgUHJhY3RpY2U8
L3NlY29uZGFyeS10aXRsZT48YWx0LXRpdGxlPlJhZGlvbCBSZXMgUHJhY3Q8L2FsdC10aXRsZT48
L3RpdGxlcz48cGVyaW9kaWNhbD48ZnVsbC10aXRsZT5SYWRpb2xvZ3kgcmVzZWFyY2ggYW5kIHBy
YWN0aWNlPC9mdWxsLXRpdGxlPjwvcGVyaW9kaWNhbD48dm9sdW1lPjIwMTY8L3ZvbHVtZT48a2V5
d29yZHM+PGtleXdvcmQ+Y2VyZWJyYWwtYmxvb2QtZmxvdzwva2V5d29yZD48a2V5d29yZD5wZXJm
dXNpb24gbXJpPC9rZXl3b3JkPjxrZXl3b3JkPmZtcmkgZGF0YTwva2V5d29yZD48a2V5d29yZD5i
bGluZCBzZXBhcmF0aW9uPC9rZXl3b3JkPjxrZXl3b3JkPmJvbHVzIHRyYWNraW5nPC9rZXl3b3Jk
PjxrZXl3b3JkPmdyYWRpZW50LWVjaG88L2tleXdvcmQ+PGtleXdvcmQ+ZW5oYW5jZWQgbXJpPC9r
ZXl3b3JkPjxrZXl3b3JkPnRpbWUtc2VyaWVzPC9rZXl3b3JkPjxrZXl3b3JkPnF1YW50aWZpY2F0
aW9uPC9rZXl3b3JkPjxrZXl3b3JkPnZvbHVtZTwva2V5d29yZD48L2tleXdvcmRzPjxkYXRlcz48
eWVhcj4yMDE2PC95ZWFyPjwvZGF0ZXM+PHB1Ymxpc2hlcj5IaW5kYXdpPC9wdWJsaXNoZXI+PGlz
Ym4+MjA5MC0xOTQxPC9pc2JuPjxhY2Nlc3Npb24tbnVtPldPUzowMDAzODEzOTI1MDAwMDE8L2Fj
Y2Vzc2lvbi1udW0+PHVybHM+PHJlbGF0ZWQtdXJscz48dXJsPiZsdDtHbyB0byBJU0kmZ3Q7Oi8v
V09TOjAwMDM4MTM5MjUwMDAwMTwvdXJsPjwvcmVsYXRlZC11cmxzPjwvdXJscz48ZWxlY3Ryb25p
Yy1yZXNvdXJjZS1udW0+VW5zcCAyNjU3NDA1JiN4RDsxMC4xMTU1LzIwMTYvMjY1NzQwNTwvZWxl
Y3Ryb25pYy1yZXNvdXJjZS1udW0+PGxhbmd1YWdlPkVuZ2xpc2g8L2xhbmd1YWdlPjwvcmVjb3Jk
PjwvQ2l0ZT48Q2l0ZT48QXV0aG9yPkNoZW48L0F1dGhvcj48WWVhcj4yMDE2PC9ZZWFyPjxSZWNO
dW0+MTA8L1JlY051bT48cmVjb3JkPjxyZWMtbnVtYmVyPjEwPC9yZWMtbnVtYmVyPjxmb3JlaWdu
LWtleXM+PGtleSBhcHA9IkVOIiBkYi1pZD0iYWVycnhkd3M4NTJwendlMjJ3cXZkMHowMGV4ZjAw
dnByOXoyIiB0aW1lc3RhbXA9IjE1Njk4NDE5MDQiPjEwPC9rZXk+PC9mb3JlaWduLWtleXM+PHJl
Zi10eXBlIG5hbWU9IkpvdXJuYWwgQXJ0aWNsZSI+MTc8L3JlZi10eXBlPjxjb250cmlidXRvcnM+
PGF1dGhvcnM+PGF1dGhvcj5DaGVuLCBTLjwvYXV0aG9yPjxhdXRob3I+VHlhbiwgWS4gQy48L2F1
dGhvcj48YXV0aG9yPkxhaSwgSi4gSi48L2F1dGhvcj48YXV0aG9yPkNoYW5nLCBDLiBDLjwvYXV0
aG9yPjwvYXV0aG9ycz48L2NvbnRyaWJ1dG9ycz48YXV0aC1hZGRyZXNzPkthb2hzaXVuZyBNZWQg
VW5pdiwgRGVwdCBNZWQgSW1hZ2luZyAmYW1wOyBSYWRpb2wgU2NpLCBLYW9oc2l1bmcgODA3LCBU
YWl3YW4mI3hEO0thb2hzaXVuZyBNZWQgVW5pdiwgQ3RyIEluZmVjdCBEaXMgJmFtcDsgQ2FuYyBS
ZXMsIEthb2hzaXVuZyA4MDcsIFRhaXdhbiYjeEQ7S2FvaHNpdW5nIE1lZCBVbml2LCBDb2xsIE1l
ZCwgR3JhZCBJbnN0IE1lZCwgS2FvaHNpdW5nIDgwNywgVGFpd2FuJiN4RDtOYXRsIFN1biBZYXQg
U2VuIFVuaXYsIEluc3QgTWVkIFNjaSAmYW1wOyBUZWNobm9sLCBLYW9oc2l1bmcsIFRhaXdhbiYj
eEQ7S2FvaHNpdW5nIE1lZCBVbml2IEhvc3AsIERlcHQgTWVkIEltYWdpbmcsIEthb2hzaXVuZyA4
MDcsIFRhaXdhbjwvYXV0aC1hZGRyZXNzPjx0aXRsZXM+PHRpdGxlPkF1dG9tYXRlZCBEZXRlcm1p
bmF0aW9uIG9mIEFydGVyaWFsIElucHV0IEZ1bmN0aW9uIGZvciBEeW5hbWljIFN1c2NlcHRpYmls
aXR5IENvbnRyYXN0IE1SSSBmcm9tIFJlZ2lvbnMgYXJvdW5kIEFydGVyaWVzIFVzaW5nIEluZGVw
ZW5kZW50IENvbXBvbmVudCBBbmFseXNpczwvdGl0bGU+PHNlY29uZGFyeS10aXRsZT5SYWRpb2xv
Z3kgUmVzZWFyY2ggYW5kIFByYWN0aWNlPC9zZWNvbmRhcnktdGl0bGU+PGFsdC10aXRsZT5SYWRp
b2wgUmVzIFByYWN0PC9hbHQtdGl0bGU+PC90aXRsZXM+PHBlcmlvZGljYWw+PGZ1bGwtdGl0bGU+
UmFkaW9sb2d5IHJlc2VhcmNoIGFuZCBwcmFjdGljZTwvZnVsbC10aXRsZT48L3BlcmlvZGljYWw+
PHZvbHVtZT4yMDE2PC92b2x1bWU+PGtleXdvcmRzPjxrZXl3b3JkPmNlcmVicmFsLWJsb29kLWZs
b3c8L2tleXdvcmQ+PGtleXdvcmQ+cGVyZnVzaW9uIG1yaTwva2V5d29yZD48a2V5d29yZD5mbXJp
IGRhdGE8L2tleXdvcmQ+PGtleXdvcmQ+YmxpbmQgc2VwYXJhdGlvbjwva2V5d29yZD48a2V5d29y
ZD5ib2x1cyB0cmFja2luZzwva2V5d29yZD48a2V5d29yZD5ncmFkaWVudC1lY2hvPC9rZXl3b3Jk
PjxrZXl3b3JkPmVuaGFuY2VkIG1yaTwva2V5d29yZD48a2V5d29yZD50aW1lLXNlcmllczwva2V5
d29yZD48a2V5d29yZD5xdWFudGlmaWNhdGlvbjwva2V5d29yZD48a2V5d29yZD52b2x1bWU8L2tl
eXdvcmQ+PC9rZXl3b3Jkcz48ZGF0ZXM+PHllYXI+MjAxNjwveWVhcj48L2RhdGVzPjxwdWJsaXNo
ZXI+SGluZGF3aTwvcHVibGlzaGVyPjxpc2JuPjIwOTAtMTk0MTwvaXNibj48YWNjZXNzaW9uLW51
bT5XT1M6MDAwMzgxMzkyNTAwMDAxPC9hY2Nlc3Npb24tbnVtPjx1cmxzPjxyZWxhdGVkLXVybHM+
PHVybD4mbHQ7R28gdG8gSVNJJmd0OzovL1dPUzowMDAzODEzOTI1MDAwMDE8L3VybD48L3JlbGF0
ZWQtdXJscz48L3VybHM+PGVsZWN0cm9uaWMtcmVzb3VyY2UtbnVtPlVuc3AgMjY1NzQwNSYjeEQ7
MTAuMTE1NS8yMDE2LzI2NTc0MDU8L2VsZWN0cm9uaWMtcmVzb3VyY2UtbnVtPjxsYW5ndWFnZT5F
bmdsaXNoPC9sYW5ndWFnZT48L3JlY29yZD48L0NpdGU+PC9FbmROb3RlPn==
</w:fldData>
          </w:fldChar>
        </w:r>
        <w:r>
          <w:rPr>
            <w:rStyle w:val="Hyperlink"/>
            <w:rFonts w:ascii="Times New Roman" w:hAnsi="Times New Roman" w:cs="Times New Roman"/>
            <w:color w:val="000000" w:themeColor="text1"/>
            <w:sz w:val="24"/>
            <w:szCs w:val="24"/>
            <w:u w:val="none"/>
            <w:vertAlign w:val="superscript"/>
          </w:rPr>
          <w:instrText xml:space="preserve"> ADDIN EN.CITE </w:instrText>
        </w:r>
        <w:r>
          <w:rPr>
            <w:rStyle w:val="Hyperlink"/>
          </w:rPr>
          <w:fldChar w:fldCharType="begin">
            <w:fldData xml:space="preserve">PEVuZE5vdGU+PENpdGU+PEF1dGhvcj5DaGVuPC9BdXRob3I+PFllYXI+MjAxNjwvWWVhcj48UmVj
TnVtPjEwPC9SZWNOdW0+PERpc3BsYXlUZXh0PlsyMV08L0Rpc3BsYXlUZXh0PjxyZWNvcmQ+PHJl
Yy1udW1iZXI+MTA8L3JlYy1udW1iZXI+PGZvcmVpZ24ta2V5cz48a2V5IGFwcD0iRU4iIGRiLWlk
PSJhZXJyeGR3czg1MnB6d2UyMndxdmQwejAwZXhmMDB2cHI5ejIiIHRpbWVzdGFtcD0iMTU2OTg0
MTkwNCI+MTA8L2tleT48L2ZvcmVpZ24ta2V5cz48cmVmLXR5cGUgbmFtZT0iSm91cm5hbCBBcnRp
Y2xlIj4xNzwvcmVmLXR5cGU+PGNvbnRyaWJ1dG9ycz48YXV0aG9ycz48YXV0aG9yPkNoZW4sIFMu
PC9hdXRob3I+PGF1dGhvcj5UeWFuLCBZLiBDLjwvYXV0aG9yPjxhdXRob3I+TGFpLCBKLiBKLjwv
YXV0aG9yPjxhdXRob3I+Q2hhbmcsIEMuIEMuPC9hdXRob3I+PC9hdXRob3JzPjwvY29udHJpYnV0
b3JzPjxhdXRoLWFkZHJlc3M+S2FvaHNpdW5nIE1lZCBVbml2LCBEZXB0IE1lZCBJbWFnaW5nICZh
bXA7IFJhZGlvbCBTY2ksIEthb2hzaXVuZyA4MDcsIFRhaXdhbiYjeEQ7S2FvaHNpdW5nIE1lZCBV
bml2LCBDdHIgSW5mZWN0IERpcyAmYW1wOyBDYW5jIFJlcywgS2FvaHNpdW5nIDgwNywgVGFpd2Fu
JiN4RDtLYW9oc2l1bmcgTWVkIFVuaXYsIENvbGwgTWVkLCBHcmFkIEluc3QgTWVkLCBLYW9oc2l1
bmcgODA3LCBUYWl3YW4mI3hEO05hdGwgU3VuIFlhdCBTZW4gVW5pdiwgSW5zdCBNZWQgU2NpICZh
bXA7IFRlY2hub2wsIEthb2hzaXVuZywgVGFpd2FuJiN4RDtLYW9oc2l1bmcgTWVkIFVuaXYgSG9z
cCwgRGVwdCBNZWQgSW1hZ2luZywgS2FvaHNpdW5nIDgwNywgVGFpd2FuPC9hdXRoLWFkZHJlc3M+
PHRpdGxlcz48dGl0bGU+QXV0b21hdGVkIERldGVybWluYXRpb24gb2YgQXJ0ZXJpYWwgSW5wdXQg
RnVuY3Rpb24gZm9yIER5bmFtaWMgU3VzY2VwdGliaWxpdHkgQ29udHJhc3QgTVJJIGZyb20gUmVn
aW9ucyBhcm91bmQgQXJ0ZXJpZXMgVXNpbmcgSW5kZXBlbmRlbnQgQ29tcG9uZW50IEFuYWx5c2lz
PC90aXRsZT48c2Vjb25kYXJ5LXRpdGxlPlJhZGlvbG9neSBSZXNlYXJjaCBhbmQgUHJhY3RpY2U8
L3NlY29uZGFyeS10aXRsZT48YWx0LXRpdGxlPlJhZGlvbCBSZXMgUHJhY3Q8L2FsdC10aXRsZT48
L3RpdGxlcz48cGVyaW9kaWNhbD48ZnVsbC10aXRsZT5SYWRpb2xvZ3kgcmVzZWFyY2ggYW5kIHBy
YWN0aWNlPC9mdWxsLXRpdGxlPjwvcGVyaW9kaWNhbD48dm9sdW1lPjIwMTY8L3ZvbHVtZT48a2V5
d29yZHM+PGtleXdvcmQ+Y2VyZWJyYWwtYmxvb2QtZmxvdzwva2V5d29yZD48a2V5d29yZD5wZXJm
dXNpb24gbXJpPC9rZXl3b3JkPjxrZXl3b3JkPmZtcmkgZGF0YTwva2V5d29yZD48a2V5d29yZD5i
bGluZCBzZXBhcmF0aW9uPC9rZXl3b3JkPjxrZXl3b3JkPmJvbHVzIHRyYWNraW5nPC9rZXl3b3Jk
PjxrZXl3b3JkPmdyYWRpZW50LWVjaG88L2tleXdvcmQ+PGtleXdvcmQ+ZW5oYW5jZWQgbXJpPC9r
ZXl3b3JkPjxrZXl3b3JkPnRpbWUtc2VyaWVzPC9rZXl3b3JkPjxrZXl3b3JkPnF1YW50aWZpY2F0
aW9uPC9rZXl3b3JkPjxrZXl3b3JkPnZvbHVtZTwva2V5d29yZD48L2tleXdvcmRzPjxkYXRlcz48
eWVhcj4yMDE2PC95ZWFyPjwvZGF0ZXM+PHB1Ymxpc2hlcj5IaW5kYXdpPC9wdWJsaXNoZXI+PGlz
Ym4+MjA5MC0xOTQxPC9pc2JuPjxhY2Nlc3Npb24tbnVtPldPUzowMDAzODEzOTI1MDAwMDE8L2Fj
Y2Vzc2lvbi1udW0+PHVybHM+PHJlbGF0ZWQtdXJscz48dXJsPiZsdDtHbyB0byBJU0kmZ3Q7Oi8v
V09TOjAwMDM4MTM5MjUwMDAwMTwvdXJsPjwvcmVsYXRlZC11cmxzPjwvdXJscz48ZWxlY3Ryb25p
Yy1yZXNvdXJjZS1udW0+VW5zcCAyNjU3NDA1JiN4RDsxMC4xMTU1LzIwMTYvMjY1NzQwNTwvZWxl
Y3Ryb25pYy1yZXNvdXJjZS1udW0+PGxhbmd1YWdlPkVuZ2xpc2g8L2xhbmd1YWdlPjwvcmVjb3Jk
PjwvQ2l0ZT48Q2l0ZT48QXV0aG9yPkNoZW48L0F1dGhvcj48WWVhcj4yMDE2PC9ZZWFyPjxSZWNO
dW0+MTA8L1JlY051bT48cmVjb3JkPjxyZWMtbnVtYmVyPjEwPC9yZWMtbnVtYmVyPjxmb3JlaWdu
LWtleXM+PGtleSBhcHA9IkVOIiBkYi1pZD0iYWVycnhkd3M4NTJwendlMjJ3cXZkMHowMGV4ZjAw
dnByOXoyIiB0aW1lc3RhbXA9IjE1Njk4NDE5MDQiPjEwPC9rZXk+PC9mb3JlaWduLWtleXM+PHJl
Zi10eXBlIG5hbWU9IkpvdXJuYWwgQXJ0aWNsZSI+MTc8L3JlZi10eXBlPjxjb250cmlidXRvcnM+
PGF1dGhvcnM+PGF1dGhvcj5DaGVuLCBTLjwvYXV0aG9yPjxhdXRob3I+VHlhbiwgWS4gQy48L2F1
dGhvcj48YXV0aG9yPkxhaSwgSi4gSi48L2F1dGhvcj48YXV0aG9yPkNoYW5nLCBDLiBDLjwvYXV0
aG9yPjwvYXV0aG9ycz48L2NvbnRyaWJ1dG9ycz48YXV0aC1hZGRyZXNzPkthb2hzaXVuZyBNZWQg
VW5pdiwgRGVwdCBNZWQgSW1hZ2luZyAmYW1wOyBSYWRpb2wgU2NpLCBLYW9oc2l1bmcgODA3LCBU
YWl3YW4mI3hEO0thb2hzaXVuZyBNZWQgVW5pdiwgQ3RyIEluZmVjdCBEaXMgJmFtcDsgQ2FuYyBS
ZXMsIEthb2hzaXVuZyA4MDcsIFRhaXdhbiYjeEQ7S2FvaHNpdW5nIE1lZCBVbml2LCBDb2xsIE1l
ZCwgR3JhZCBJbnN0IE1lZCwgS2FvaHNpdW5nIDgwNywgVGFpd2FuJiN4RDtOYXRsIFN1biBZYXQg
U2VuIFVuaXYsIEluc3QgTWVkIFNjaSAmYW1wOyBUZWNobm9sLCBLYW9oc2l1bmcsIFRhaXdhbiYj
eEQ7S2FvaHNpdW5nIE1lZCBVbml2IEhvc3AsIERlcHQgTWVkIEltYWdpbmcsIEthb2hzaXVuZyA4
MDcsIFRhaXdhbjwvYXV0aC1hZGRyZXNzPjx0aXRsZXM+PHRpdGxlPkF1dG9tYXRlZCBEZXRlcm1p
bmF0aW9uIG9mIEFydGVyaWFsIElucHV0IEZ1bmN0aW9uIGZvciBEeW5hbWljIFN1c2NlcHRpYmls
aXR5IENvbnRyYXN0IE1SSSBmcm9tIFJlZ2lvbnMgYXJvdW5kIEFydGVyaWVzIFVzaW5nIEluZGVw
ZW5kZW50IENvbXBvbmVudCBBbmFseXNpczwvdGl0bGU+PHNlY29uZGFyeS10aXRsZT5SYWRpb2xv
Z3kgUmVzZWFyY2ggYW5kIFByYWN0aWNlPC9zZWNvbmRhcnktdGl0bGU+PGFsdC10aXRsZT5SYWRp
b2wgUmVzIFByYWN0PC9hbHQtdGl0bGU+PC90aXRsZXM+PHBlcmlvZGljYWw+PGZ1bGwtdGl0bGU+
UmFkaW9sb2d5IHJlc2VhcmNoIGFuZCBwcmFjdGljZTwvZnVsbC10aXRsZT48L3BlcmlvZGljYWw+
PHZvbHVtZT4yMDE2PC92b2x1bWU+PGtleXdvcmRzPjxrZXl3b3JkPmNlcmVicmFsLWJsb29kLWZs
b3c8L2tleXdvcmQ+PGtleXdvcmQ+cGVyZnVzaW9uIG1yaTwva2V5d29yZD48a2V5d29yZD5mbXJp
IGRhdGE8L2tleXdvcmQ+PGtleXdvcmQ+YmxpbmQgc2VwYXJhdGlvbjwva2V5d29yZD48a2V5d29y
ZD5ib2x1cyB0cmFja2luZzwva2V5d29yZD48a2V5d29yZD5ncmFkaWVudC1lY2hvPC9rZXl3b3Jk
PjxrZXl3b3JkPmVuaGFuY2VkIG1yaTwva2V5d29yZD48a2V5d29yZD50aW1lLXNlcmllczwva2V5
d29yZD48a2V5d29yZD5xdWFudGlmaWNhdGlvbjwva2V5d29yZD48a2V5d29yZD52b2x1bWU8L2tl
eXdvcmQ+PC9rZXl3b3Jkcz48ZGF0ZXM+PHllYXI+MjAxNjwveWVhcj48L2RhdGVzPjxwdWJsaXNo
ZXI+SGluZGF3aTwvcHVibGlzaGVyPjxpc2JuPjIwOTAtMTk0MTwvaXNibj48YWNjZXNzaW9uLW51
bT5XT1M6MDAwMzgxMzkyNTAwMDAxPC9hY2Nlc3Npb24tbnVtPjx1cmxzPjxyZWxhdGVkLXVybHM+
PHVybD4mbHQ7R28gdG8gSVNJJmd0OzovL1dPUzowMDAzODEzOTI1MDAwMDE8L3VybD48L3JlbGF0
ZWQtdXJscz48L3VybHM+PGVsZWN0cm9uaWMtcmVzb3VyY2UtbnVtPlVuc3AgMjY1NzQwNSYjeEQ7
MTAuMTE1NS8yMDE2LzI2NTc0MDU8L2VsZWN0cm9uaWMtcmVzb3VyY2UtbnVtPjxsYW5ndWFnZT5F
bmdsaXNoPC9sYW5ndWFnZT48L3JlY29yZD48L0NpdGU+PC9FbmROb3RlPn==
</w:fldData>
          </w:fldChar>
        </w:r>
        <w:r>
          <w:rPr>
            <w:rStyle w:val="Hyperlink"/>
            <w:rFonts w:ascii="Times New Roman" w:hAnsi="Times New Roman" w:cs="Times New Roman"/>
            <w:color w:val="000000" w:themeColor="text1"/>
            <w:sz w:val="24"/>
            <w:szCs w:val="24"/>
            <w:u w:val="none"/>
            <w:vertAlign w:val="superscript"/>
          </w:rPr>
          <w:instrText xml:space="preserve"> ADDIN EN.CITE.DATA </w:instrText>
        </w:r>
        <w:r>
          <w:rPr>
            <w:rStyle w:val="Hyperlink"/>
          </w:rPr>
        </w:r>
        <w:r>
          <w:rPr>
            <w:rStyle w:val="Hyperlink"/>
          </w:rPr>
          <w:fldChar w:fldCharType="end"/>
        </w:r>
        <w:r>
          <w:rPr>
            <w:rStyle w:val="Hyperlink"/>
          </w:rPr>
        </w:r>
        <w:r>
          <w:rPr>
            <w:rStyle w:val="Hyperlink"/>
          </w:rPr>
          <w:fldChar w:fldCharType="separate"/>
        </w:r>
        <w:r>
          <w:rPr>
            <w:rStyle w:val="Hyperlink"/>
            <w:rFonts w:ascii="Times New Roman" w:hAnsi="Times New Roman" w:cs="Times New Roman"/>
            <w:noProof/>
            <w:color w:val="000000" w:themeColor="text1"/>
            <w:sz w:val="24"/>
            <w:szCs w:val="24"/>
            <w:u w:val="none"/>
            <w:vertAlign w:val="superscript"/>
          </w:rPr>
          <w:t>[24]</w:t>
        </w:r>
        <w:r>
          <w:rPr>
            <w:rStyle w:val="Hyperlink"/>
          </w:rPr>
          <w:fldChar w:fldCharType="end"/>
        </w:r>
      </w:hyperlink>
      <w:r>
        <w:rPr>
          <w:rStyle w:val="Hyperlink"/>
          <w:rFonts w:ascii="Times New Roman" w:hAnsi="Times New Roman" w:cs="Times New Roman"/>
          <w:color w:val="000000" w:themeColor="text1"/>
          <w:sz w:val="24"/>
          <w:szCs w:val="24"/>
          <w:u w:val="none"/>
          <w:vertAlign w:val="superscript"/>
        </w:rPr>
        <w:t xml:space="preserve"> </w:t>
      </w:r>
      <w:r>
        <w:rPr>
          <w:rStyle w:val="Hyperlink"/>
          <w:rFonts w:ascii="Times New Roman" w:hAnsi="Times New Roman" w:cs="Times New Roman"/>
          <w:color w:val="000000" w:themeColor="text1"/>
          <w:sz w:val="24"/>
          <w:szCs w:val="24"/>
          <w:u w:val="none"/>
        </w:rPr>
        <w:t xml:space="preserve">and </w:t>
      </w:r>
      <w:bookmarkStart w:id="6" w:name="_Hlk43028409"/>
      <w:r>
        <w:rPr>
          <w:rStyle w:val="Hyperlink"/>
          <w:rFonts w:ascii="Times New Roman" w:hAnsi="Times New Roman" w:cs="Times New Roman"/>
          <w:color w:val="000000" w:themeColor="text1"/>
          <w:sz w:val="24"/>
          <w:szCs w:val="24"/>
          <w:u w:val="none"/>
        </w:rPr>
        <w:t>s</w:t>
      </w:r>
      <w:r>
        <w:rPr>
          <w:rFonts w:ascii="Times New Roman" w:hAnsi="Times New Roman" w:cs="Times New Roman"/>
          <w:color w:val="000000" w:themeColor="text1"/>
          <w:sz w:val="24"/>
          <w:szCs w:val="24"/>
        </w:rPr>
        <w:t>tandard singular value decomposition</w:t>
      </w:r>
      <w:bookmarkEnd w:id="6"/>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SVD</w:t>
      </w:r>
      <w:proofErr w:type="spellEnd"/>
      <w:r>
        <w:rPr>
          <w:rFonts w:ascii="Times New Roman" w:hAnsi="Times New Roman" w:cs="Times New Roman"/>
          <w:color w:val="000000" w:themeColor="text1"/>
          <w:sz w:val="24"/>
          <w:szCs w:val="24"/>
        </w:rPr>
        <w:t xml:space="preserve">) was used for the deconvolution process </w:t>
      </w:r>
      <w:hyperlink r:id="rId29" w:anchor="twentytwo" w:history="1">
        <w:r>
          <w:rPr>
            <w:rStyle w:val="Hyperlink"/>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Østergaard&lt;/Author&gt;&lt;Year&gt;1996&lt;/Year&gt;&lt;RecNum&gt;24&lt;/RecNum&gt;&lt;DisplayText&gt;[22]&lt;/DisplayText&gt;&lt;record&gt;&lt;rec-number&gt;24&lt;/rec-number&gt;&lt;foreign-keys&gt;&lt;key app="EN" db-id="aerrxdws852pzwe22wqvd0z00exf00vpr9z2" timestamp="1569841904"&gt;24&lt;/key&gt;&lt;/foreign-keys&gt;&lt;ref-type name="Journal Article"&gt;17&lt;/ref-type&gt;&lt;contributors&gt;&lt;authors&gt;&lt;author&gt;Østergaard, Leif&lt;/author&gt;&lt;author&gt;Weisskoff, Robert M.&lt;/author&gt;&lt;author&gt;Chesler, David A.&lt;/author&gt;&lt;author&gt;Gyldensted, Carsten&lt;/author&gt;&lt;author&gt;Rosen, Bruce R.&lt;/author&gt;&lt;/authors&gt;&lt;/contributors&gt;&lt;titles&gt;&lt;title&gt;High resolution measurement of cerebral blood flow using intravascular tracer bolus passages. Part I: Mathematical approach and statistical analysis&lt;/title&gt;&lt;secondary-title&gt;Magnetic resonance in medicine&lt;/secondary-title&gt;&lt;/titles&gt;&lt;periodical&gt;&lt;full-title&gt;Magnetic resonance in medicine&lt;/full-title&gt;&lt;/periodical&gt;&lt;pages&gt;715-725&lt;/pages&gt;&lt;volume&gt;36&lt;/volume&gt;&lt;number&gt;5&lt;/number&gt;&lt;dates&gt;&lt;year&gt;1996&lt;/year&gt;&lt;/dates&gt;&lt;publisher&gt;Wiley Online Library&lt;/publisher&gt;&lt;urls&gt;&lt;/urls&gt;&lt;/record&gt;&lt;/Cite&gt;&lt;/EndNote&gt;</w:instrText>
        </w:r>
        <w:r>
          <w:rPr>
            <w:rStyle w:val="Hyperlink"/>
          </w:rPr>
          <w:fldChar w:fldCharType="separate"/>
        </w:r>
        <w:r>
          <w:rPr>
            <w:rStyle w:val="Hyperlink"/>
            <w:rFonts w:ascii="Times New Roman" w:hAnsi="Times New Roman" w:cs="Times New Roman"/>
            <w:noProof/>
            <w:color w:val="000000" w:themeColor="text1"/>
            <w:sz w:val="24"/>
            <w:szCs w:val="24"/>
            <w:u w:val="none"/>
            <w:vertAlign w:val="superscript"/>
          </w:rPr>
          <w:t>[25]</w:t>
        </w:r>
        <w:r>
          <w:rPr>
            <w:rStyle w:val="Hyperlink"/>
          </w:rPr>
          <w:fldChar w:fldCharType="end"/>
        </w:r>
      </w:hyperlink>
      <w:r>
        <w:rPr>
          <w:rFonts w:ascii="Times New Roman" w:hAnsi="Times New Roman" w:cs="Times New Roman"/>
          <w:color w:val="000000" w:themeColor="text1"/>
          <w:sz w:val="24"/>
          <w:szCs w:val="24"/>
        </w:rPr>
        <w:t xml:space="preserve"> for the computation of parametric maps including CBV, CBF and MTT.</w:t>
      </w:r>
    </w:p>
    <w:p w14:paraId="09C7F039" w14:textId="77777777" w:rsidR="00771A6B" w:rsidRDefault="00771A6B" w:rsidP="00771A6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The DTI data post-processing was performed using </w:t>
      </w:r>
      <w:r>
        <w:rPr>
          <w:rFonts w:ascii="Times New Roman" w:hAnsi="Times New Roman" w:cs="Times New Roman"/>
          <w:color w:val="000000" w:themeColor="text1"/>
          <w:sz w:val="24"/>
          <w:szCs w:val="24"/>
          <w:shd w:val="clear" w:color="auto" w:fill="FFFFFF"/>
        </w:rPr>
        <w:t xml:space="preserve">the </w:t>
      </w:r>
      <w:bookmarkStart w:id="7" w:name="_Hlk43028464"/>
      <w:r>
        <w:rPr>
          <w:rFonts w:ascii="Times New Roman" w:eastAsia="MinionPro-Regular" w:hAnsi="Times New Roman" w:cs="Times New Roman"/>
          <w:color w:val="000000" w:themeColor="text1"/>
          <w:sz w:val="24"/>
          <w:szCs w:val="24"/>
        </w:rPr>
        <w:t>Functional Magnetic Resonance Imaging of Brain</w:t>
      </w:r>
      <w:bookmarkEnd w:id="7"/>
      <w:r>
        <w:rPr>
          <w:rFonts w:ascii="Times New Roman" w:eastAsia="MinionPro-Regular" w:hAnsi="Times New Roman" w:cs="Times New Roman"/>
          <w:color w:val="000000" w:themeColor="text1"/>
          <w:sz w:val="24"/>
          <w:szCs w:val="24"/>
        </w:rPr>
        <w:t xml:space="preserve"> (</w:t>
      </w:r>
      <w:bookmarkStart w:id="8" w:name="_Hlk43028483"/>
      <w:r>
        <w:rPr>
          <w:rFonts w:ascii="Times New Roman" w:eastAsia="MinionPro-Regular" w:hAnsi="Times New Roman" w:cs="Times New Roman"/>
          <w:color w:val="000000" w:themeColor="text1"/>
          <w:sz w:val="24"/>
          <w:szCs w:val="24"/>
        </w:rPr>
        <w:t>FMRIB</w:t>
      </w:r>
      <w:bookmarkEnd w:id="8"/>
      <w:r>
        <w:rPr>
          <w:rFonts w:ascii="Times New Roman" w:eastAsia="MinionPro-Regular" w:hAnsi="Times New Roman" w:cs="Times New Roman"/>
          <w:color w:val="000000" w:themeColor="text1"/>
          <w:sz w:val="24"/>
          <w:szCs w:val="24"/>
        </w:rPr>
        <w:t xml:space="preserve">) software library (FSL). </w:t>
      </w:r>
      <w:r>
        <w:rPr>
          <w:rFonts w:ascii="Times New Roman" w:hAnsi="Times New Roman" w:cs="Times New Roman"/>
          <w:color w:val="000000" w:themeColor="text1"/>
          <w:sz w:val="24"/>
          <w:szCs w:val="24"/>
        </w:rPr>
        <w:t xml:space="preserve">Motion, eddy current and susceptibility artefacts were corrected </w:t>
      </w:r>
      <w:hyperlink r:id="rId30" w:anchor="twentythree" w:history="1">
        <w:r>
          <w:rPr>
            <w:rStyle w:val="Hyperlink"/>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Andersson&lt;/Author&gt;&lt;Year&gt;2016&lt;/Year&gt;&lt;RecNum&gt;40&lt;/RecNum&gt;&lt;DisplayText&gt;[23]&lt;/DisplayText&gt;&lt;record&gt;&lt;rec-number&gt;40&lt;/rec-number&gt;&lt;foreign-keys&gt;&lt;key app="EN" db-id="aerrxdws852pzwe22wqvd0z00exf00vpr9z2" timestamp="1569842173"&gt;40&lt;/key&gt;&lt;/foreign-keys&gt;&lt;ref-type name="Journal Article"&gt;17&lt;/ref-type&gt;&lt;contributors&gt;&lt;authors&gt;&lt;author&gt;Andersson, J. L. R.&lt;/author&gt;&lt;author&gt;Sotiropoulos, S. N.&lt;/author&gt;&lt;/authors&gt;&lt;/contributors&gt;&lt;auth-address&gt;FMRIB Centre, Oxford, United Kingdom. Electronic address: jesper@fmrib.ox.ac.uk.&amp;#xD;FMRIB Centre, Oxford, United Kingdom.&lt;/auth-address&gt;&lt;titles&gt;&lt;title&gt;An integrated approach to correction for off-resonance effects and subject movement in diffusion MR imaging&lt;/title&gt;&lt;secondary-title&gt;Neuroimage&lt;/secondary-title&gt;&lt;/titles&gt;&lt;periodical&gt;&lt;full-title&gt;NeuroImage&lt;/full-title&gt;&lt;/periodical&gt;&lt;pages&gt;1063-1078&lt;/pages&gt;&lt;volume&gt;125&lt;/volume&gt;&lt;edition&gt;2015/10/21&lt;/edition&gt;&lt;keywords&gt;&lt;keyword&gt;Algorithms&lt;/keyword&gt;&lt;keyword&gt;*Artifacts&lt;/keyword&gt;&lt;keyword&gt;Diffusion Magnetic Resonance Imaging/methods&lt;/keyword&gt;&lt;keyword&gt;Humans&lt;/keyword&gt;&lt;keyword&gt;Image Interpretation, Computer-Assisted/*methods&lt;/keyword&gt;&lt;keyword&gt;Movement&lt;/keyword&gt;&lt;keyword&gt;Diffusion&lt;/keyword&gt;&lt;keyword&gt;Eddy current&lt;/keyword&gt;&lt;keyword&gt;Registration&lt;/keyword&gt;&lt;keyword&gt;Susceptibility&lt;/keyword&gt;&lt;/keywords&gt;&lt;dates&gt;&lt;year&gt;2016&lt;/year&gt;&lt;pub-dates&gt;&lt;date&gt;Jan 15&lt;/date&gt;&lt;/pub-dates&gt;&lt;/dates&gt;&lt;publisher&gt;Elsevier&lt;/publisher&gt;&lt;isbn&gt;1095-9572 (Electronic)&amp;#xD;1053-8119 (Linking)&lt;/isbn&gt;&lt;accession-num&gt;26481672&lt;/accession-num&gt;&lt;urls&gt;&lt;related-urls&gt;&lt;url&gt;https://www.ncbi.nlm.nih.gov/pubmed/26481672&lt;/url&gt;&lt;/related-urls&gt;&lt;/urls&gt;&lt;custom2&gt;PMC4692656&lt;/custom2&gt;&lt;electronic-resource-num&gt;10.1016/j.neuroimage.2015.10.019&lt;/electronic-resource-num&gt;&lt;/record&gt;&lt;/Cite&gt;&lt;/EndNote&gt;</w:instrText>
        </w:r>
        <w:r>
          <w:rPr>
            <w:rStyle w:val="Hyperlink"/>
          </w:rPr>
          <w:fldChar w:fldCharType="separate"/>
        </w:r>
        <w:r>
          <w:rPr>
            <w:rStyle w:val="Hyperlink"/>
            <w:rFonts w:ascii="Times New Roman" w:hAnsi="Times New Roman" w:cs="Times New Roman"/>
            <w:noProof/>
            <w:color w:val="000000" w:themeColor="text1"/>
            <w:sz w:val="24"/>
            <w:szCs w:val="24"/>
            <w:u w:val="none"/>
            <w:vertAlign w:val="superscript"/>
          </w:rPr>
          <w:t>[26]</w:t>
        </w:r>
        <w:r>
          <w:rPr>
            <w:rStyle w:val="Hyperlink"/>
          </w:rPr>
          <w:fldChar w:fldCharType="end"/>
        </w:r>
      </w:hyperlink>
      <w:r>
        <w:rPr>
          <w:rFonts w:ascii="Times New Roman" w:hAnsi="Times New Roman" w:cs="Times New Roman"/>
          <w:color w:val="000000" w:themeColor="text1"/>
          <w:sz w:val="24"/>
          <w:szCs w:val="24"/>
        </w:rPr>
        <w:t xml:space="preserve"> using </w:t>
      </w:r>
      <w:r>
        <w:rPr>
          <w:rFonts w:ascii="Times New Roman" w:hAnsi="Times New Roman" w:cs="Times New Roman"/>
          <w:bCs/>
          <w:color w:val="000000" w:themeColor="text1"/>
          <w:sz w:val="24"/>
          <w:szCs w:val="24"/>
          <w:shd w:val="clear" w:color="auto" w:fill="FFFFFF"/>
        </w:rPr>
        <w:t>FSL, and parametric maps of</w:t>
      </w:r>
      <w:r>
        <w:rPr>
          <w:rFonts w:ascii="Times New Roman" w:hAnsi="Times New Roman" w:cs="Times New Roman"/>
          <w:color w:val="000000" w:themeColor="text1"/>
          <w:sz w:val="24"/>
          <w:szCs w:val="24"/>
        </w:rPr>
        <w:t xml:space="preserve"> F</w:t>
      </w:r>
      <w:r>
        <w:rPr>
          <w:rFonts w:ascii="Times New Roman" w:hAnsi="Times New Roman" w:cs="Times New Roman"/>
          <w:sz w:val="24"/>
          <w:szCs w:val="24"/>
        </w:rPr>
        <w:t>A, MD, axial diffusivity (AD) and radial diffusivity (RD) were generated.</w:t>
      </w:r>
    </w:p>
    <w:p w14:paraId="565781F6" w14:textId="77777777" w:rsidR="00771A6B" w:rsidRDefault="00771A6B" w:rsidP="00771A6B">
      <w:pPr>
        <w:spacing w:line="360" w:lineRule="auto"/>
        <w:jc w:val="both"/>
        <w:rPr>
          <w:rFonts w:ascii="Times New Roman" w:eastAsia="MinionPro-Regular" w:hAnsi="Times New Roman" w:cs="Times New Roman"/>
          <w:color w:val="000000" w:themeColor="text1"/>
          <w:sz w:val="24"/>
          <w:szCs w:val="24"/>
        </w:rPr>
      </w:pPr>
      <w:r>
        <w:rPr>
          <w:rFonts w:ascii="Times New Roman" w:hAnsi="Times New Roman" w:cs="Times New Roman"/>
          <w:color w:val="000000" w:themeColor="text1"/>
          <w:sz w:val="24"/>
          <w:szCs w:val="24"/>
        </w:rPr>
        <w:t xml:space="preserve">To account for the differences in image resolution and slice thickness from the three scanners as well as between different sequences, </w:t>
      </w:r>
      <w:r>
        <w:rPr>
          <w:rFonts w:ascii="Times New Roman" w:hAnsi="Times New Roman" w:cs="Times New Roman"/>
          <w:sz w:val="24"/>
          <w:szCs w:val="24"/>
        </w:rPr>
        <w:t>axial T2 weighted images were initially co-registered and resampled to the resolution of the DTI and DSC images</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so that all images had the same resolution as shown in </w:t>
      </w:r>
      <w:r>
        <w:rPr>
          <w:rFonts w:ascii="Times New Roman" w:hAnsi="Times New Roman" w:cs="Times New Roman"/>
          <w:color w:val="0D0D0D" w:themeColor="text1" w:themeTint="F2"/>
          <w:sz w:val="24"/>
          <w:szCs w:val="24"/>
        </w:rPr>
        <w:t>Figure 1.</w:t>
      </w:r>
    </w:p>
    <w:p w14:paraId="7621B09A" w14:textId="77777777" w:rsidR="00771A6B" w:rsidRDefault="00771A6B" w:rsidP="00771A6B">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 xml:space="preserve">A </w:t>
      </w:r>
      <w:bookmarkStart w:id="9" w:name="_Hlk43028529"/>
      <w:r>
        <w:rPr>
          <w:rFonts w:ascii="Times New Roman" w:hAnsi="Times New Roman" w:cs="Times New Roman"/>
          <w:color w:val="000000" w:themeColor="text1"/>
          <w:sz w:val="24"/>
          <w:szCs w:val="24"/>
        </w:rPr>
        <w:t xml:space="preserve">volume of interest </w:t>
      </w:r>
      <w:bookmarkEnd w:id="9"/>
      <w:r>
        <w:rPr>
          <w:rFonts w:ascii="Times New Roman" w:hAnsi="Times New Roman" w:cs="Times New Roman"/>
          <w:color w:val="000000" w:themeColor="text1"/>
          <w:sz w:val="24"/>
          <w:szCs w:val="24"/>
        </w:rPr>
        <w:t>(VOI) was generated using the manual segmentation tool in Amira (Thermo Fischer Scientific, France) software to segment the tumour on re-sampled T2 weighted images covering the entire T2 weighted signal abnormality on each slice. The s</w:t>
      </w:r>
      <w:r>
        <w:rPr>
          <w:rFonts w:asciiTheme="majorBidi" w:hAnsiTheme="majorBidi" w:cstheme="majorBidi"/>
          <w:color w:val="000000" w:themeColor="text1"/>
          <w:sz w:val="24"/>
          <w:szCs w:val="24"/>
        </w:rPr>
        <w:t xml:space="preserve">egmented tumour volume was confirmed by a neuroradiologist with over 17 </w:t>
      </w:r>
      <w:proofErr w:type="spellStart"/>
      <w:r>
        <w:rPr>
          <w:rFonts w:asciiTheme="majorBidi" w:hAnsiTheme="majorBidi" w:cstheme="majorBidi"/>
          <w:color w:val="000000" w:themeColor="text1"/>
          <w:sz w:val="24"/>
          <w:szCs w:val="24"/>
        </w:rPr>
        <w:t>years experience</w:t>
      </w:r>
      <w:proofErr w:type="spellEnd"/>
      <w:r>
        <w:rPr>
          <w:rFonts w:asciiTheme="majorBidi" w:hAnsiTheme="majorBidi" w:cstheme="majorBidi"/>
          <w:color w:val="000000" w:themeColor="text1"/>
          <w:sz w:val="24"/>
          <w:szCs w:val="24"/>
        </w:rPr>
        <w:t>.</w:t>
      </w:r>
      <w:r>
        <w:rPr>
          <w:rFonts w:ascii="Times New Roman" w:hAnsi="Times New Roman" w:cs="Times New Roman"/>
          <w:color w:val="000000" w:themeColor="text1"/>
          <w:sz w:val="24"/>
          <w:szCs w:val="24"/>
        </w:rPr>
        <w:t xml:space="preserve"> The area from all slices was then summed to compute the VOI (Figure 1). The same VOIs were then used for DTI and DSC maps. To account for the variability in acquisition parameters from different scanners and between patients, tumour values were normalized to the contralateral normal brain. Three VOIs were typically generated from each patient including the </w:t>
      </w:r>
      <w:r>
        <w:rPr>
          <w:rFonts w:ascii="Times New Roman" w:hAnsi="Times New Roman" w:cs="Times New Roman"/>
          <w:bCs/>
          <w:color w:val="000000" w:themeColor="text1"/>
          <w:sz w:val="24"/>
          <w:szCs w:val="24"/>
        </w:rPr>
        <w:t>tumour</w:t>
      </w:r>
      <w:r>
        <w:rPr>
          <w:rFonts w:ascii="Times New Roman" w:hAnsi="Times New Roman" w:cs="Times New Roman"/>
          <w:color w:val="000000" w:themeColor="text1"/>
          <w:sz w:val="24"/>
          <w:szCs w:val="24"/>
        </w:rPr>
        <w:t xml:space="preserve">, a </w:t>
      </w:r>
      <w:r>
        <w:rPr>
          <w:rFonts w:ascii="Times New Roman" w:hAnsi="Times New Roman" w:cs="Times New Roman"/>
          <w:bCs/>
          <w:color w:val="000000" w:themeColor="text1"/>
          <w:sz w:val="24"/>
          <w:szCs w:val="24"/>
        </w:rPr>
        <w:t>contralateral</w:t>
      </w:r>
      <w:r>
        <w:rPr>
          <w:rFonts w:ascii="Times New Roman" w:hAnsi="Times New Roman" w:cs="Times New Roman"/>
          <w:color w:val="000000" w:themeColor="text1"/>
          <w:sz w:val="24"/>
          <w:szCs w:val="24"/>
        </w:rPr>
        <w:t xml:space="preserve"> VOI, similar in volume to the tumour VOI, and a contralateral</w:t>
      </w:r>
      <w:r>
        <w:rPr>
          <w:rFonts w:ascii="Times New Roman" w:hAnsi="Times New Roman" w:cs="Times New Roman"/>
          <w:bCs/>
          <w:color w:val="000000" w:themeColor="text1"/>
          <w:sz w:val="24"/>
          <w:szCs w:val="24"/>
        </w:rPr>
        <w:t xml:space="preserve"> white matter VOI to compute the normalized DSC parameters </w:t>
      </w:r>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rMT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CBF</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rCBV</w:t>
      </w:r>
      <w:proofErr w:type="spellEnd"/>
      <w:r>
        <w:rPr>
          <w:rFonts w:ascii="Times New Roman" w:hAnsi="Times New Roman" w:cs="Times New Roman"/>
          <w:color w:val="000000" w:themeColor="text1"/>
          <w:sz w:val="24"/>
          <w:szCs w:val="24"/>
        </w:rPr>
        <w:t>). To mitigate for sampling bias and evaluate viable tumour regions, the 90</w:t>
      </w:r>
      <w:r>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nd 10</w:t>
      </w:r>
      <w:r>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percentiles of the </w:t>
      </w:r>
      <w:proofErr w:type="spellStart"/>
      <w:r>
        <w:rPr>
          <w:rFonts w:ascii="Times New Roman" w:hAnsi="Times New Roman" w:cs="Times New Roman"/>
          <w:color w:val="000000" w:themeColor="text1"/>
          <w:sz w:val="24"/>
          <w:szCs w:val="24"/>
        </w:rPr>
        <w:t>rCBV</w:t>
      </w:r>
      <w:proofErr w:type="spellEnd"/>
      <w:r>
        <w:rPr>
          <w:rFonts w:ascii="Times New Roman" w:hAnsi="Times New Roman" w:cs="Times New Roman"/>
          <w:color w:val="000000" w:themeColor="text1"/>
          <w:sz w:val="24"/>
          <w:szCs w:val="24"/>
        </w:rPr>
        <w:t xml:space="preserve"> and MD values were measured within the entire tumour </w:t>
      </w:r>
      <w:proofErr w:type="gramStart"/>
      <w:r>
        <w:rPr>
          <w:rFonts w:ascii="Times New Roman" w:hAnsi="Times New Roman" w:cs="Times New Roman"/>
          <w:color w:val="000000" w:themeColor="text1"/>
          <w:sz w:val="24"/>
          <w:szCs w:val="24"/>
        </w:rPr>
        <w:t>VOI, and</w:t>
      </w:r>
      <w:proofErr w:type="gramEnd"/>
      <w:r>
        <w:rPr>
          <w:rFonts w:ascii="Times New Roman" w:hAnsi="Times New Roman" w:cs="Times New Roman"/>
          <w:color w:val="000000" w:themeColor="text1"/>
          <w:sz w:val="24"/>
          <w:szCs w:val="24"/>
        </w:rPr>
        <w:t xml:space="preserve"> reported as </w:t>
      </w:r>
      <w:proofErr w:type="spellStart"/>
      <w:r>
        <w:rPr>
          <w:rFonts w:ascii="Times New Roman" w:hAnsi="Times New Roman" w:cs="Times New Roman"/>
          <w:color w:val="000000" w:themeColor="text1"/>
          <w:sz w:val="24"/>
          <w:szCs w:val="24"/>
        </w:rPr>
        <w:t>rCBV</w:t>
      </w:r>
      <w:r>
        <w:rPr>
          <w:rFonts w:ascii="Times New Roman" w:hAnsi="Times New Roman" w:cs="Times New Roman"/>
          <w:color w:val="000000" w:themeColor="text1"/>
          <w:sz w:val="24"/>
          <w:szCs w:val="24"/>
          <w:vertAlign w:val="subscript"/>
        </w:rPr>
        <w:t>max</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MD</w:t>
      </w:r>
      <w:r>
        <w:rPr>
          <w:rFonts w:ascii="Times New Roman" w:hAnsi="Times New Roman" w:cs="Times New Roman"/>
          <w:color w:val="000000" w:themeColor="text1"/>
          <w:sz w:val="24"/>
          <w:szCs w:val="24"/>
          <w:vertAlign w:val="subscript"/>
        </w:rPr>
        <w:t>min</w:t>
      </w:r>
      <w:proofErr w:type="spellEnd"/>
      <w:r>
        <w:rPr>
          <w:rFonts w:ascii="Times New Roman" w:hAnsi="Times New Roman" w:cs="Times New Roman"/>
          <w:color w:val="000000" w:themeColor="text1"/>
          <w:sz w:val="24"/>
          <w:szCs w:val="24"/>
        </w:rPr>
        <w:t xml:space="preserve">. </w:t>
      </w:r>
      <w:bookmarkEnd w:id="4"/>
    </w:p>
    <w:p w14:paraId="0580F5EA" w14:textId="77777777" w:rsidR="00771A6B" w:rsidRDefault="00771A6B" w:rsidP="00771A6B">
      <w:pPr>
        <w:spacing w:line="360" w:lineRule="auto"/>
        <w:jc w:val="both"/>
        <w:rPr>
          <w:rFonts w:ascii="Times New Roman" w:hAnsi="Times New Roman" w:cs="Times New Roman"/>
          <w:sz w:val="24"/>
          <w:szCs w:val="24"/>
        </w:rPr>
      </w:pPr>
      <w:r>
        <w:rPr>
          <w:rFonts w:ascii="Times New Roman" w:eastAsiaTheme="majorEastAsia" w:hAnsi="Times New Roman" w:cs="Times New Roman"/>
          <w:b/>
          <w:color w:val="000000" w:themeColor="text1"/>
          <w:sz w:val="24"/>
          <w:szCs w:val="24"/>
          <w:u w:val="single"/>
        </w:rPr>
        <w:t xml:space="preserve">Statistical analysis: </w:t>
      </w:r>
    </w:p>
    <w:p w14:paraId="3F66D020" w14:textId="44FC13B3" w:rsidR="00771A6B" w:rsidRDefault="00771A6B" w:rsidP="00771A6B">
      <w:pPr>
        <w:spacing w:line="360" w:lineRule="auto"/>
        <w:jc w:val="both"/>
        <w:rPr>
          <w:rFonts w:asciiTheme="majorBidi" w:hAnsiTheme="majorBidi" w:cstheme="majorBidi"/>
          <w:sz w:val="24"/>
          <w:szCs w:val="24"/>
        </w:rPr>
      </w:pPr>
      <w:r>
        <w:rPr>
          <w:rFonts w:ascii="Times New Roman" w:hAnsi="Times New Roman" w:cs="Times New Roman"/>
          <w:color w:val="000000" w:themeColor="text1"/>
          <w:sz w:val="24"/>
          <w:szCs w:val="24"/>
          <w:shd w:val="clear" w:color="auto" w:fill="FFFFFF"/>
        </w:rPr>
        <w:t xml:space="preserve">The data were analysed using Statistical Program for Social Science (SPSS) version 24 (IBM, UK). Quantitative data were represented as median ± standard deviation (SD). </w:t>
      </w:r>
      <w:r>
        <w:rPr>
          <w:rFonts w:ascii="Times New Roman" w:hAnsi="Times New Roman" w:cs="Times New Roman"/>
          <w:color w:val="000000" w:themeColor="text1"/>
          <w:sz w:val="24"/>
          <w:szCs w:val="24"/>
        </w:rPr>
        <w:t>Following histogram analysis, the data was found to be non-normally distributed</w:t>
      </w:r>
      <w:r>
        <w:rPr>
          <w:rFonts w:ascii="Times New Roman" w:hAnsi="Times New Roman" w:cs="Times New Roman"/>
          <w:color w:val="000000" w:themeColor="text1"/>
          <w:sz w:val="24"/>
          <w:szCs w:val="24"/>
          <w:shd w:val="clear" w:color="auto" w:fill="FFFFFF"/>
        </w:rPr>
        <w:t xml:space="preserve">, and hence a non-parametric </w:t>
      </w:r>
      <w:r>
        <w:rPr>
          <w:rFonts w:ascii="Times New Roman" w:hAnsi="Times New Roman" w:cs="Times New Roman"/>
          <w:color w:val="000000"/>
          <w:sz w:val="24"/>
          <w:szCs w:val="24"/>
        </w:rPr>
        <w:t>Mann</w:t>
      </w:r>
      <w:r>
        <w:rPr>
          <w:rFonts w:ascii="Times New Roman" w:hAnsi="Times New Roman" w:cs="Times New Roman"/>
          <w:color w:val="000000" w:themeColor="text1"/>
          <w:sz w:val="24"/>
          <w:szCs w:val="24"/>
        </w:rPr>
        <w:t>-Whitney U test was used</w:t>
      </w:r>
      <w:r>
        <w:rPr>
          <w:rFonts w:ascii="Times New Roman" w:hAnsi="Times New Roman" w:cs="Times New Roman"/>
          <w:color w:val="000000" w:themeColor="text1"/>
          <w:sz w:val="24"/>
          <w:szCs w:val="24"/>
          <w:shd w:val="clear" w:color="auto" w:fill="FFFFFF"/>
        </w:rPr>
        <w:t xml:space="preserve"> to analyse tumour volume, normalized T2 (nT2) signal intensity, </w:t>
      </w:r>
      <w:proofErr w:type="gramStart"/>
      <w:r>
        <w:rPr>
          <w:rFonts w:ascii="Times New Roman" w:hAnsi="Times New Roman" w:cs="Times New Roman"/>
          <w:color w:val="000000" w:themeColor="text1"/>
          <w:sz w:val="24"/>
          <w:szCs w:val="24"/>
          <w:shd w:val="clear" w:color="auto" w:fill="FFFFFF"/>
        </w:rPr>
        <w:t>DSC</w:t>
      </w:r>
      <w:proofErr w:type="gramEnd"/>
      <w:r>
        <w:rPr>
          <w:rFonts w:ascii="Times New Roman" w:hAnsi="Times New Roman" w:cs="Times New Roman"/>
          <w:color w:val="000000" w:themeColor="text1"/>
          <w:sz w:val="24"/>
          <w:szCs w:val="24"/>
          <w:shd w:val="clear" w:color="auto" w:fill="FFFFFF"/>
        </w:rPr>
        <w:t xml:space="preserve"> and DTI parameters. Comparisons were made between GII versus GIII gliomas, </w:t>
      </w:r>
      <w:proofErr w:type="spellStart"/>
      <w:r>
        <w:rPr>
          <w:rFonts w:ascii="Times New Roman" w:hAnsi="Times New Roman" w:cs="Times New Roman"/>
          <w:sz w:val="24"/>
          <w:szCs w:val="24"/>
        </w:rPr>
        <w:t>astrocytomas</w:t>
      </w:r>
      <w:proofErr w:type="spellEnd"/>
      <w:r>
        <w:rPr>
          <w:rFonts w:ascii="Times New Roman" w:hAnsi="Times New Roman" w:cs="Times New Roman"/>
          <w:sz w:val="24"/>
          <w:szCs w:val="24"/>
        </w:rPr>
        <w:t xml:space="preserve"> versus oligodendroglioma</w:t>
      </w:r>
      <w:r>
        <w:rPr>
          <w:rFonts w:ascii="Times New Roman" w:hAnsi="Times New Roman" w:cs="Times New Roman"/>
          <w:color w:val="000000" w:themeColor="text1"/>
          <w:sz w:val="24"/>
          <w:szCs w:val="24"/>
          <w:shd w:val="clear" w:color="auto" w:fill="FFFFFF"/>
        </w:rPr>
        <w:t xml:space="preserve">s, </w:t>
      </w:r>
      <w:r>
        <w:rPr>
          <w:rFonts w:ascii="Times New Roman" w:hAnsi="Times New Roman" w:cs="Times New Roman"/>
          <w:color w:val="000000" w:themeColor="text1"/>
          <w:sz w:val="24"/>
          <w:szCs w:val="24"/>
        </w:rPr>
        <w:t>GII astrocytoma versus GII oligodendroglioma, and GII astrocytoma versus GIII anaplastic astrocytoma.</w:t>
      </w:r>
      <w:r>
        <w:rPr>
          <w:rFonts w:ascii="Times New Roman" w:hAnsi="Times New Roman" w:cs="Times New Roman"/>
          <w:color w:val="000000" w:themeColor="text1"/>
          <w:sz w:val="24"/>
          <w:szCs w:val="24"/>
          <w:shd w:val="clear" w:color="auto" w:fill="FFFFFF"/>
        </w:rPr>
        <w:t xml:space="preserve"> A p-value of &lt; 0.05 was considered significant for the univariate analysis. A logistic regression analysis was performed </w:t>
      </w:r>
      <w:r>
        <w:rPr>
          <w:rFonts w:ascii="Times New Roman" w:hAnsi="Times New Roman" w:cs="Times New Roman"/>
          <w:color w:val="000000" w:themeColor="text1"/>
          <w:sz w:val="24"/>
          <w:szCs w:val="24"/>
        </w:rPr>
        <w:t>using a backward methodology</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rPr>
        <w:t xml:space="preserve">to determine the best combination of parameters to differentiate between groups. </w:t>
      </w:r>
      <w:r>
        <w:rPr>
          <w:rFonts w:asciiTheme="majorBidi" w:hAnsiTheme="majorBidi" w:cstheme="majorBidi"/>
          <w:sz w:val="24"/>
          <w:szCs w:val="24"/>
        </w:rPr>
        <w:t xml:space="preserve">A </w:t>
      </w:r>
      <w:bookmarkStart w:id="10" w:name="_Hlk43028589"/>
      <w:r>
        <w:rPr>
          <w:rFonts w:asciiTheme="majorBidi" w:hAnsiTheme="majorBidi" w:cstheme="majorBidi"/>
          <w:sz w:val="24"/>
          <w:szCs w:val="24"/>
        </w:rPr>
        <w:t xml:space="preserve">leave-one-out cross validation </w:t>
      </w:r>
      <w:bookmarkEnd w:id="10"/>
      <w:r>
        <w:rPr>
          <w:rFonts w:asciiTheme="majorBidi" w:hAnsiTheme="majorBidi" w:cstheme="majorBidi"/>
          <w:sz w:val="24"/>
          <w:szCs w:val="24"/>
        </w:rPr>
        <w:t xml:space="preserve">(LOOCV) analysis was used to validate the </w:t>
      </w:r>
      <w:r>
        <w:rPr>
          <w:rFonts w:ascii="Times New Roman" w:hAnsi="Times New Roman" w:cs="Times New Roman"/>
          <w:sz w:val="24"/>
          <w:szCs w:val="24"/>
          <w:shd w:val="clear" w:color="auto" w:fill="FFFFFF"/>
        </w:rPr>
        <w:t>sensitivity and specificity</w:t>
      </w:r>
      <w:r>
        <w:rPr>
          <w:rFonts w:asciiTheme="majorBidi" w:hAnsiTheme="majorBidi" w:cstheme="majorBidi"/>
          <w:sz w:val="24"/>
          <w:szCs w:val="24"/>
        </w:rPr>
        <w:t xml:space="preserve"> of the combined parameters.  </w:t>
      </w:r>
      <w:bookmarkStart w:id="11" w:name="_Hlk54290929"/>
      <w:r>
        <w:rPr>
          <w:rFonts w:asciiTheme="majorBidi" w:hAnsiTheme="majorBidi" w:cstheme="majorBidi"/>
          <w:sz w:val="24"/>
          <w:szCs w:val="24"/>
        </w:rPr>
        <w:t>This method employs a leave-one-subject-out cross-validation procedure in which a single subject is iteratively left out of the first-stage group analysis. Subsequent analysis is then carried out using the remaining data, and the procedure is then repeated for each subject.</w:t>
      </w:r>
      <w:r>
        <w:rPr>
          <w:rFonts w:asciiTheme="majorBidi" w:hAnsiTheme="majorBidi" w:cstheme="majorBidi"/>
          <w:color w:val="FF0000"/>
          <w:sz w:val="24"/>
          <w:szCs w:val="24"/>
        </w:rPr>
        <w:t xml:space="preserve"> </w:t>
      </w:r>
      <w:bookmarkEnd w:id="11"/>
    </w:p>
    <w:p w14:paraId="664B255A" w14:textId="77777777" w:rsidR="00771A6B" w:rsidRDefault="00771A6B" w:rsidP="00771A6B">
      <w:pPr>
        <w:spacing w:line="360" w:lineRule="auto"/>
        <w:jc w:val="both"/>
        <w:rPr>
          <w:rFonts w:ascii="Times New Roman" w:hAnsi="Times New Roman" w:cs="Times New Roman"/>
          <w:sz w:val="24"/>
          <w:szCs w:val="24"/>
        </w:rPr>
      </w:pPr>
      <w:r>
        <w:rPr>
          <w:sz w:val="24"/>
          <w:szCs w:val="24"/>
        </w:rPr>
        <w:t xml:space="preserve"> </w:t>
      </w:r>
      <w:r>
        <w:rPr>
          <w:rFonts w:ascii="Times New Roman" w:hAnsi="Times New Roman" w:cs="Times New Roman"/>
          <w:color w:val="000000" w:themeColor="text1"/>
          <w:sz w:val="24"/>
          <w:szCs w:val="24"/>
          <w:shd w:val="clear" w:color="auto" w:fill="FFFFFF"/>
        </w:rPr>
        <w:t xml:space="preserve">A </w:t>
      </w:r>
      <w:bookmarkStart w:id="12" w:name="_Hlk43028709"/>
      <w:r>
        <w:rPr>
          <w:rFonts w:ascii="Times New Roman" w:hAnsi="Times New Roman" w:cs="Times New Roman"/>
          <w:color w:val="000000" w:themeColor="text1"/>
          <w:sz w:val="24"/>
          <w:szCs w:val="24"/>
          <w:shd w:val="clear" w:color="auto" w:fill="FFFFFF"/>
        </w:rPr>
        <w:t xml:space="preserve">receiver operating characteristic </w:t>
      </w:r>
      <w:bookmarkEnd w:id="12"/>
      <w:r>
        <w:rPr>
          <w:rFonts w:ascii="Times New Roman" w:hAnsi="Times New Roman" w:cs="Times New Roman"/>
          <w:color w:val="000000" w:themeColor="text1"/>
          <w:sz w:val="24"/>
          <w:szCs w:val="24"/>
          <w:shd w:val="clear" w:color="auto" w:fill="FFFFFF"/>
        </w:rPr>
        <w:t xml:space="preserve">(ROC curve) analysis was used to determine the best cut-off value that provided the highest sensitivity and specificity. </w:t>
      </w:r>
      <w:r>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shd w:val="clear" w:color="auto" w:fill="FFFFFF"/>
        </w:rPr>
        <w:t>optimal cut-off values for the ROC analyses were selected depending on the maximum value of the Youden index.</w:t>
      </w:r>
    </w:p>
    <w:p w14:paraId="6BE4E3B4" w14:textId="77777777" w:rsidR="00771A6B" w:rsidRDefault="00771A6B" w:rsidP="00771A6B">
      <w:pPr>
        <w:spacing w:line="360" w:lineRule="auto"/>
        <w:jc w:val="both"/>
        <w:rPr>
          <w:rFonts w:ascii="Times New Roman" w:hAnsi="Times New Roman" w:cs="Times New Roman"/>
          <w:b/>
          <w:color w:val="000000" w:themeColor="text1"/>
          <w:sz w:val="24"/>
          <w:szCs w:val="24"/>
          <w:u w:val="single"/>
          <w:shd w:val="clear" w:color="auto" w:fill="FFFFFF"/>
        </w:rPr>
      </w:pPr>
    </w:p>
    <w:p w14:paraId="470073D1" w14:textId="77777777" w:rsidR="00771A6B" w:rsidRDefault="00771A6B" w:rsidP="00771A6B">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b/>
          <w:color w:val="000000" w:themeColor="text1"/>
          <w:sz w:val="24"/>
          <w:szCs w:val="24"/>
          <w:u w:val="single"/>
          <w:shd w:val="clear" w:color="auto" w:fill="FFFFFF"/>
        </w:rPr>
        <w:t>Results:</w:t>
      </w:r>
      <w:r>
        <w:rPr>
          <w:rFonts w:ascii="Times New Roman" w:hAnsi="Times New Roman" w:cs="Times New Roman"/>
          <w:color w:val="000000" w:themeColor="text1"/>
          <w:sz w:val="24"/>
          <w:szCs w:val="24"/>
          <w:shd w:val="clear" w:color="auto" w:fill="FFFFFF"/>
        </w:rPr>
        <w:t xml:space="preserve"> </w:t>
      </w:r>
    </w:p>
    <w:p w14:paraId="7767E37A" w14:textId="77777777" w:rsidR="00771A6B" w:rsidRDefault="00771A6B" w:rsidP="00771A6B">
      <w:pPr>
        <w:spacing w:line="360" w:lineRule="auto"/>
        <w:jc w:val="both"/>
        <w:rPr>
          <w:rFonts w:ascii="Times New Roman" w:hAnsi="Times New Roman" w:cs="Times New Roman"/>
          <w:color w:val="0D0D0D" w:themeColor="text1" w:themeTint="F2"/>
          <w:sz w:val="24"/>
          <w:szCs w:val="24"/>
          <w:shd w:val="clear" w:color="auto" w:fill="FFFFFF"/>
        </w:rPr>
      </w:pPr>
      <w:r>
        <w:rPr>
          <w:rFonts w:ascii="Times New Roman" w:hAnsi="Times New Roman" w:cs="Times New Roman"/>
          <w:color w:val="000000" w:themeColor="text1"/>
          <w:sz w:val="24"/>
          <w:szCs w:val="24"/>
          <w:shd w:val="clear" w:color="auto" w:fill="FFFFFF"/>
        </w:rPr>
        <w:t xml:space="preserve">T2 weighted, T1 weighted post-contrast, FA, MD, AD, RD, CBV and CBF maps from a patient with GII Oligodendroglioma and a patient with GIII Anaplastic Astrocytoma are shown in </w:t>
      </w:r>
      <w:r>
        <w:rPr>
          <w:rFonts w:ascii="Times New Roman" w:hAnsi="Times New Roman" w:cs="Times New Roman"/>
          <w:color w:val="0D0D0D" w:themeColor="text1" w:themeTint="F2"/>
          <w:sz w:val="24"/>
          <w:szCs w:val="24"/>
          <w:shd w:val="clear" w:color="auto" w:fill="FFFFFF"/>
        </w:rPr>
        <w:t xml:space="preserve">Figure 2. The median and SD values of these parameters for all GII and GIII gliomas and </w:t>
      </w:r>
      <w:r>
        <w:rPr>
          <w:rFonts w:ascii="Times New Roman" w:hAnsi="Times New Roman" w:cs="Times New Roman"/>
          <w:color w:val="0D0D0D" w:themeColor="text1" w:themeTint="F2"/>
          <w:sz w:val="24"/>
          <w:szCs w:val="24"/>
        </w:rPr>
        <w:t>for sub-group analyses</w:t>
      </w:r>
      <w:r>
        <w:rPr>
          <w:rFonts w:ascii="Times New Roman" w:hAnsi="Times New Roman" w:cs="Times New Roman"/>
          <w:color w:val="0D0D0D" w:themeColor="text1" w:themeTint="F2"/>
          <w:sz w:val="24"/>
          <w:szCs w:val="24"/>
          <w:shd w:val="clear" w:color="auto" w:fill="FFFFFF"/>
        </w:rPr>
        <w:t xml:space="preserve"> of histological subtypes are shown in </w:t>
      </w:r>
      <w:r>
        <w:rPr>
          <w:rFonts w:ascii="Times New Roman" w:hAnsi="Times New Roman" w:cs="Times New Roman"/>
          <w:color w:val="0D0D0D" w:themeColor="text1" w:themeTint="F2"/>
          <w:sz w:val="24"/>
          <w:szCs w:val="24"/>
        </w:rPr>
        <w:t xml:space="preserve">Table </w:t>
      </w:r>
      <w:r>
        <w:rPr>
          <w:rFonts w:ascii="Times New Roman" w:hAnsi="Times New Roman" w:cs="Times New Roman"/>
          <w:color w:val="0D0D0D" w:themeColor="text1" w:themeTint="F2"/>
          <w:sz w:val="24"/>
          <w:szCs w:val="24"/>
        </w:rPr>
        <w:fldChar w:fldCharType="begin"/>
      </w:r>
      <w:r>
        <w:rPr>
          <w:rFonts w:ascii="Times New Roman" w:hAnsi="Times New Roman" w:cs="Times New Roman"/>
          <w:color w:val="0D0D0D" w:themeColor="text1" w:themeTint="F2"/>
          <w:sz w:val="24"/>
          <w:szCs w:val="24"/>
        </w:rPr>
        <w:instrText xml:space="preserve"> SEQ Table_ \* ARABIC </w:instrText>
      </w:r>
      <w:r>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2</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w:t>
      </w:r>
    </w:p>
    <w:p w14:paraId="678EB541" w14:textId="004754F5" w:rsidR="00771A6B" w:rsidRDefault="00771A6B" w:rsidP="00771A6B">
      <w:pPr>
        <w:spacing w:line="360" w:lineRule="auto"/>
        <w:jc w:val="both"/>
        <w:rPr>
          <w:rFonts w:ascii="Times New Roman" w:hAnsi="Times New Roman" w:cs="Times New Roman"/>
          <w:color w:val="0D0D0D" w:themeColor="text1" w:themeTint="F2"/>
          <w:sz w:val="24"/>
          <w:szCs w:val="24"/>
          <w:shd w:val="clear" w:color="auto" w:fill="FFFFFF"/>
        </w:rPr>
      </w:pPr>
      <w:r>
        <w:rPr>
          <w:rFonts w:ascii="Times New Roman" w:hAnsi="Times New Roman" w:cs="Times New Roman"/>
          <w:color w:val="0D0D0D" w:themeColor="text1" w:themeTint="F2"/>
          <w:sz w:val="24"/>
          <w:szCs w:val="24"/>
          <w:shd w:val="clear" w:color="auto" w:fill="FFFFFF"/>
        </w:rPr>
        <w:t>On univariate analysis, no significant difference in tumour volume, normalised T2 signal intensity ratio and DSC parameters w</w:t>
      </w:r>
      <w:r w:rsidR="00FB1634">
        <w:rPr>
          <w:rFonts w:ascii="Times New Roman" w:hAnsi="Times New Roman" w:cs="Times New Roman"/>
          <w:color w:val="0D0D0D" w:themeColor="text1" w:themeTint="F2"/>
          <w:sz w:val="24"/>
          <w:szCs w:val="24"/>
          <w:shd w:val="clear" w:color="auto" w:fill="FFFFFF"/>
        </w:rPr>
        <w:t>ere</w:t>
      </w:r>
      <w:r>
        <w:rPr>
          <w:rFonts w:ascii="Times New Roman" w:hAnsi="Times New Roman" w:cs="Times New Roman"/>
          <w:color w:val="0D0D0D" w:themeColor="text1" w:themeTint="F2"/>
          <w:sz w:val="24"/>
          <w:szCs w:val="24"/>
          <w:shd w:val="clear" w:color="auto" w:fill="FFFFFF"/>
        </w:rPr>
        <w:t xml:space="preserve"> observed as shown in Figure 3 (P &gt; 0.05). T</w:t>
      </w:r>
      <w:r>
        <w:rPr>
          <w:rFonts w:ascii="Times New Roman" w:hAnsi="Times New Roman" w:cs="Times New Roman"/>
          <w:color w:val="0D0D0D" w:themeColor="text1" w:themeTint="F2"/>
          <w:sz w:val="24"/>
          <w:szCs w:val="24"/>
        </w:rPr>
        <w:t xml:space="preserve">he median FA values were slightly higher in GIII gliomas and the median MD values slightly lower in GIII gliomas; however, there was no </w:t>
      </w:r>
      <w:r>
        <w:rPr>
          <w:rFonts w:ascii="Times New Roman" w:hAnsi="Times New Roman" w:cs="Times New Roman"/>
          <w:color w:val="0D0D0D" w:themeColor="text1" w:themeTint="F2"/>
          <w:sz w:val="24"/>
          <w:szCs w:val="24"/>
          <w:shd w:val="clear" w:color="auto" w:fill="FFFFFF"/>
        </w:rPr>
        <w:t xml:space="preserve">significant difference in any DTI parameters as shown in Figure 3 (P &gt; 0.05). </w:t>
      </w:r>
    </w:p>
    <w:p w14:paraId="68CC7B38" w14:textId="77777777" w:rsidR="00771A6B" w:rsidRDefault="00771A6B" w:rsidP="00771A6B">
      <w:pPr>
        <w:spacing w:line="360" w:lineRule="auto"/>
        <w:jc w:val="both"/>
        <w:rPr>
          <w:rFonts w:ascii="Calibri" w:hAnsi="Calibri" w:cs="Calibri"/>
          <w:color w:val="000000"/>
          <w:sz w:val="24"/>
          <w:szCs w:val="24"/>
          <w:shd w:val="clear" w:color="auto" w:fill="FFFFFF"/>
        </w:rPr>
      </w:pPr>
      <w:r>
        <w:rPr>
          <w:rFonts w:ascii="Times New Roman" w:hAnsi="Times New Roman" w:cs="Times New Roman"/>
          <w:color w:val="0D0D0D" w:themeColor="text1" w:themeTint="F2"/>
          <w:sz w:val="24"/>
          <w:szCs w:val="24"/>
        </w:rPr>
        <w:t xml:space="preserve">The logistic regression analysis showed that the tumour </w:t>
      </w:r>
      <w:r>
        <w:rPr>
          <w:rFonts w:asciiTheme="majorBidi" w:hAnsiTheme="majorBidi" w:cstheme="majorBidi"/>
          <w:color w:val="0D0D0D" w:themeColor="text1" w:themeTint="F2"/>
          <w:sz w:val="24"/>
          <w:szCs w:val="24"/>
        </w:rPr>
        <w:t xml:space="preserve">volume and </w:t>
      </w:r>
      <w:proofErr w:type="spellStart"/>
      <w:r>
        <w:rPr>
          <w:rFonts w:asciiTheme="majorBidi" w:hAnsiTheme="majorBidi" w:cstheme="majorBidi"/>
          <w:color w:val="0D0D0D" w:themeColor="text1" w:themeTint="F2"/>
          <w:sz w:val="24"/>
          <w:szCs w:val="24"/>
        </w:rPr>
        <w:t>rMTT</w:t>
      </w:r>
      <w:proofErr w:type="spellEnd"/>
      <w:r>
        <w:rPr>
          <w:rFonts w:asciiTheme="majorBidi" w:hAnsiTheme="majorBidi" w:cstheme="majorBidi"/>
          <w:color w:val="0D0D0D" w:themeColor="text1" w:themeTint="F2"/>
          <w:sz w:val="24"/>
          <w:szCs w:val="24"/>
        </w:rPr>
        <w:t xml:space="preserve"> provided the best combination in separating non-enhancing GII from GIII gliomas</w:t>
      </w:r>
      <w:r>
        <w:rPr>
          <w:rFonts w:asciiTheme="majorBidi" w:hAnsiTheme="majorBidi" w:cstheme="majorBidi"/>
          <w:sz w:val="24"/>
          <w:szCs w:val="24"/>
        </w:rPr>
        <w:t xml:space="preserve">.  </w:t>
      </w:r>
      <w:r>
        <w:rPr>
          <w:rFonts w:asciiTheme="majorBidi" w:hAnsiTheme="majorBidi" w:cstheme="majorBidi"/>
          <w:sz w:val="24"/>
          <w:szCs w:val="24"/>
          <w:shd w:val="clear" w:color="auto" w:fill="FFFFFF"/>
        </w:rPr>
        <w:t xml:space="preserve">The ROC analysis showed that </w:t>
      </w:r>
      <w:r>
        <w:rPr>
          <w:rFonts w:asciiTheme="majorBidi" w:hAnsiTheme="majorBidi" w:cstheme="majorBidi"/>
          <w:sz w:val="24"/>
          <w:szCs w:val="24"/>
        </w:rPr>
        <w:t xml:space="preserve">an optimal cut-off value of 0.33 resulted in 70.6% sensitivity and 64.3% specificity and an AUC of 0.71 in differentiating GII and GIII gliomas as shown in Figure 4. </w:t>
      </w:r>
      <w:r>
        <w:rPr>
          <w:rFonts w:asciiTheme="majorBidi" w:hAnsiTheme="majorBidi" w:cstheme="majorBidi"/>
          <w:sz w:val="24"/>
          <w:szCs w:val="24"/>
          <w:shd w:val="clear" w:color="auto" w:fill="FFFFFF"/>
        </w:rPr>
        <w:t xml:space="preserve">The “leave-one-out” cross-validation resulted in 67.4% sensitivity and 69.9% specificity to differentiate between GII and GIII gliomas. </w:t>
      </w:r>
      <w:r>
        <w:rPr>
          <w:rFonts w:asciiTheme="majorBidi" w:hAnsiTheme="majorBidi" w:cstheme="majorBidi"/>
          <w:color w:val="000000" w:themeColor="text1"/>
          <w:sz w:val="24"/>
          <w:szCs w:val="24"/>
        </w:rPr>
        <w:t xml:space="preserve">The ROC </w:t>
      </w:r>
      <w:r>
        <w:rPr>
          <w:rFonts w:asciiTheme="majorBidi" w:hAnsiTheme="majorBidi" w:cstheme="majorBidi"/>
          <w:color w:val="0D0D0D" w:themeColor="text1" w:themeTint="F2"/>
          <w:sz w:val="24"/>
          <w:szCs w:val="24"/>
        </w:rPr>
        <w:t>analyses of all the parameters are shown in Table 3.</w:t>
      </w:r>
      <w:r>
        <w:rPr>
          <w:rFonts w:ascii="Times New Roman" w:hAnsi="Times New Roman" w:cs="Times New Roman"/>
          <w:color w:val="0D0D0D" w:themeColor="text1" w:themeTint="F2"/>
          <w:sz w:val="24"/>
          <w:szCs w:val="24"/>
        </w:rPr>
        <w:t xml:space="preserve"> </w:t>
      </w:r>
    </w:p>
    <w:p w14:paraId="079FEFCF" w14:textId="19894D95" w:rsidR="00771A6B" w:rsidRDefault="00771A6B" w:rsidP="00771A6B">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 xml:space="preserve">Since oligodendrogliomas are histologically different from </w:t>
      </w:r>
      <w:proofErr w:type="spellStart"/>
      <w:r>
        <w:rPr>
          <w:rFonts w:ascii="Times New Roman" w:hAnsi="Times New Roman" w:cs="Times New Roman"/>
          <w:color w:val="000000" w:themeColor="text1"/>
          <w:sz w:val="24"/>
          <w:szCs w:val="24"/>
        </w:rPr>
        <w:t>astrocytomas</w:t>
      </w:r>
      <w:proofErr w:type="spellEnd"/>
      <w:r>
        <w:rPr>
          <w:rFonts w:ascii="Times New Roman" w:hAnsi="Times New Roman" w:cs="Times New Roman"/>
          <w:color w:val="000000" w:themeColor="text1"/>
          <w:sz w:val="24"/>
          <w:szCs w:val="24"/>
        </w:rPr>
        <w:t xml:space="preserve">, a subgroup analysis was also performed to determine if the imaging parameters were able to differentiate between </w:t>
      </w:r>
      <w:proofErr w:type="spellStart"/>
      <w:r>
        <w:rPr>
          <w:rFonts w:ascii="Times New Roman" w:hAnsi="Times New Roman" w:cs="Times New Roman"/>
          <w:color w:val="000000" w:themeColor="text1"/>
          <w:sz w:val="24"/>
          <w:szCs w:val="24"/>
        </w:rPr>
        <w:t>astrocytomas</w:t>
      </w:r>
      <w:proofErr w:type="spellEnd"/>
      <w:r>
        <w:rPr>
          <w:rFonts w:ascii="Times New Roman" w:hAnsi="Times New Roman" w:cs="Times New Roman"/>
          <w:color w:val="000000" w:themeColor="text1"/>
          <w:sz w:val="24"/>
          <w:szCs w:val="24"/>
        </w:rPr>
        <w:t xml:space="preserve"> and oligodendrogliomas</w:t>
      </w:r>
      <w:r w:rsidR="00FB1634">
        <w:rPr>
          <w:rFonts w:ascii="Times New Roman" w:hAnsi="Times New Roman" w:cs="Times New Roman"/>
          <w:color w:val="000000" w:themeColor="text1"/>
          <w:sz w:val="24"/>
          <w:szCs w:val="24"/>
        </w:rPr>
        <w:t>. In addition, a sub-analysis was also performed to differentiate</w:t>
      </w:r>
      <w:r>
        <w:rPr>
          <w:rFonts w:ascii="Times New Roman" w:hAnsi="Times New Roman" w:cs="Times New Roman"/>
          <w:color w:val="000000" w:themeColor="text1"/>
          <w:sz w:val="24"/>
          <w:szCs w:val="24"/>
        </w:rPr>
        <w:t xml:space="preserve"> between GII and GIII in these histological subtypes. Specifically, differences between GII astrocytoma (n=27) from oligodendroglioma (n=22), GII astrocytoma (n=27) from GIII anaplastic astrocytoma (n=20); and </w:t>
      </w:r>
      <w:proofErr w:type="spellStart"/>
      <w:r>
        <w:rPr>
          <w:rFonts w:ascii="Times New Roman" w:hAnsi="Times New Roman" w:cs="Times New Roman"/>
          <w:color w:val="000000" w:themeColor="text1"/>
          <w:sz w:val="24"/>
          <w:szCs w:val="24"/>
        </w:rPr>
        <w:t>astrocytomas</w:t>
      </w:r>
      <w:proofErr w:type="spellEnd"/>
      <w:r>
        <w:rPr>
          <w:rFonts w:ascii="Times New Roman" w:hAnsi="Times New Roman" w:cs="Times New Roman"/>
          <w:color w:val="000000" w:themeColor="text1"/>
          <w:sz w:val="24"/>
          <w:szCs w:val="24"/>
        </w:rPr>
        <w:t xml:space="preserve"> (n=47) from oligodendrogliomas (n=25), were analysed.</w:t>
      </w:r>
      <w:r>
        <w:rPr>
          <w:rFonts w:ascii="Times New Roman" w:hAnsi="Times New Roman" w:cs="Times New Roman"/>
          <w:bCs/>
          <w:color w:val="000000" w:themeColor="text1"/>
          <w:sz w:val="24"/>
          <w:szCs w:val="24"/>
        </w:rPr>
        <w:t xml:space="preserve"> The results from logistic regression analysis, ROC curve and </w:t>
      </w:r>
      <w:r>
        <w:rPr>
          <w:rFonts w:asciiTheme="majorBidi" w:hAnsiTheme="majorBidi" w:cstheme="majorBidi"/>
          <w:bCs/>
          <w:color w:val="000000" w:themeColor="text1"/>
          <w:sz w:val="24"/>
          <w:szCs w:val="24"/>
          <w:shd w:val="clear" w:color="auto" w:fill="FFFFFF"/>
        </w:rPr>
        <w:t>cross-validation</w:t>
      </w:r>
      <w:r>
        <w:rPr>
          <w:rFonts w:ascii="Times New Roman" w:hAnsi="Times New Roman" w:cs="Times New Roman"/>
          <w:bCs/>
          <w:color w:val="000000" w:themeColor="text1"/>
          <w:sz w:val="24"/>
          <w:szCs w:val="24"/>
        </w:rPr>
        <w:t xml:space="preserve"> results are shown in Table 4, which </w:t>
      </w:r>
      <w:r w:rsidR="00FB1634">
        <w:rPr>
          <w:rFonts w:ascii="Times New Roman" w:hAnsi="Times New Roman" w:cs="Times New Roman"/>
          <w:bCs/>
          <w:color w:val="000000" w:themeColor="text1"/>
          <w:sz w:val="24"/>
          <w:szCs w:val="24"/>
        </w:rPr>
        <w:t xml:space="preserve">clearly </w:t>
      </w:r>
      <w:r>
        <w:rPr>
          <w:rFonts w:ascii="Times New Roman" w:hAnsi="Times New Roman" w:cs="Times New Roman"/>
          <w:bCs/>
          <w:color w:val="000000" w:themeColor="text1"/>
          <w:sz w:val="24"/>
          <w:szCs w:val="24"/>
        </w:rPr>
        <w:t xml:space="preserve">demonstrate the utility of different DTI and DSC parameters in separating these </w:t>
      </w:r>
      <w:r w:rsidR="00FB1634">
        <w:rPr>
          <w:rFonts w:ascii="Times New Roman" w:hAnsi="Times New Roman" w:cs="Times New Roman"/>
          <w:bCs/>
          <w:color w:val="000000" w:themeColor="text1"/>
          <w:sz w:val="24"/>
          <w:szCs w:val="24"/>
        </w:rPr>
        <w:t xml:space="preserve">histological </w:t>
      </w:r>
      <w:r>
        <w:rPr>
          <w:rFonts w:ascii="Times New Roman" w:hAnsi="Times New Roman" w:cs="Times New Roman"/>
          <w:bCs/>
          <w:color w:val="000000" w:themeColor="text1"/>
          <w:sz w:val="24"/>
          <w:szCs w:val="24"/>
        </w:rPr>
        <w:t>subtypes</w:t>
      </w:r>
      <w:r w:rsidR="00FB1634">
        <w:rPr>
          <w:rFonts w:ascii="Times New Roman" w:hAnsi="Times New Roman" w:cs="Times New Roman"/>
          <w:bCs/>
          <w:color w:val="000000" w:themeColor="text1"/>
          <w:sz w:val="24"/>
          <w:szCs w:val="24"/>
        </w:rPr>
        <w:t xml:space="preserve"> with a much higher sensitivity and specificity</w:t>
      </w:r>
      <w:r>
        <w:rPr>
          <w:rFonts w:ascii="Times New Roman" w:hAnsi="Times New Roman" w:cs="Times New Roman"/>
          <w:bCs/>
          <w:color w:val="000000" w:themeColor="text1"/>
          <w:sz w:val="24"/>
          <w:szCs w:val="24"/>
        </w:rPr>
        <w:t>.</w:t>
      </w:r>
    </w:p>
    <w:p w14:paraId="1DBF9139" w14:textId="77777777" w:rsidR="00771A6B" w:rsidRDefault="00771A6B" w:rsidP="00771A6B">
      <w:pPr>
        <w:spacing w:after="0" w:line="360" w:lineRule="auto"/>
        <w:rPr>
          <w:rFonts w:asciiTheme="majorBidi" w:hAnsiTheme="majorBidi" w:cstheme="majorBidi"/>
          <w:color w:val="FF0000"/>
          <w:sz w:val="24"/>
          <w:szCs w:val="24"/>
        </w:rPr>
        <w:sectPr w:rsidR="00771A6B">
          <w:type w:val="continuous"/>
          <w:pgSz w:w="11906" w:h="16838"/>
          <w:pgMar w:top="1440" w:right="1440" w:bottom="1135" w:left="1440" w:header="708" w:footer="708" w:gutter="0"/>
          <w:cols w:space="720"/>
        </w:sectPr>
      </w:pPr>
    </w:p>
    <w:p w14:paraId="5932F3F3" w14:textId="77777777" w:rsidR="00771A6B" w:rsidRDefault="00771A6B" w:rsidP="00771A6B">
      <w:pPr>
        <w:spacing w:line="360" w:lineRule="auto"/>
        <w:jc w:val="both"/>
        <w:rPr>
          <w:rFonts w:ascii="Times New Roman" w:hAnsi="Times New Roman" w:cs="Times New Roman"/>
          <w:sz w:val="24"/>
          <w:szCs w:val="24"/>
        </w:rPr>
      </w:pPr>
      <w:r>
        <w:rPr>
          <w:rFonts w:ascii="Times New Roman" w:hAnsi="Times New Roman" w:cs="Times New Roman"/>
          <w:b/>
          <w:color w:val="000000" w:themeColor="text1"/>
          <w:sz w:val="24"/>
          <w:szCs w:val="24"/>
          <w:u w:val="single"/>
        </w:rPr>
        <w:t>Discussion:</w:t>
      </w:r>
    </w:p>
    <w:p w14:paraId="12C58C9E" w14:textId="77777777" w:rsidR="00771A6B" w:rsidRDefault="00771A6B" w:rsidP="00771A6B">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hilst univariate analysis did not demonstrate significant differences between non-enhancing GII and GIII gliomas, logistic regression analysis suggests that both DTI and DSC imaging may play an important yet complimentary role in predicting the grade of non-enhancing gliomas. When the data was separated between grades as well as histological subtypes of </w:t>
      </w:r>
      <w:proofErr w:type="spellStart"/>
      <w:r>
        <w:rPr>
          <w:rFonts w:ascii="Times New Roman" w:hAnsi="Times New Roman" w:cs="Times New Roman"/>
          <w:sz w:val="24"/>
          <w:szCs w:val="24"/>
          <w:shd w:val="clear" w:color="auto" w:fill="FFFFFF"/>
        </w:rPr>
        <w:t>astrocytomas</w:t>
      </w:r>
      <w:proofErr w:type="spellEnd"/>
      <w:r>
        <w:rPr>
          <w:rFonts w:ascii="Times New Roman" w:hAnsi="Times New Roman" w:cs="Times New Roman"/>
          <w:sz w:val="24"/>
          <w:szCs w:val="24"/>
          <w:shd w:val="clear" w:color="auto" w:fill="FFFFFF"/>
        </w:rPr>
        <w:t xml:space="preserve"> and oligodendrogliomas, the utility of DTI and DSC parameters was more evident (Table 4).</w:t>
      </w:r>
    </w:p>
    <w:p w14:paraId="3FB04CFC" w14:textId="437219A1" w:rsidR="00771A6B" w:rsidRDefault="00771A6B" w:rsidP="00771A6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ractional anisotropy (FA), a quantitative index for water molecular anisotropy </w:t>
      </w:r>
      <w:hyperlink r:id="rId31" w:anchor="tentlyfour" w:history="1">
        <w:r w:rsidRPr="00FB1634">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TZXJ2ZXI8L0F1dGhvcj48WWVhcj4yMDE0PC9ZZWFyPjxS
ZWNOdW0+ODU8L1JlY051bT48RGlzcGxheVRleHQ+WzI0XTwvRGlzcGxheVRleHQ+PHJlY29yZD48
cmVjLW51bWJlcj44NTwvcmVjLW51bWJlcj48Zm9yZWlnbi1rZXlzPjxrZXkgYXBwPSJFTiIgZGIt
aWQ9ImFlcnJ4ZHdzODUycHp3ZTIyd3F2ZDB6MDBleGYwMHZwcjl6MiIgdGltZXN0YW1wPSIxNTY5
ODQyMTczIj44NTwva2V5PjwvZm9yZWlnbi1rZXlzPjxyZWYtdHlwZSBuYW1lPSJKb3VybmFsIEFy
dGljbGUiPjE3PC9yZWYtdHlwZT48Y29udHJpYnV0b3JzPjxhdXRob3JzPjxhdXRob3I+U2VydmVy
LCBBLjwvYXV0aG9yPjxhdXRob3I+R3JhZmYsIEIuIEEuPC9hdXRob3I+PGF1dGhvcj5Kb3NlZnNl
biwgUi48L2F1dGhvcj48YXV0aG9yPk9yaGVpbSwgVC4gRS4gRC48L2F1dGhvcj48YXV0aG9yPlNj
aGVsbGhvcm4sIFQuPC9hdXRob3I+PGF1dGhvcj5Ob3JkaG95LCBXLjwvYXV0aG9yPjxhdXRob3I+
TmFrc3RhZCwgUC4gSC48L2F1dGhvcj48L2F1dGhvcnM+PC9jb250cmlidXRvcnM+PGF1dGgtYWRk
cmVzcz5Pc2xvIFVuaXYgSG9zcCwgTmV1cm9yYWRpb2wgU2VjdCwgRGVwdCBSYWRpb2wgJmFtcDsg
TnVjbCBNZWQsIE4tMDQyNCBPc2xvLCBOb3J3YXkmI3hEO1Zlc3RyZSBWaWtlbiBIb3NwIFRydXN0
LCBEcmFtbWVuLCBOb3J3YXkmI3hEO09zbG8gVW5pdiBIb3NwLCBEZXB0IE5ldXJvc3VyZywgTi0w
NDI0IE9zbG8sIE5vcndheSYjeEQ7T3NsbyBVbml2IEhvc3AsIEludGVydmVudCBDdHIsIE4tMDQy
NCBPc2xvLCBOb3J3YXk8L2F1dGgtYWRkcmVzcz48dGl0bGVzPjx0aXRsZT5BbmFseXNpcyBvZiBk
aWZmdXNpb24gdGVuc29yIGltYWdpbmcgbWV0cmljcyBmb3IgZ2xpb21hcyBncmFkaW5nIGF0IDMg
VDwvdGl0bGU+PHNlY29uZGFyeS10aXRsZT5FdXJvcGVhbiBKb3VybmFsIG9mIFJhZGlvbG9neTwv
c2Vjb25kYXJ5LXRpdGxlPjxhbHQtdGl0bGU+RXVyIEogUmFkaW9sPC9hbHQtdGl0bGU+PC90aXRs
ZXM+PHBlcmlvZGljYWw+PGZ1bGwtdGl0bGU+RXVyb3BlYW4gSm91cm5hbCBvZiBSYWRpb2xvZ3k8
L2Z1bGwtdGl0bGU+PC9wZXJpb2RpY2FsPjxwYWdlcz5FMTU2LUUxNjU8L3BhZ2VzPjx2b2x1bWU+
ODM8L3ZvbHVtZT48bnVtYmVyPjM8L251bWJlcj48a2V5d29yZHM+PGtleXdvcmQ+ZGlmZnVzaW9u
IHRlbnNvciBpbWFnaW5nPC9rZXl3b3JkPjxrZXl3b3JkPmJyYWluIHR1bW9yPC9rZXl3b3JkPjxr
ZXl3b3JkPmFwcGFyZW50IGRpZmZ1c2lvbiBjb2VmZmljaWVudDwva2V5d29yZD48a2V5d29yZD5m
cmFjdGlvbmFsIGFuaXNvdHJvcHk8L2tleXdvcmQ+PGtleXdvcmQ+YXhpYWwgZGlmZnVzaXZpdHk8
L2tleXdvcmQ+PGtleXdvcmQ+cmFkaWFsIGRpZmZ1c2l2aXR5PC9rZXl3b3JkPjxrZXl3b3JkPmNl
bnRyYWwtbmVydm91cy1zeXN0ZW08L2tleXdvcmQ+PGtleXdvcmQ+Y2VyZWJyYWwgYmxvb2Qtdm9s
dW1lPC9rZXl3b3JkPjxrZXl3b3JkPmJyYWluLXR1bW9yczwva2V5d29yZD48a2V5d29yZD5mcmFj
dGlvbmFsIGFuaXNvdHJvcHk8L2tleXdvcmQ+PGtleXdvcmQ+YXN0cm9jeXRpYyB0dW1vcnM8L2tl
eXdvcmQ+PGtleXdvcmQ+Y2VsbC1kZW5zaXR5PC9rZXl3b3JkPjxrZXl3b3JkPmNvZWZmaWNpZW50
PC9rZXl3b3JkPjxrZXl3b3JkPnBlcmZ1c2lvbjwva2V5d29yZD48a2V5d29yZD5nbGlvYmxhc3Rv
bWFzPC9rZXl3b3JkPjxrZXl3b3JkPmxlc2lvbnM8L2tleXdvcmQ+PC9rZXl3b3Jkcz48ZGF0ZXM+
PHllYXI+MjAxNDwveWVhcj48cHViLWRhdGVzPjxkYXRlPk1hcjwvZGF0ZT48L3B1Yi1kYXRlcz48
L2RhdGVzPjxwdWJsaXNoZXI+RWxzZXZpZXI8L3B1Ymxpc2hlcj48aXNibj4wNzIwLTA0OHg8L2lz
Ym4+PGFjY2Vzc2lvbi1udW0+V09TOjAwMDMzMTExMTAwMDAwNzwvYWNjZXNzaW9uLW51bT48dXJs
cz48cmVsYXRlZC11cmxzPjx1cmw+Jmx0O0dvIHRvIElTSSZndDs6Ly9XT1M6MDAwMzMxMTExMDAw
MDA3PC91cmw+PC9yZWxhdGVkLXVybHM+PC91cmxzPjxlbGVjdHJvbmljLXJlc291cmNlLW51bT4x
MC4xMDE2L2ouZWpyYWQuMjAxMy4xMi4wMjM8L2VsZWN0cm9uaWMtcmVzb3VyY2UtbnVtPjxsYW5n
dWFnZT5FbmdsaXNoPC9sYW5ndWFnZT48L3JlY29yZD48L0NpdGU+PC9FbmROb3RlPn==
</w:fldData>
          </w:fldChar>
        </w:r>
        <w:r w:rsidRPr="00FB1634">
          <w:rPr>
            <w:rStyle w:val="Hyperlink"/>
            <w:rFonts w:ascii="Times New Roman" w:hAnsi="Times New Roman" w:cs="Times New Roman"/>
            <w:color w:val="000000" w:themeColor="text1"/>
            <w:sz w:val="24"/>
            <w:szCs w:val="24"/>
            <w:u w:val="none"/>
            <w:vertAlign w:val="superscript"/>
          </w:rPr>
          <w:instrText xml:space="preserve"> ADDIN EN.CITE </w:instrText>
        </w:r>
        <w:r w:rsidRPr="00FB1634">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TZXJ2ZXI8L0F1dGhvcj48WWVhcj4yMDE0PC9ZZWFyPjxS
ZWNOdW0+ODU8L1JlY051bT48RGlzcGxheVRleHQ+WzI0XTwvRGlzcGxheVRleHQ+PHJlY29yZD48
cmVjLW51bWJlcj44NTwvcmVjLW51bWJlcj48Zm9yZWlnbi1rZXlzPjxrZXkgYXBwPSJFTiIgZGIt
aWQ9ImFlcnJ4ZHdzODUycHp3ZTIyd3F2ZDB6MDBleGYwMHZwcjl6MiIgdGltZXN0YW1wPSIxNTY5
ODQyMTczIj44NTwva2V5PjwvZm9yZWlnbi1rZXlzPjxyZWYtdHlwZSBuYW1lPSJKb3VybmFsIEFy
dGljbGUiPjE3PC9yZWYtdHlwZT48Y29udHJpYnV0b3JzPjxhdXRob3JzPjxhdXRob3I+U2VydmVy
LCBBLjwvYXV0aG9yPjxhdXRob3I+R3JhZmYsIEIuIEEuPC9hdXRob3I+PGF1dGhvcj5Kb3NlZnNl
biwgUi48L2F1dGhvcj48YXV0aG9yPk9yaGVpbSwgVC4gRS4gRC48L2F1dGhvcj48YXV0aG9yPlNj
aGVsbGhvcm4sIFQuPC9hdXRob3I+PGF1dGhvcj5Ob3JkaG95LCBXLjwvYXV0aG9yPjxhdXRob3I+
TmFrc3RhZCwgUC4gSC48L2F1dGhvcj48L2F1dGhvcnM+PC9jb250cmlidXRvcnM+PGF1dGgtYWRk
cmVzcz5Pc2xvIFVuaXYgSG9zcCwgTmV1cm9yYWRpb2wgU2VjdCwgRGVwdCBSYWRpb2wgJmFtcDsg
TnVjbCBNZWQsIE4tMDQyNCBPc2xvLCBOb3J3YXkmI3hEO1Zlc3RyZSBWaWtlbiBIb3NwIFRydXN0
LCBEcmFtbWVuLCBOb3J3YXkmI3hEO09zbG8gVW5pdiBIb3NwLCBEZXB0IE5ldXJvc3VyZywgTi0w
NDI0IE9zbG8sIE5vcndheSYjeEQ7T3NsbyBVbml2IEhvc3AsIEludGVydmVudCBDdHIsIE4tMDQy
NCBPc2xvLCBOb3J3YXk8L2F1dGgtYWRkcmVzcz48dGl0bGVzPjx0aXRsZT5BbmFseXNpcyBvZiBk
aWZmdXNpb24gdGVuc29yIGltYWdpbmcgbWV0cmljcyBmb3IgZ2xpb21hcyBncmFkaW5nIGF0IDMg
VDwvdGl0bGU+PHNlY29uZGFyeS10aXRsZT5FdXJvcGVhbiBKb3VybmFsIG9mIFJhZGlvbG9neTwv
c2Vjb25kYXJ5LXRpdGxlPjxhbHQtdGl0bGU+RXVyIEogUmFkaW9sPC9hbHQtdGl0bGU+PC90aXRs
ZXM+PHBlcmlvZGljYWw+PGZ1bGwtdGl0bGU+RXVyb3BlYW4gSm91cm5hbCBvZiBSYWRpb2xvZ3k8
L2Z1bGwtdGl0bGU+PC9wZXJpb2RpY2FsPjxwYWdlcz5FMTU2LUUxNjU8L3BhZ2VzPjx2b2x1bWU+
ODM8L3ZvbHVtZT48bnVtYmVyPjM8L251bWJlcj48a2V5d29yZHM+PGtleXdvcmQ+ZGlmZnVzaW9u
IHRlbnNvciBpbWFnaW5nPC9rZXl3b3JkPjxrZXl3b3JkPmJyYWluIHR1bW9yPC9rZXl3b3JkPjxr
ZXl3b3JkPmFwcGFyZW50IGRpZmZ1c2lvbiBjb2VmZmljaWVudDwva2V5d29yZD48a2V5d29yZD5m
cmFjdGlvbmFsIGFuaXNvdHJvcHk8L2tleXdvcmQ+PGtleXdvcmQ+YXhpYWwgZGlmZnVzaXZpdHk8
L2tleXdvcmQ+PGtleXdvcmQ+cmFkaWFsIGRpZmZ1c2l2aXR5PC9rZXl3b3JkPjxrZXl3b3JkPmNl
bnRyYWwtbmVydm91cy1zeXN0ZW08L2tleXdvcmQ+PGtleXdvcmQ+Y2VyZWJyYWwgYmxvb2Qtdm9s
dW1lPC9rZXl3b3JkPjxrZXl3b3JkPmJyYWluLXR1bW9yczwva2V5d29yZD48a2V5d29yZD5mcmFj
dGlvbmFsIGFuaXNvdHJvcHk8L2tleXdvcmQ+PGtleXdvcmQ+YXN0cm9jeXRpYyB0dW1vcnM8L2tl
eXdvcmQ+PGtleXdvcmQ+Y2VsbC1kZW5zaXR5PC9rZXl3b3JkPjxrZXl3b3JkPmNvZWZmaWNpZW50
PC9rZXl3b3JkPjxrZXl3b3JkPnBlcmZ1c2lvbjwva2V5d29yZD48a2V5d29yZD5nbGlvYmxhc3Rv
bWFzPC9rZXl3b3JkPjxrZXl3b3JkPmxlc2lvbnM8L2tleXdvcmQ+PC9rZXl3b3Jkcz48ZGF0ZXM+
PHllYXI+MjAxNDwveWVhcj48cHViLWRhdGVzPjxkYXRlPk1hcjwvZGF0ZT48L3B1Yi1kYXRlcz48
L2RhdGVzPjxwdWJsaXNoZXI+RWxzZXZpZXI8L3B1Ymxpc2hlcj48aXNibj4wNzIwLTA0OHg8L2lz
Ym4+PGFjY2Vzc2lvbi1udW0+V09TOjAwMDMzMTExMTAwMDAwNzwvYWNjZXNzaW9uLW51bT48dXJs
cz48cmVsYXRlZC11cmxzPjx1cmw+Jmx0O0dvIHRvIElTSSZndDs6Ly9XT1M6MDAwMzMxMTExMDAw
MDA3PC91cmw+PC9yZWxhdGVkLXVybHM+PC91cmxzPjxlbGVjdHJvbmljLXJlc291cmNlLW51bT4x
MC4xMDE2L2ouZWpyYWQuMjAxMy4xMi4wMjM8L2VsZWN0cm9uaWMtcmVzb3VyY2UtbnVtPjxsYW5n
dWFnZT5FbmdsaXNoPC9sYW5ndWFnZT48L3JlY29yZD48L0NpdGU+PC9FbmROb3RlPn==
</w:fldData>
          </w:fldChar>
        </w:r>
        <w:r w:rsidRPr="00FB1634">
          <w:rPr>
            <w:rStyle w:val="Hyperlink"/>
            <w:rFonts w:ascii="Times New Roman" w:hAnsi="Times New Roman" w:cs="Times New Roman"/>
            <w:color w:val="000000" w:themeColor="text1"/>
            <w:sz w:val="24"/>
            <w:szCs w:val="24"/>
            <w:u w:val="none"/>
            <w:vertAlign w:val="superscript"/>
          </w:rPr>
          <w:instrText xml:space="preserve"> ADDIN EN.CITE.DATA </w:instrText>
        </w:r>
        <w:r w:rsidRPr="00FB1634">
          <w:rPr>
            <w:rStyle w:val="Hyperlink"/>
            <w:rFonts w:ascii="Times New Roman" w:hAnsi="Times New Roman" w:cs="Times New Roman"/>
            <w:color w:val="000000" w:themeColor="text1"/>
            <w:sz w:val="24"/>
            <w:szCs w:val="24"/>
            <w:u w:val="none"/>
            <w:vertAlign w:val="superscript"/>
          </w:rPr>
        </w:r>
        <w:r w:rsidRPr="00FB1634">
          <w:rPr>
            <w:rStyle w:val="Hyperlink"/>
            <w:rFonts w:ascii="Times New Roman" w:hAnsi="Times New Roman" w:cs="Times New Roman"/>
            <w:color w:val="000000" w:themeColor="text1"/>
            <w:sz w:val="24"/>
            <w:szCs w:val="24"/>
            <w:u w:val="none"/>
            <w:vertAlign w:val="superscript"/>
          </w:rPr>
          <w:fldChar w:fldCharType="end"/>
        </w:r>
        <w:r w:rsidRPr="00FB1634">
          <w:rPr>
            <w:rStyle w:val="Hyperlink"/>
            <w:rFonts w:ascii="Times New Roman" w:hAnsi="Times New Roman" w:cs="Times New Roman"/>
            <w:color w:val="000000" w:themeColor="text1"/>
            <w:sz w:val="24"/>
            <w:szCs w:val="24"/>
            <w:u w:val="none"/>
            <w:vertAlign w:val="superscript"/>
          </w:rPr>
        </w:r>
        <w:r w:rsidRPr="00FB1634">
          <w:rPr>
            <w:rStyle w:val="Hyperlink"/>
            <w:rFonts w:ascii="Times New Roman" w:hAnsi="Times New Roman" w:cs="Times New Roman"/>
            <w:color w:val="000000" w:themeColor="text1"/>
            <w:sz w:val="24"/>
            <w:szCs w:val="24"/>
            <w:u w:val="none"/>
            <w:vertAlign w:val="superscript"/>
          </w:rPr>
          <w:fldChar w:fldCharType="separate"/>
        </w:r>
        <w:r w:rsidRPr="00FB1634">
          <w:rPr>
            <w:rStyle w:val="Hyperlink"/>
            <w:rFonts w:ascii="Times New Roman" w:hAnsi="Times New Roman" w:cs="Times New Roman"/>
            <w:noProof/>
            <w:color w:val="000000" w:themeColor="text1"/>
            <w:sz w:val="24"/>
            <w:szCs w:val="24"/>
            <w:u w:val="none"/>
            <w:vertAlign w:val="superscript"/>
          </w:rPr>
          <w:t>[27]</w:t>
        </w:r>
        <w:r w:rsidRPr="00FB1634">
          <w:rPr>
            <w:rStyle w:val="Hyperlink"/>
            <w:rFonts w:ascii="Times New Roman" w:hAnsi="Times New Roman" w:cs="Times New Roman"/>
            <w:color w:val="000000" w:themeColor="text1"/>
            <w:sz w:val="24"/>
            <w:szCs w:val="24"/>
            <w:u w:val="none"/>
            <w:vertAlign w:val="superscript"/>
          </w:rPr>
          <w:fldChar w:fldCharType="end"/>
        </w:r>
      </w:hyperlink>
      <w:r w:rsidRPr="00FB1634">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provides information about the microstructural organisation of the brain tissue and has been shown to detect microstructural heterogeneity in the brain due to the presence of a tumour. A non-significant but higher FA was observed in GIII non-enhancing gliomas in comparison to GII gliomas in the present study. This is in agreement with previous studies reporting higher FA in HGG relative to LGG </w:t>
      </w:r>
      <w:r>
        <w:rPr>
          <w:rFonts w:ascii="Times New Roman" w:hAnsi="Times New Roman" w:cs="Times New Roman"/>
          <w:color w:val="000000" w:themeColor="text1"/>
          <w:sz w:val="24"/>
          <w:szCs w:val="24"/>
          <w:vertAlign w:val="superscript"/>
        </w:rPr>
        <w:fldChar w:fldCharType="begin">
          <w:fldData xml:space="preserve">PEVuZE5vdGU+PENpdGU+PEF1dGhvcj5Jbm91ZTwvQXV0aG9yPjxZZWFyPjIwMDU8L1llYXI+PFJl
Y051bT42NTwvUmVjTnVtPjxEaXNwbGF5VGV4dD5bOCwgOV08L0Rpc3BsYXlUZXh0PjxyZWNvcmQ+
PHJlYy1udW1iZXI+NjU8L3JlYy1udW1iZXI+PGZvcmVpZ24ta2V5cz48a2V5IGFwcD0iRU4iIGRi
LWlkPSJhZXJyeGR3czg1MnB6d2UyMndxdmQwejAwZXhmMDB2cHI5ejIiIHRpbWVzdGFtcD0iMTU2
OTg0MjE3MyI+NjU8L2tleT48L2ZvcmVpZ24ta2V5cz48cmVmLXR5cGUgbmFtZT0iSm91cm5hbCBB
cnRpY2xlIj4xNzwvcmVmLXR5cGU+PGNvbnRyaWJ1dG9ycz48YXV0aG9ycz48YXV0aG9yPklub3Vl
LCBULjwvYXV0aG9yPjxhdXRob3I+T2dhc2F3YXJhLCBLLjwvYXV0aG9yPjxhdXRob3I+QmVwcHUs
IFQuPC9hdXRob3I+PGF1dGhvcj5PZ2F3YSwgQS48L2F1dGhvcj48YXV0aG9yPkthYmFzYXdhLCBI
LjwvYXV0aG9yPjwvYXV0aG9ycz48L2NvbnRyaWJ1dG9ycz48YXV0aC1hZGRyZXNzPkRlcGFydG1l
bnQgb2YgTmV1cm9zdXJnZXJ5LCBJd2F0ZSBNZWRpY2FsIFVuaXZlcnNpdHkgU2Nob29sIG9mIE1l
ZGljaW5lLCAxOS0xIFVjaGltYXJ1LCBNb3Jpb2thLCBJd2F0ZSAwMjAtODUwNSwgSmFwYW4uIHRh
aW5vdWVAaXdhdGUtbWVkLmFjLmpwPC9hdXRoLWFkZHJlc3M+PHRpdGxlcz48dGl0bGU+RGlmZnVz
aW9uIHRlbnNvciBpbWFnaW5nIGZvciBwcmVvcGVyYXRpdmUgZXZhbHVhdGlvbiBvZiB0dW1vciBn
cmFkZSBpbiBnbGlvbWFzPC90aXRsZT48c2Vjb25kYXJ5LXRpdGxlPkNsaW4gTmV1cm9sIE5ldXJv
c3VyZzwvc2Vjb25kYXJ5LXRpdGxlPjwvdGl0bGVzPjxwYWdlcz4xNzQtODA8L3BhZ2VzPjx2b2x1
bWU+MTA3PC92b2x1bWU+PG51bWJlcj4zPC9udW1iZXI+PGVkaXRpb24+MjAwNS8wNC8xMzwvZWRp
dGlvbj48a2V5d29yZHM+PGtleXdvcmQ+QWRvbGVzY2VudDwva2V5d29yZD48a2V5d29yZD5BZHVs
dDwva2V5d29yZD48a2V5d29yZD5BZ2VkPC9rZXl3b3JkPjxrZXl3b3JkPkFuaXNvdHJvcHk8L2tl
eXdvcmQ+PGtleXdvcmQ+QmlvbG9naWNhbCBUcmFuc3BvcnQvcGh5c2lvbG9neTwva2V5d29yZD48
a2V5d29yZD5Cb2R5IFdhdGVyL21ldGFib2xpc208L2tleXdvcmQ+PGtleXdvcmQ+QnJhaW4gTmVv
cGxhc21zLyptZXRhYm9saXNtLypwYXRob2xvZ3kvc3VyZ2VyeTwva2V5d29yZD48a2V5d29yZD5D
aGlsZDwva2V5d29yZD48a2V5d29yZD5DaGlsZCwgUHJlc2Nob29sPC9rZXl3b3JkPjxrZXl3b3Jk
PipEaWZmdXNpb24gTWFnbmV0aWMgUmVzb25hbmNlIEltYWdpbmc8L2tleXdvcmQ+PGtleXdvcmQ+
RmVtYWxlPC9rZXl3b3JkPjxrZXl3b3JkPkdsaW9tYS8qbWV0YWJvbGlzbS8qcGF0aG9sb2d5L3N1
cmdlcnk8L2tleXdvcmQ+PGtleXdvcmQ+SHVtYW5zPC9rZXl3b3JkPjxrZXl3b3JkPkltYWdlIFBy
b2Nlc3NpbmcsIENvbXB1dGVyLUFzc2lzdGVkPC9rZXl3b3JkPjxrZXl3b3JkPk1hbGU8L2tleXdv
cmQ+PGtleXdvcmQ+TWlkZGxlIEFnZWQ8L2tleXdvcmQ+PGtleXdvcmQ+UHJlb3BlcmF0aXZlIENh
cmU8L2tleXdvcmQ+PC9rZXl3b3Jkcz48ZGF0ZXM+PHllYXI+MjAwNTwveWVhcj48cHViLWRhdGVz
PjxkYXRlPkFwcjwvZGF0ZT48L3B1Yi1kYXRlcz48L2RhdGVzPjxwdWJsaXNoZXI+RWxzZXZpZXI8
L3B1Ymxpc2hlcj48aXNibj4wMzAzLTg0NjcgKFByaW50KSYjeEQ7MDMwMy04NDY3IChMaW5raW5n
KTwvaXNibj48YWNjZXNzaW9uLW51bT4xNTgyMzY3MTwvYWNjZXNzaW9uLW51bT48dXJscz48cmVs
YXRlZC11cmxzPjx1cmw+aHR0cHM6Ly93d3cubmNiaS5ubG0ubmloLmdvdi9wdWJtZWQvMTU4MjM2
NzE8L3VybD48L3JlbGF0ZWQtdXJscz48L3VybHM+PGVsZWN0cm9uaWMtcmVzb3VyY2UtbnVtPjEw
LjEwMTYvai5jbGluZXVyby4yMDA0LjA2LjAxMTwvZWxlY3Ryb25pYy1yZXNvdXJjZS1udW0+PC9y
ZWNvcmQ+PC9DaXRlPjxDaXRlPjxBdXRob3I+TGVlPC9BdXRob3I+PFllYXI+MjAwODwvWWVhcj48
UmVjTnVtPjcxPC9SZWNOdW0+PHJlY29yZD48cmVjLW51bWJlcj43MTwvcmVjLW51bWJlcj48Zm9y
ZWlnbi1rZXlzPjxrZXkgYXBwPSJFTiIgZGItaWQ9ImFlcnJ4ZHdzODUycHp3ZTIyd3F2ZDB6MDBl
eGYwMHZwcjl6MiIgdGltZXN0YW1wPSIxNTY5ODQyMTczIj43MTwva2V5PjwvZm9yZWlnbi1rZXlz
PjxyZWYtdHlwZSBuYW1lPSJKb3VybmFsIEFydGljbGUiPjE3PC9yZWYtdHlwZT48Y29udHJpYnV0
b3JzPjxhdXRob3JzPjxhdXRob3I+TGVlLCBILiBZLjwvYXV0aG9yPjxhdXRob3I+TmEsIEQuIEcu
PC9hdXRob3I+PGF1dGhvcj5Tb25nLCBJLiBDLjwvYXV0aG9yPjxhdXRob3I+TGVlLCBELiBILjwv
YXV0aG9yPjxhdXRob3I+U2VvLCBILiBTLjwvYXV0aG9yPjxhdXRob3I+S2ltLCBKLiBILjwvYXV0
aG9yPjxhdXRob3I+Q2hhbmcsIEsuIEguPC9hdXRob3I+PC9hdXRob3JzPjwvY29udHJpYnV0b3Jz
PjxhdXRoLWFkZHJlc3M+U2VvdWwgTmF0bCBVbml2LCBDb2xsIE1lZCwgRGVwdCBSYWRpb2wsIFNl
b3VsIDExMDc0NCwgU291dGggS29yZWEmI3hEO1Nlb3VsIE5hdGwgVW5pdiwgQ29sbCBNZWQsIElu
c3QgUmFkaWF0IE1lZCwgU2VvdWwgMTEwNzQ0LCBTb3V0aCBLb3JlYSYjeEQ7U2VvdWwgTmF0bCBV
bml2IEhvc3AsIENsaW4gUmVzIEluc3QsIFNlb3VsIDExMDc0NCwgU291dGggS29yZWE8L2F1dGgt
YWRkcmVzcz48dGl0bGVzPjx0aXRsZT5EaWZmdXNpb24tdGVuc29yIGltYWdpbmcgZm9yIGdsaW9t
YSBncmFkaW5nIGF0IDMtVCBtYWduZXRpYyByZXNvbmFuY2UgaW1hZ2luZzogQW5hbHlzaXMgb2Yg
ZnJhY3Rpb25hbCBhbmlzb3Ryb3B5IGFuZCBtZWFuIGRpZmZ1c2l2aXR5PC90aXRsZT48c2Vjb25k
YXJ5LXRpdGxlPkpvdXJuYWwgb2YgQ29tcHV0ZXIgQXNzaXN0ZWQgVG9tb2dyYXBoeTwvc2Vjb25k
YXJ5LXRpdGxlPjxhbHQtdGl0bGU+SiBDb21wdXQgQXNzaXN0IFRvbW88L2FsdC10aXRsZT48L3Rp
dGxlcz48cGVyaW9kaWNhbD48ZnVsbC10aXRsZT5Kb3VybmFsIG9mIGNvbXB1dGVyIGFzc2lzdGVk
IHRvbW9ncmFwaHk8L2Z1bGwtdGl0bGU+PC9wZXJpb2RpY2FsPjxwYWdlcz4yOTgtMzAzPC9wYWdl
cz48dm9sdW1lPjMyPC92b2x1bWU+PG51bWJlcj4yPC9udW1iZXI+PGtleXdvcmRzPjxrZXl3b3Jk
PmJyYWluPC9rZXl3b3JkPjxrZXl3b3JkPmRpZmZ1c2lvbjwva2V5d29yZD48a2V5d29yZD5icmFp
biBuZW9wbGFzbXM8L2tleXdvcmQ+PGtleXdvcmQ+ZGlhZ25vc2lzPC9rZXl3b3JkPjxrZXl3b3Jk
PmJyYWluIG5lb3BsYXNtczwva2V5d29yZD48a2V5d29yZD5tcjwva2V5d29yZD48a2V5d29yZD5t
YWduZXRpYyByZXNvbmFuY2UgKG1yKTwva2V5d29yZD48a2V5d29yZD5kaWZmdXNpb24gdGVuc29y
PC9rZXl3b3JkPjxrZXl3b3JkPmNlbnRyYWwtbmVydm91cy1zeXN0ZW08L2tleXdvcmQ+PGtleXdv
cmQ+d2F0ZXIgZGlmZnVzaW9uPC9rZXl3b3JkPjxrZXl3b3JkPmNlcmVicmFsIGdsaW9tYXM8L2tl
eXdvcmQ+PGtleXdvcmQ+YnJhaW4tdHVtb3JzPC9rZXl3b3JkPjxrZXl3b3JkPm1yaTwva2V5d29y
ZD48a2V5d29yZD5lbmhhbmNlbWVudDwva2V5d29yZD48L2tleXdvcmRzPjxkYXRlcz48eWVhcj4y
MDA4PC95ZWFyPjxwdWItZGF0ZXM+PGRhdGU+TWFyLUFwcjwvZGF0ZT48L3B1Yi1kYXRlcz48L2Rh
dGVzPjxwdWItbG9jYXRpb24+VW5pdGVkIFN0YXRlczwvcHViLWxvY2F0aW9uPjxpc2JuPjAzNjMt
ODcxNTwvaXNibj48YWNjZXNzaW9uLW51bT5XT1M6MDAwMjU0NjgzNTAwMDI3PC9hY2Nlc3Npb24t
bnVtPjx1cmxzPjxyZWxhdGVkLXVybHM+PHVybD4mbHQ7R28gdG8gSVNJJmd0OzovL1dPUzowMDAy
NTQ2ODM1MDAwMjc8L3VybD48L3JlbGF0ZWQtdXJscz48L3VybHM+PGVsZWN0cm9uaWMtcmVzb3Vy
Y2UtbnVtPkRPSSAxMC4xMDk3L1JDVC4wYjAxM2UzMTgwNzZiNDRkPC9lbGVjdHJvbmljLXJlc291
cmNlLW51bT48bGFuZ3VhZ2U+RW5nbGlzaDwvbGFuZ3VhZ2U+PGFjY2Vzcy1kYXRlPk1hci1BcHI8
L2FjY2Vzcy1kYXRlPjwvcmVjb3JkPjwvQ2l0ZT48L0VuZE5vdGU+AG==
</w:fldData>
        </w:fldChar>
      </w:r>
      <w:r>
        <w:rPr>
          <w:rFonts w:ascii="Times New Roman" w:hAnsi="Times New Roman" w:cs="Times New Roman"/>
          <w:color w:val="000000" w:themeColor="text1"/>
          <w:sz w:val="24"/>
          <w:szCs w:val="24"/>
          <w:vertAlign w:val="superscript"/>
        </w:rPr>
        <w:instrText xml:space="preserve"> ADDIN EN.CITE </w:instrText>
      </w:r>
      <w:r>
        <w:rPr>
          <w:rFonts w:ascii="Times New Roman" w:hAnsi="Times New Roman" w:cs="Times New Roman"/>
          <w:color w:val="000000" w:themeColor="text1"/>
          <w:sz w:val="24"/>
          <w:szCs w:val="24"/>
          <w:vertAlign w:val="superscript"/>
        </w:rPr>
        <w:fldChar w:fldCharType="begin">
          <w:fldData xml:space="preserve">PEVuZE5vdGU+PENpdGU+PEF1dGhvcj5Jbm91ZTwvQXV0aG9yPjxZZWFyPjIwMDU8L1llYXI+PFJl
Y051bT42NTwvUmVjTnVtPjxEaXNwbGF5VGV4dD5bOCwgOV08L0Rpc3BsYXlUZXh0PjxyZWNvcmQ+
PHJlYy1udW1iZXI+NjU8L3JlYy1udW1iZXI+PGZvcmVpZ24ta2V5cz48a2V5IGFwcD0iRU4iIGRi
LWlkPSJhZXJyeGR3czg1MnB6d2UyMndxdmQwejAwZXhmMDB2cHI5ejIiIHRpbWVzdGFtcD0iMTU2
OTg0MjE3MyI+NjU8L2tleT48L2ZvcmVpZ24ta2V5cz48cmVmLXR5cGUgbmFtZT0iSm91cm5hbCBB
cnRpY2xlIj4xNzwvcmVmLXR5cGU+PGNvbnRyaWJ1dG9ycz48YXV0aG9ycz48YXV0aG9yPklub3Vl
LCBULjwvYXV0aG9yPjxhdXRob3I+T2dhc2F3YXJhLCBLLjwvYXV0aG9yPjxhdXRob3I+QmVwcHUs
IFQuPC9hdXRob3I+PGF1dGhvcj5PZ2F3YSwgQS48L2F1dGhvcj48YXV0aG9yPkthYmFzYXdhLCBI
LjwvYXV0aG9yPjwvYXV0aG9ycz48L2NvbnRyaWJ1dG9ycz48YXV0aC1hZGRyZXNzPkRlcGFydG1l
bnQgb2YgTmV1cm9zdXJnZXJ5LCBJd2F0ZSBNZWRpY2FsIFVuaXZlcnNpdHkgU2Nob29sIG9mIE1l
ZGljaW5lLCAxOS0xIFVjaGltYXJ1LCBNb3Jpb2thLCBJd2F0ZSAwMjAtODUwNSwgSmFwYW4uIHRh
aW5vdWVAaXdhdGUtbWVkLmFjLmpwPC9hdXRoLWFkZHJlc3M+PHRpdGxlcz48dGl0bGU+RGlmZnVz
aW9uIHRlbnNvciBpbWFnaW5nIGZvciBwcmVvcGVyYXRpdmUgZXZhbHVhdGlvbiBvZiB0dW1vciBn
cmFkZSBpbiBnbGlvbWFzPC90aXRsZT48c2Vjb25kYXJ5LXRpdGxlPkNsaW4gTmV1cm9sIE5ldXJv
c3VyZzwvc2Vjb25kYXJ5LXRpdGxlPjwvdGl0bGVzPjxwYWdlcz4xNzQtODA8L3BhZ2VzPjx2b2x1
bWU+MTA3PC92b2x1bWU+PG51bWJlcj4zPC9udW1iZXI+PGVkaXRpb24+MjAwNS8wNC8xMzwvZWRp
dGlvbj48a2V5d29yZHM+PGtleXdvcmQ+QWRvbGVzY2VudDwva2V5d29yZD48a2V5d29yZD5BZHVs
dDwva2V5d29yZD48a2V5d29yZD5BZ2VkPC9rZXl3b3JkPjxrZXl3b3JkPkFuaXNvdHJvcHk8L2tl
eXdvcmQ+PGtleXdvcmQ+QmlvbG9naWNhbCBUcmFuc3BvcnQvcGh5c2lvbG9neTwva2V5d29yZD48
a2V5d29yZD5Cb2R5IFdhdGVyL21ldGFib2xpc208L2tleXdvcmQ+PGtleXdvcmQ+QnJhaW4gTmVv
cGxhc21zLyptZXRhYm9saXNtLypwYXRob2xvZ3kvc3VyZ2VyeTwva2V5d29yZD48a2V5d29yZD5D
aGlsZDwva2V5d29yZD48a2V5d29yZD5DaGlsZCwgUHJlc2Nob29sPC9rZXl3b3JkPjxrZXl3b3Jk
PipEaWZmdXNpb24gTWFnbmV0aWMgUmVzb25hbmNlIEltYWdpbmc8L2tleXdvcmQ+PGtleXdvcmQ+
RmVtYWxlPC9rZXl3b3JkPjxrZXl3b3JkPkdsaW9tYS8qbWV0YWJvbGlzbS8qcGF0aG9sb2d5L3N1
cmdlcnk8L2tleXdvcmQ+PGtleXdvcmQ+SHVtYW5zPC9rZXl3b3JkPjxrZXl3b3JkPkltYWdlIFBy
b2Nlc3NpbmcsIENvbXB1dGVyLUFzc2lzdGVkPC9rZXl3b3JkPjxrZXl3b3JkPk1hbGU8L2tleXdv
cmQ+PGtleXdvcmQ+TWlkZGxlIEFnZWQ8L2tleXdvcmQ+PGtleXdvcmQ+UHJlb3BlcmF0aXZlIENh
cmU8L2tleXdvcmQ+PC9rZXl3b3Jkcz48ZGF0ZXM+PHllYXI+MjAwNTwveWVhcj48cHViLWRhdGVz
PjxkYXRlPkFwcjwvZGF0ZT48L3B1Yi1kYXRlcz48L2RhdGVzPjxwdWJsaXNoZXI+RWxzZXZpZXI8
L3B1Ymxpc2hlcj48aXNibj4wMzAzLTg0NjcgKFByaW50KSYjeEQ7MDMwMy04NDY3IChMaW5raW5n
KTwvaXNibj48YWNjZXNzaW9uLW51bT4xNTgyMzY3MTwvYWNjZXNzaW9uLW51bT48dXJscz48cmVs
YXRlZC11cmxzPjx1cmw+aHR0cHM6Ly93d3cubmNiaS5ubG0ubmloLmdvdi9wdWJtZWQvMTU4MjM2
NzE8L3VybD48L3JlbGF0ZWQtdXJscz48L3VybHM+PGVsZWN0cm9uaWMtcmVzb3VyY2UtbnVtPjEw
LjEwMTYvai5jbGluZXVyby4yMDA0LjA2LjAxMTwvZWxlY3Ryb25pYy1yZXNvdXJjZS1udW0+PC9y
ZWNvcmQ+PC9DaXRlPjxDaXRlPjxBdXRob3I+TGVlPC9BdXRob3I+PFllYXI+MjAwODwvWWVhcj48
UmVjTnVtPjcxPC9SZWNOdW0+PHJlY29yZD48cmVjLW51bWJlcj43MTwvcmVjLW51bWJlcj48Zm9y
ZWlnbi1rZXlzPjxrZXkgYXBwPSJFTiIgZGItaWQ9ImFlcnJ4ZHdzODUycHp3ZTIyd3F2ZDB6MDBl
eGYwMHZwcjl6MiIgdGltZXN0YW1wPSIxNTY5ODQyMTczIj43MTwva2V5PjwvZm9yZWlnbi1rZXlz
PjxyZWYtdHlwZSBuYW1lPSJKb3VybmFsIEFydGljbGUiPjE3PC9yZWYtdHlwZT48Y29udHJpYnV0
b3JzPjxhdXRob3JzPjxhdXRob3I+TGVlLCBILiBZLjwvYXV0aG9yPjxhdXRob3I+TmEsIEQuIEcu
PC9hdXRob3I+PGF1dGhvcj5Tb25nLCBJLiBDLjwvYXV0aG9yPjxhdXRob3I+TGVlLCBELiBILjwv
YXV0aG9yPjxhdXRob3I+U2VvLCBILiBTLjwvYXV0aG9yPjxhdXRob3I+S2ltLCBKLiBILjwvYXV0
aG9yPjxhdXRob3I+Q2hhbmcsIEsuIEguPC9hdXRob3I+PC9hdXRob3JzPjwvY29udHJpYnV0b3Jz
PjxhdXRoLWFkZHJlc3M+U2VvdWwgTmF0bCBVbml2LCBDb2xsIE1lZCwgRGVwdCBSYWRpb2wsIFNl
b3VsIDExMDc0NCwgU291dGggS29yZWEmI3hEO1Nlb3VsIE5hdGwgVW5pdiwgQ29sbCBNZWQsIElu
c3QgUmFkaWF0IE1lZCwgU2VvdWwgMTEwNzQ0LCBTb3V0aCBLb3JlYSYjeEQ7U2VvdWwgTmF0bCBV
bml2IEhvc3AsIENsaW4gUmVzIEluc3QsIFNlb3VsIDExMDc0NCwgU291dGggS29yZWE8L2F1dGgt
YWRkcmVzcz48dGl0bGVzPjx0aXRsZT5EaWZmdXNpb24tdGVuc29yIGltYWdpbmcgZm9yIGdsaW9t
YSBncmFkaW5nIGF0IDMtVCBtYWduZXRpYyByZXNvbmFuY2UgaW1hZ2luZzogQW5hbHlzaXMgb2Yg
ZnJhY3Rpb25hbCBhbmlzb3Ryb3B5IGFuZCBtZWFuIGRpZmZ1c2l2aXR5PC90aXRsZT48c2Vjb25k
YXJ5LXRpdGxlPkpvdXJuYWwgb2YgQ29tcHV0ZXIgQXNzaXN0ZWQgVG9tb2dyYXBoeTwvc2Vjb25k
YXJ5LXRpdGxlPjxhbHQtdGl0bGU+SiBDb21wdXQgQXNzaXN0IFRvbW88L2FsdC10aXRsZT48L3Rp
dGxlcz48cGVyaW9kaWNhbD48ZnVsbC10aXRsZT5Kb3VybmFsIG9mIGNvbXB1dGVyIGFzc2lzdGVk
IHRvbW9ncmFwaHk8L2Z1bGwtdGl0bGU+PC9wZXJpb2RpY2FsPjxwYWdlcz4yOTgtMzAzPC9wYWdl
cz48dm9sdW1lPjMyPC92b2x1bWU+PG51bWJlcj4yPC9udW1iZXI+PGtleXdvcmRzPjxrZXl3b3Jk
PmJyYWluPC9rZXl3b3JkPjxrZXl3b3JkPmRpZmZ1c2lvbjwva2V5d29yZD48a2V5d29yZD5icmFp
biBuZW9wbGFzbXM8L2tleXdvcmQ+PGtleXdvcmQ+ZGlhZ25vc2lzPC9rZXl3b3JkPjxrZXl3b3Jk
PmJyYWluIG5lb3BsYXNtczwva2V5d29yZD48a2V5d29yZD5tcjwva2V5d29yZD48a2V5d29yZD5t
YWduZXRpYyByZXNvbmFuY2UgKG1yKTwva2V5d29yZD48a2V5d29yZD5kaWZmdXNpb24gdGVuc29y
PC9rZXl3b3JkPjxrZXl3b3JkPmNlbnRyYWwtbmVydm91cy1zeXN0ZW08L2tleXdvcmQ+PGtleXdv
cmQ+d2F0ZXIgZGlmZnVzaW9uPC9rZXl3b3JkPjxrZXl3b3JkPmNlcmVicmFsIGdsaW9tYXM8L2tl
eXdvcmQ+PGtleXdvcmQ+YnJhaW4tdHVtb3JzPC9rZXl3b3JkPjxrZXl3b3JkPm1yaTwva2V5d29y
ZD48a2V5d29yZD5lbmhhbmNlbWVudDwva2V5d29yZD48L2tleXdvcmRzPjxkYXRlcz48eWVhcj4y
MDA4PC95ZWFyPjxwdWItZGF0ZXM+PGRhdGU+TWFyLUFwcjwvZGF0ZT48L3B1Yi1kYXRlcz48L2Rh
dGVzPjxwdWItbG9jYXRpb24+VW5pdGVkIFN0YXRlczwvcHViLWxvY2F0aW9uPjxpc2JuPjAzNjMt
ODcxNTwvaXNibj48YWNjZXNzaW9uLW51bT5XT1M6MDAwMjU0NjgzNTAwMDI3PC9hY2Nlc3Npb24t
bnVtPjx1cmxzPjxyZWxhdGVkLXVybHM+PHVybD4mbHQ7R28gdG8gSVNJJmd0OzovL1dPUzowMDAy
NTQ2ODM1MDAwMjc8L3VybD48L3JlbGF0ZWQtdXJscz48L3VybHM+PGVsZWN0cm9uaWMtcmVzb3Vy
Y2UtbnVtPkRPSSAxMC4xMDk3L1JDVC4wYjAxM2UzMTgwNzZiNDRkPC9lbGVjdHJvbmljLXJlc291
cmNlLW51bT48bGFuZ3VhZ2U+RW5nbGlzaDwvbGFuZ3VhZ2U+PGFjY2Vzcy1kYXRlPk1hci1BcHI8
L2FjY2Vzcy1kYXRlPjwvcmVjb3JkPjwvQ2l0ZT48L0VuZE5vdGU+AG==
</w:fldData>
        </w:fldChar>
      </w:r>
      <w:r>
        <w:rPr>
          <w:rFonts w:ascii="Times New Roman" w:hAnsi="Times New Roman" w:cs="Times New Roman"/>
          <w:color w:val="000000" w:themeColor="text1"/>
          <w:sz w:val="24"/>
          <w:szCs w:val="24"/>
          <w:vertAlign w:val="superscript"/>
        </w:rPr>
        <w:instrText xml:space="preserve"> ADDIN EN.CITE.DATA </w:instrText>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vertAlign w:val="superscript"/>
        </w:rPr>
      </w:r>
      <w:r>
        <w:rPr>
          <w:rFonts w:ascii="Times New Roman" w:hAnsi="Times New Roman" w:cs="Times New Roman"/>
          <w:color w:val="000000" w:themeColor="text1"/>
          <w:sz w:val="24"/>
          <w:szCs w:val="24"/>
          <w:vertAlign w:val="superscript"/>
        </w:rPr>
        <w:fldChar w:fldCharType="separate"/>
      </w:r>
      <w:hyperlink r:id="rId32" w:anchor="eight" w:history="1">
        <w:r>
          <w:rPr>
            <w:rStyle w:val="Hyperlink"/>
            <w:rFonts w:ascii="Times New Roman" w:hAnsi="Times New Roman" w:cs="Times New Roman"/>
            <w:noProof/>
            <w:color w:val="000000" w:themeColor="text1"/>
            <w:sz w:val="24"/>
            <w:szCs w:val="24"/>
            <w:u w:val="none"/>
            <w:vertAlign w:val="superscript"/>
          </w:rPr>
          <w:t>[11</w:t>
        </w:r>
      </w:hyperlink>
      <w:r>
        <w:rPr>
          <w:rFonts w:ascii="Times New Roman" w:hAnsi="Times New Roman" w:cs="Times New Roman"/>
          <w:noProof/>
          <w:color w:val="000000" w:themeColor="text1"/>
          <w:sz w:val="24"/>
          <w:szCs w:val="24"/>
          <w:vertAlign w:val="superscript"/>
        </w:rPr>
        <w:t xml:space="preserve">, </w:t>
      </w:r>
      <w:hyperlink r:id="rId33" w:anchor="nine" w:history="1">
        <w:r>
          <w:rPr>
            <w:rStyle w:val="Hyperlink"/>
            <w:rFonts w:ascii="Times New Roman" w:hAnsi="Times New Roman" w:cs="Times New Roman"/>
            <w:noProof/>
            <w:color w:val="000000" w:themeColor="text1"/>
            <w:sz w:val="24"/>
            <w:szCs w:val="24"/>
            <w:u w:val="none"/>
            <w:vertAlign w:val="superscript"/>
          </w:rPr>
          <w:t>12]</w:t>
        </w:r>
      </w:hyperlink>
      <w:r>
        <w:rPr>
          <w:rFonts w:ascii="Times New Roman" w:hAnsi="Times New Roman" w:cs="Times New Roman"/>
          <w:color w:val="000000" w:themeColor="text1"/>
          <w:sz w:val="24"/>
          <w:szCs w:val="24"/>
          <w:vertAlign w:val="superscript"/>
        </w:rPr>
        <w:fldChar w:fldCharType="end"/>
      </w:r>
      <w:r>
        <w:rPr>
          <w:rFonts w:ascii="Times New Roman" w:hAnsi="Times New Roman" w:cs="Times New Roman"/>
          <w:color w:val="000000" w:themeColor="text1"/>
          <w:sz w:val="24"/>
          <w:szCs w:val="24"/>
        </w:rPr>
        <w:t xml:space="preserve">, but are contrary to the study </w:t>
      </w:r>
      <w:r w:rsidRPr="00771A6B">
        <w:rPr>
          <w:rFonts w:asciiTheme="majorBidi" w:hAnsiTheme="majorBidi" w:cstheme="majorBidi"/>
          <w:color w:val="000000" w:themeColor="text1"/>
          <w:sz w:val="24"/>
          <w:szCs w:val="24"/>
        </w:rPr>
        <w:t>by</w:t>
      </w:r>
      <w:r w:rsidRPr="00771A6B">
        <w:rPr>
          <w:rFonts w:asciiTheme="majorBidi" w:hAnsiTheme="majorBidi" w:cstheme="majorBidi"/>
          <w:color w:val="000000" w:themeColor="text1"/>
          <w:sz w:val="24"/>
          <w:szCs w:val="24"/>
          <w:shd w:val="clear" w:color="auto" w:fill="FFFFFF"/>
        </w:rPr>
        <w:t xml:space="preserve"> </w:t>
      </w:r>
      <w:bookmarkStart w:id="13" w:name="_Hlk54429540"/>
      <w:r w:rsidRPr="00771A6B">
        <w:rPr>
          <w:rFonts w:asciiTheme="majorBidi" w:hAnsiTheme="majorBidi" w:cstheme="majorBidi"/>
          <w:color w:val="222222"/>
          <w:sz w:val="24"/>
          <w:szCs w:val="24"/>
          <w:shd w:val="clear" w:color="auto" w:fill="FFFFFF"/>
        </w:rPr>
        <w:t>Shan, W</w:t>
      </w:r>
      <w:r w:rsidR="00F22C42">
        <w:rPr>
          <w:rFonts w:asciiTheme="majorBidi" w:hAnsiTheme="majorBidi" w:cstheme="majorBidi"/>
          <w:color w:val="222222"/>
          <w:sz w:val="24"/>
          <w:szCs w:val="24"/>
          <w:shd w:val="clear" w:color="auto" w:fill="FFFFFF"/>
        </w:rPr>
        <w:t>. et al</w:t>
      </w:r>
      <w:r w:rsidRPr="00771A6B">
        <w:rPr>
          <w:rFonts w:asciiTheme="majorBidi" w:hAnsiTheme="majorBidi" w:cstheme="majorBidi"/>
          <w:color w:val="222222"/>
          <w:sz w:val="24"/>
          <w:szCs w:val="24"/>
          <w:shd w:val="clear" w:color="auto" w:fill="FFFFFF"/>
        </w:rPr>
        <w:t>, (2017)</w:t>
      </w:r>
      <w:r w:rsidRPr="00771A6B">
        <w:rPr>
          <w:rFonts w:asciiTheme="majorBidi" w:hAnsiTheme="majorBidi" w:cstheme="majorBidi"/>
          <w:color w:val="000000" w:themeColor="text1"/>
          <w:sz w:val="24"/>
          <w:szCs w:val="24"/>
        </w:rPr>
        <w:t>,</w:t>
      </w:r>
      <w:r>
        <w:rPr>
          <w:rFonts w:ascii="Times New Roman" w:hAnsi="Times New Roman" w:cs="Times New Roman"/>
          <w:color w:val="000000" w:themeColor="text1"/>
          <w:sz w:val="24"/>
          <w:szCs w:val="24"/>
        </w:rPr>
        <w:t xml:space="preserve"> </w:t>
      </w:r>
      <w:bookmarkEnd w:id="13"/>
      <w:r>
        <w:rPr>
          <w:rFonts w:ascii="Times New Roman" w:hAnsi="Times New Roman" w:cs="Times New Roman"/>
          <w:color w:val="000000" w:themeColor="text1"/>
          <w:sz w:val="24"/>
          <w:szCs w:val="24"/>
        </w:rPr>
        <w:t>which reported higher FA in LGG</w:t>
      </w:r>
      <w:r w:rsidR="00296BCE">
        <w:rPr>
          <w:rFonts w:ascii="Times New Roman" w:hAnsi="Times New Roman" w:cs="Times New Roman"/>
          <w:color w:val="000000" w:themeColor="text1"/>
          <w:sz w:val="24"/>
          <w:szCs w:val="24"/>
        </w:rPr>
        <w:t xml:space="preserve"> </w:t>
      </w:r>
      <w:hyperlink r:id="rId34" w:anchor="fifteen" w:history="1">
        <w:r w:rsidR="00296BCE">
          <w:rPr>
            <w:rStyle w:val="Hyperlink"/>
            <w:rFonts w:ascii="Times New Roman" w:hAnsi="Times New Roman" w:cs="Times New Roman"/>
            <w:noProof/>
            <w:color w:val="000000" w:themeColor="text1"/>
            <w:sz w:val="24"/>
            <w:szCs w:val="24"/>
            <w:u w:val="none"/>
            <w:vertAlign w:val="superscript"/>
          </w:rPr>
          <w:t>[28</w:t>
        </w:r>
      </w:hyperlink>
      <w:r w:rsidR="00296BCE">
        <w:rPr>
          <w:rStyle w:val="Hyperlink"/>
          <w:rFonts w:ascii="Times New Roman" w:hAnsi="Times New Roman" w:cs="Times New Roman"/>
          <w:noProof/>
          <w:color w:val="000000" w:themeColor="text1"/>
          <w:sz w:val="24"/>
          <w:szCs w:val="24"/>
          <w:u w:val="none"/>
          <w:vertAlign w:val="superscript"/>
        </w:rPr>
        <w:t>]</w:t>
      </w:r>
      <w:r>
        <w:rPr>
          <w:rFonts w:ascii="Times New Roman" w:hAnsi="Times New Roman" w:cs="Times New Roman"/>
          <w:color w:val="000000" w:themeColor="text1"/>
          <w:sz w:val="24"/>
          <w:szCs w:val="24"/>
        </w:rPr>
        <w:t xml:space="preserve">. </w:t>
      </w:r>
      <w:r>
        <w:rPr>
          <w:rFonts w:asciiTheme="majorBidi" w:hAnsiTheme="majorBidi" w:cstheme="majorBidi"/>
          <w:sz w:val="24"/>
          <w:szCs w:val="24"/>
        </w:rPr>
        <w:t xml:space="preserve">The apparent discrepancy between our findings and this study may be due to the fact that in </w:t>
      </w:r>
      <w:r w:rsidR="00802172" w:rsidRPr="00771A6B">
        <w:rPr>
          <w:rFonts w:asciiTheme="majorBidi" w:hAnsiTheme="majorBidi" w:cstheme="majorBidi"/>
          <w:color w:val="222222"/>
          <w:sz w:val="24"/>
          <w:szCs w:val="24"/>
          <w:shd w:val="clear" w:color="auto" w:fill="FFFFFF"/>
        </w:rPr>
        <w:t>Shan, W</w:t>
      </w:r>
      <w:r w:rsidR="00F22C42">
        <w:rPr>
          <w:rFonts w:asciiTheme="majorBidi" w:hAnsiTheme="majorBidi" w:cstheme="majorBidi"/>
          <w:color w:val="222222"/>
          <w:sz w:val="24"/>
          <w:szCs w:val="24"/>
          <w:shd w:val="clear" w:color="auto" w:fill="FFFFFF"/>
        </w:rPr>
        <w:t>’</w:t>
      </w:r>
      <w:r w:rsidR="00802172">
        <w:rPr>
          <w:rFonts w:asciiTheme="majorBidi" w:hAnsiTheme="majorBidi" w:cstheme="majorBidi"/>
          <w:sz w:val="24"/>
          <w:szCs w:val="24"/>
        </w:rPr>
        <w:t xml:space="preserve">s </w:t>
      </w:r>
      <w:r>
        <w:rPr>
          <w:rFonts w:asciiTheme="majorBidi" w:hAnsiTheme="majorBidi" w:cstheme="majorBidi"/>
          <w:sz w:val="24"/>
          <w:szCs w:val="24"/>
        </w:rPr>
        <w:t>study all LGG (GI and GII) were compared with HGG (GIII and GIV) which included both enhancing and non-enhancing tumours</w:t>
      </w:r>
      <w:r w:rsidR="00296BCE">
        <w:rPr>
          <w:rFonts w:asciiTheme="majorBidi" w:hAnsiTheme="majorBidi" w:cstheme="majorBidi"/>
          <w:sz w:val="24"/>
          <w:szCs w:val="24"/>
        </w:rPr>
        <w:t xml:space="preserve"> </w:t>
      </w:r>
      <w:hyperlink r:id="rId35" w:anchor="fifteen" w:history="1">
        <w:r w:rsidR="00296BCE">
          <w:rPr>
            <w:rStyle w:val="Hyperlink"/>
            <w:rFonts w:ascii="Times New Roman" w:hAnsi="Times New Roman" w:cs="Times New Roman"/>
            <w:noProof/>
            <w:color w:val="000000" w:themeColor="text1"/>
            <w:sz w:val="24"/>
            <w:szCs w:val="24"/>
            <w:u w:val="none"/>
            <w:vertAlign w:val="superscript"/>
          </w:rPr>
          <w:t>[28</w:t>
        </w:r>
      </w:hyperlink>
      <w:r w:rsidR="00296BCE">
        <w:rPr>
          <w:rStyle w:val="Hyperlink"/>
          <w:rFonts w:ascii="Times New Roman" w:hAnsi="Times New Roman" w:cs="Times New Roman"/>
          <w:noProof/>
          <w:color w:val="000000" w:themeColor="text1"/>
          <w:sz w:val="24"/>
          <w:szCs w:val="24"/>
          <w:u w:val="none"/>
          <w:vertAlign w:val="superscript"/>
        </w:rPr>
        <w:t>]</w:t>
      </w:r>
      <w:r>
        <w:rPr>
          <w:rFonts w:asciiTheme="majorBidi" w:hAnsiTheme="majorBidi" w:cstheme="majorBidi"/>
          <w:sz w:val="24"/>
          <w:szCs w:val="24"/>
        </w:rPr>
        <w:t xml:space="preserve">, while in our study, only GII and GIII non-enhancing gliomas were included. </w:t>
      </w:r>
      <w:r>
        <w:rPr>
          <w:rFonts w:ascii="Times New Roman" w:hAnsi="Times New Roman" w:cs="Times New Roman"/>
          <w:color w:val="000000" w:themeColor="text1"/>
          <w:sz w:val="24"/>
          <w:szCs w:val="24"/>
        </w:rPr>
        <w:t xml:space="preserve">The higher FA values observed in GIII gliomas in our study may be due to an increase in the degree of directionality of water diffusion resulting from a decrease in extracellular volume </w:t>
      </w:r>
      <w:hyperlink r:id="rId36" w:anchor="fifteen" w:history="1">
        <w:r>
          <w:rPr>
            <w:rStyle w:val="Hyperlink"/>
            <w:rFonts w:ascii="Times New Roman" w:hAnsi="Times New Roman" w:cs="Times New Roman"/>
            <w:noProof/>
            <w:color w:val="000000" w:themeColor="text1"/>
            <w:sz w:val="24"/>
            <w:szCs w:val="24"/>
            <w:u w:val="none"/>
            <w:vertAlign w:val="superscript"/>
          </w:rPr>
          <w:t>[18</w:t>
        </w:r>
      </w:hyperlink>
      <w:r>
        <w:rPr>
          <w:rStyle w:val="Hyperlink"/>
          <w:rFonts w:ascii="Times New Roman" w:hAnsi="Times New Roman" w:cs="Times New Roman"/>
          <w:noProof/>
          <w:color w:val="000000" w:themeColor="text1"/>
          <w:sz w:val="24"/>
          <w:szCs w:val="24"/>
          <w:u w:val="none"/>
          <w:vertAlign w:val="superscript"/>
        </w:rPr>
        <w:t>]</w:t>
      </w:r>
      <w:r>
        <w:rPr>
          <w:rFonts w:asciiTheme="majorBidi" w:hAnsiTheme="majorBidi" w:cstheme="majorBidi"/>
          <w:sz w:val="24"/>
          <w:szCs w:val="24"/>
        </w:rPr>
        <w:t>, or that the tumour invasiveness (abnormality observed in T2 weighted images used for the VOI) included some of the normal brain tissue, which may have contributed to increased FA values.</w:t>
      </w:r>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The lack of significant differences in FA values in our study may be due to a purely non-enhancing cohort, whereas previous studies have either combined all LGG (G1+GII) and all HGG (GIII+GIV) tumours </w:t>
      </w:r>
      <w:hyperlink r:id="rId37" w:anchor="three"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Liu&lt;/Author&gt;&lt;Year&gt;2011&lt;/Year&gt;&lt;RecNum&gt;140&lt;/RecNum&gt;&lt;DisplayText&gt;[3]&lt;/DisplayText&gt;&lt;record&gt;&lt;rec-number&gt;140&lt;/rec-number&gt;&lt;foreign-keys&gt;&lt;key app="EN" db-id="aerrxdws852pzwe22wqvd0z00exf00vpr9z2" timestamp="1569842205"&gt;140&lt;/key&gt;&lt;/foreign-keys&gt;&lt;ref-type name="Journal Article"&gt;17&lt;/ref-type&gt;&lt;contributors&gt;&lt;authors&gt;&lt;author&gt;Liu, X.&lt;/author&gt;&lt;author&gt;Tian, W.&lt;/author&gt;&lt;author&gt;Kolar, B.&lt;/author&gt;&lt;author&gt;Yeaney, G. A.&lt;/author&gt;&lt;author&gt;Qiu, X.&lt;/author&gt;&lt;author&gt;Johnson, M. D.&lt;/author&gt;&lt;author&gt;Ekholm, S.&lt;/author&gt;&lt;/authors&gt;&lt;/contributors&gt;&lt;auth-address&gt;Department of Imaging Sciences, University of Rochester Medical Center, Rochester, NY 14642-8638, USA. Xiang_Liu@URMC.Rochester.edu&lt;/auth-address&gt;&lt;titles&gt;&lt;title&gt;MR diffusion tensor and perfusion-weighted imaging in preoperative grading of supratentorial nonenhancing gliomas&lt;/title&gt;&lt;secondary-title&gt;Neuro Oncol&lt;/secondary-title&gt;&lt;/titles&gt;&lt;pages&gt;447-55&lt;/pages&gt;&lt;volume&gt;13&lt;/volume&gt;&lt;number&gt;4&lt;/number&gt;&lt;edition&gt;2011/02/08&lt;/edition&gt;&lt;keywords&gt;&lt;keyword&gt;Adult&lt;/keyword&gt;&lt;keyword&gt;Brain Neoplasms/*diagnosis/surgery&lt;/keyword&gt;&lt;keyword&gt;*Contrast Media&lt;/keyword&gt;&lt;keyword&gt;*Diffusion Magnetic Resonance Imaging&lt;/keyword&gt;&lt;keyword&gt;Female&lt;/keyword&gt;&lt;keyword&gt;Glioma/*diagnosis/surgery&lt;/keyword&gt;&lt;keyword&gt;Humans&lt;/keyword&gt;&lt;keyword&gt;Male&lt;/keyword&gt;&lt;keyword&gt;Perfusion Imaging&lt;/keyword&gt;&lt;keyword&gt;Preoperative Care&lt;/keyword&gt;&lt;keyword&gt;Prognosis&lt;/keyword&gt;&lt;keyword&gt;Retrospective Studies&lt;/keyword&gt;&lt;keyword&gt;Sensitivity and Specificity&lt;/keyword&gt;&lt;keyword&gt;Supratentorial Neoplasms/*diagnosis/surgery&lt;/keyword&gt;&lt;/keywords&gt;&lt;dates&gt;&lt;year&gt;2011&lt;/year&gt;&lt;pub-dates&gt;&lt;date&gt;Apr&lt;/date&gt;&lt;/pub-dates&gt;&lt;/dates&gt;&lt;pub-location&gt;United States&lt;/pub-location&gt;&lt;isbn&gt;1523-5866 (Electronic)&amp;#xD;1522-8517 (Linking)&lt;/isbn&gt;&lt;accession-num&gt;21297125&lt;/accession-num&gt;&lt;urls&gt;&lt;related-urls&gt;&lt;url&gt;https://www.ncbi.nlm.nih.gov/pubmed/21297125&lt;/url&gt;&lt;/related-urls&gt;&lt;/urls&gt;&lt;custom2&gt;PMC3064693&lt;/custom2&gt;&lt;electronic-resource-num&gt;10.1093/neuonc/noq197&lt;/electronic-resource-num&gt;&lt;access-date&gt;Apr&lt;/access-date&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3]</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rPr>
        <w:t xml:space="preserve"> or included enhancing and non-enhancing gliomas </w:t>
      </w:r>
      <w:hyperlink r:id="rId38" w:anchor="nine"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Inoue&lt;/Author&gt;&lt;Year&gt;2005&lt;/Year&gt;&lt;RecNum&gt;65&lt;/RecNum&gt;&lt;DisplayText&gt;[9]&lt;/DisplayText&gt;&lt;record&gt;&lt;rec-number&gt;65&lt;/rec-number&gt;&lt;foreign-keys&gt;&lt;key app="EN" db-id="aerrxdws852pzwe22wqvd0z00exf00vpr9z2" timestamp="1569842173"&gt;65&lt;/key&gt;&lt;/foreign-keys&gt;&lt;ref-type name="Journal Article"&gt;17&lt;/ref-type&gt;&lt;contributors&gt;&lt;authors&gt;&lt;author&gt;Inoue, T.&lt;/author&gt;&lt;author&gt;Ogasawara, K.&lt;/author&gt;&lt;author&gt;Beppu, T.&lt;/author&gt;&lt;author&gt;Ogawa, A.&lt;/author&gt;&lt;author&gt;Kabasawa, H.&lt;/author&gt;&lt;/authors&gt;&lt;/contributors&gt;&lt;auth-address&gt;Department of Neurosurgery, Iwate Medical University School of Medicine, 19-1 Uchimaru, Morioka, Iwate 020-8505, Japan. tainoue@iwate-med.ac.jp&lt;/auth-address&gt;&lt;titles&gt;&lt;title&gt;Diffusion tensor imaging for preoperative evaluation of tumor grade in gliomas&lt;/title&gt;&lt;secondary-title&gt;Clin Neurol Neurosurg&lt;/secondary-title&gt;&lt;/titles&gt;&lt;pages&gt;174-80&lt;/pages&gt;&lt;volume&gt;107&lt;/volume&gt;&lt;number&gt;3&lt;/number&gt;&lt;edition&gt;2005/04/13&lt;/edition&gt;&lt;keywords&gt;&lt;keyword&gt;Adolescent&lt;/keyword&gt;&lt;keyword&gt;Adult&lt;/keyword&gt;&lt;keyword&gt;Aged&lt;/keyword&gt;&lt;keyword&gt;Anisotropy&lt;/keyword&gt;&lt;keyword&gt;Biological Transport/physiology&lt;/keyword&gt;&lt;keyword&gt;Body Water/metabolism&lt;/keyword&gt;&lt;keyword&gt;Brain Neoplasms/*metabolism/*pathology/surgery&lt;/keyword&gt;&lt;keyword&gt;Child&lt;/keyword&gt;&lt;keyword&gt;Child, Preschool&lt;/keyword&gt;&lt;keyword&gt;*Diffusion Magnetic Resonance Imaging&lt;/keyword&gt;&lt;keyword&gt;Female&lt;/keyword&gt;&lt;keyword&gt;Glioma/*metabolism/*pathology/surgery&lt;/keyword&gt;&lt;keyword&gt;Humans&lt;/keyword&gt;&lt;keyword&gt;Image Processing, Computer-Assisted&lt;/keyword&gt;&lt;keyword&gt;Male&lt;/keyword&gt;&lt;keyword&gt;Middle Aged&lt;/keyword&gt;&lt;keyword&gt;Preoperative Care&lt;/keyword&gt;&lt;/keywords&gt;&lt;dates&gt;&lt;year&gt;2005&lt;/year&gt;&lt;pub-dates&gt;&lt;date&gt;Apr&lt;/date&gt;&lt;/pub-dates&gt;&lt;/dates&gt;&lt;publisher&gt;Elsevier&lt;/publisher&gt;&lt;isbn&gt;0303-8467 (Print)&amp;#xD;0303-8467 (Linking)&lt;/isbn&gt;&lt;accession-num&gt;15823671&lt;/accession-num&gt;&lt;urls&gt;&lt;related-urls&gt;&lt;url&gt;https://www.ncbi.nlm.nih.gov/pubmed/15823671&lt;/url&gt;&lt;/related-urls&gt;&lt;/urls&gt;&lt;electronic-resource-num&gt;10.1016/j.clineuro.2004.06.011&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12]</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rPr>
        <w:t xml:space="preserve">. </w:t>
      </w:r>
    </w:p>
    <w:p w14:paraId="6986333D" w14:textId="52923EB5" w:rsidR="00771A6B" w:rsidRDefault="00771A6B" w:rsidP="00771A6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D, has been shown to be sensitive</w:t>
      </w:r>
      <w:r>
        <w:rPr>
          <w:rFonts w:ascii="Times New Roman" w:hAnsi="Times New Roman" w:cs="Times New Roman"/>
          <w:color w:val="000000" w:themeColor="text1"/>
          <w:sz w:val="24"/>
          <w:szCs w:val="24"/>
          <w:shd w:val="clear" w:color="auto" w:fill="FFFFFF"/>
        </w:rPr>
        <w:t xml:space="preserve"> to cellularity, oedema, and necrosis</w:t>
      </w:r>
      <w:r>
        <w:rPr>
          <w:rFonts w:ascii="Times New Roman" w:hAnsi="Times New Roman" w:cs="Times New Roman"/>
          <w:color w:val="000000" w:themeColor="text1"/>
          <w:sz w:val="24"/>
          <w:szCs w:val="24"/>
        </w:rPr>
        <w:t xml:space="preserve"> </w:t>
      </w:r>
      <w:hyperlink r:id="rId39" w:anchor="tentlyfour" w:history="1">
        <w:r>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TZXJ2ZXI8L0F1dGhvcj48WWVhcj4yMDE0PC9ZZWFyPjxS
ZWNOdW0+ODU8L1JlY051bT48RGlzcGxheVRleHQ+WzI0XTwvRGlzcGxheVRleHQ+PHJlY29yZD48
cmVjLW51bWJlcj44NTwvcmVjLW51bWJlcj48Zm9yZWlnbi1rZXlzPjxrZXkgYXBwPSJFTiIgZGIt
aWQ9ImFlcnJ4ZHdzODUycHp3ZTIyd3F2ZDB6MDBleGYwMHZwcjl6MiIgdGltZXN0YW1wPSIxNTY5
ODQyMTczIj44NTwva2V5PjwvZm9yZWlnbi1rZXlzPjxyZWYtdHlwZSBuYW1lPSJKb3VybmFsIEFy
dGljbGUiPjE3PC9yZWYtdHlwZT48Y29udHJpYnV0b3JzPjxhdXRob3JzPjxhdXRob3I+U2VydmVy
LCBBLjwvYXV0aG9yPjxhdXRob3I+R3JhZmYsIEIuIEEuPC9hdXRob3I+PGF1dGhvcj5Kb3NlZnNl
biwgUi48L2F1dGhvcj48YXV0aG9yPk9yaGVpbSwgVC4gRS4gRC48L2F1dGhvcj48YXV0aG9yPlNj
aGVsbGhvcm4sIFQuPC9hdXRob3I+PGF1dGhvcj5Ob3JkaG95LCBXLjwvYXV0aG9yPjxhdXRob3I+
TmFrc3RhZCwgUC4gSC48L2F1dGhvcj48L2F1dGhvcnM+PC9jb250cmlidXRvcnM+PGF1dGgtYWRk
cmVzcz5Pc2xvIFVuaXYgSG9zcCwgTmV1cm9yYWRpb2wgU2VjdCwgRGVwdCBSYWRpb2wgJmFtcDsg
TnVjbCBNZWQsIE4tMDQyNCBPc2xvLCBOb3J3YXkmI3hEO1Zlc3RyZSBWaWtlbiBIb3NwIFRydXN0
LCBEcmFtbWVuLCBOb3J3YXkmI3hEO09zbG8gVW5pdiBIb3NwLCBEZXB0IE5ldXJvc3VyZywgTi0w
NDI0IE9zbG8sIE5vcndheSYjeEQ7T3NsbyBVbml2IEhvc3AsIEludGVydmVudCBDdHIsIE4tMDQy
NCBPc2xvLCBOb3J3YXk8L2F1dGgtYWRkcmVzcz48dGl0bGVzPjx0aXRsZT5BbmFseXNpcyBvZiBk
aWZmdXNpb24gdGVuc29yIGltYWdpbmcgbWV0cmljcyBmb3IgZ2xpb21hcyBncmFkaW5nIGF0IDMg
VDwvdGl0bGU+PHNlY29uZGFyeS10aXRsZT5FdXJvcGVhbiBKb3VybmFsIG9mIFJhZGlvbG9neTwv
c2Vjb25kYXJ5LXRpdGxlPjxhbHQtdGl0bGU+RXVyIEogUmFkaW9sPC9hbHQtdGl0bGU+PC90aXRs
ZXM+PHBlcmlvZGljYWw+PGZ1bGwtdGl0bGU+RXVyb3BlYW4gSm91cm5hbCBvZiBSYWRpb2xvZ3k8
L2Z1bGwtdGl0bGU+PC9wZXJpb2RpY2FsPjxwYWdlcz5FMTU2LUUxNjU8L3BhZ2VzPjx2b2x1bWU+
ODM8L3ZvbHVtZT48bnVtYmVyPjM8L251bWJlcj48a2V5d29yZHM+PGtleXdvcmQ+ZGlmZnVzaW9u
IHRlbnNvciBpbWFnaW5nPC9rZXl3b3JkPjxrZXl3b3JkPmJyYWluIHR1bW9yPC9rZXl3b3JkPjxr
ZXl3b3JkPmFwcGFyZW50IGRpZmZ1c2lvbiBjb2VmZmljaWVudDwva2V5d29yZD48a2V5d29yZD5m
cmFjdGlvbmFsIGFuaXNvdHJvcHk8L2tleXdvcmQ+PGtleXdvcmQ+YXhpYWwgZGlmZnVzaXZpdHk8
L2tleXdvcmQ+PGtleXdvcmQ+cmFkaWFsIGRpZmZ1c2l2aXR5PC9rZXl3b3JkPjxrZXl3b3JkPmNl
bnRyYWwtbmVydm91cy1zeXN0ZW08L2tleXdvcmQ+PGtleXdvcmQ+Y2VyZWJyYWwgYmxvb2Qtdm9s
dW1lPC9rZXl3b3JkPjxrZXl3b3JkPmJyYWluLXR1bW9yczwva2V5d29yZD48a2V5d29yZD5mcmFj
dGlvbmFsIGFuaXNvdHJvcHk8L2tleXdvcmQ+PGtleXdvcmQ+YXN0cm9jeXRpYyB0dW1vcnM8L2tl
eXdvcmQ+PGtleXdvcmQ+Y2VsbC1kZW5zaXR5PC9rZXl3b3JkPjxrZXl3b3JkPmNvZWZmaWNpZW50
PC9rZXl3b3JkPjxrZXl3b3JkPnBlcmZ1c2lvbjwva2V5d29yZD48a2V5d29yZD5nbGlvYmxhc3Rv
bWFzPC9rZXl3b3JkPjxrZXl3b3JkPmxlc2lvbnM8L2tleXdvcmQ+PC9rZXl3b3Jkcz48ZGF0ZXM+
PHllYXI+MjAxNDwveWVhcj48cHViLWRhdGVzPjxkYXRlPk1hcjwvZGF0ZT48L3B1Yi1kYXRlcz48
L2RhdGVzPjxwdWJsaXNoZXI+RWxzZXZpZXI8L3B1Ymxpc2hlcj48aXNibj4wNzIwLTA0OHg8L2lz
Ym4+PGFjY2Vzc2lvbi1udW0+V09TOjAwMDMzMTExMTAwMDAwNzwvYWNjZXNzaW9uLW51bT48dXJs
cz48cmVsYXRlZC11cmxzPjx1cmw+Jmx0O0dvIHRvIElTSSZndDs6Ly9XT1M6MDAwMzMxMTExMDAw
MDA3PC91cmw+PC9yZWxhdGVkLXVybHM+PC91cmxzPjxlbGVjdHJvbmljLXJlc291cmNlLW51bT4x
MC4xMDE2L2ouZWpyYWQuMjAxMy4xMi4wMjM8L2VsZWN0cm9uaWMtcmVzb3VyY2UtbnVtPjxsYW5n
dWFnZT5FbmdsaXNoPC9sYW5ndWFnZT48L3JlY29yZD48L0NpdGU+PC9FbmROb3RlPn==
</w:fldData>
          </w:fldChar>
        </w:r>
        <w:r>
          <w:rPr>
            <w:rStyle w:val="Hyperlink"/>
            <w:rFonts w:ascii="Times New Roman" w:hAnsi="Times New Roman" w:cs="Times New Roman"/>
            <w:color w:val="000000" w:themeColor="text1"/>
            <w:sz w:val="24"/>
            <w:szCs w:val="24"/>
            <w:u w:val="none"/>
            <w:vertAlign w:val="superscript"/>
          </w:rPr>
          <w:instrText xml:space="preserve"> ADDIN EN.CITE </w:instrText>
        </w:r>
        <w:r>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TZXJ2ZXI8L0F1dGhvcj48WWVhcj4yMDE0PC9ZZWFyPjxS
ZWNOdW0+ODU8L1JlY051bT48RGlzcGxheVRleHQ+WzI0XTwvRGlzcGxheVRleHQ+PHJlY29yZD48
cmVjLW51bWJlcj44NTwvcmVjLW51bWJlcj48Zm9yZWlnbi1rZXlzPjxrZXkgYXBwPSJFTiIgZGIt
aWQ9ImFlcnJ4ZHdzODUycHp3ZTIyd3F2ZDB6MDBleGYwMHZwcjl6MiIgdGltZXN0YW1wPSIxNTY5
ODQyMTczIj44NTwva2V5PjwvZm9yZWlnbi1rZXlzPjxyZWYtdHlwZSBuYW1lPSJKb3VybmFsIEFy
dGljbGUiPjE3PC9yZWYtdHlwZT48Y29udHJpYnV0b3JzPjxhdXRob3JzPjxhdXRob3I+U2VydmVy
LCBBLjwvYXV0aG9yPjxhdXRob3I+R3JhZmYsIEIuIEEuPC9hdXRob3I+PGF1dGhvcj5Kb3NlZnNl
biwgUi48L2F1dGhvcj48YXV0aG9yPk9yaGVpbSwgVC4gRS4gRC48L2F1dGhvcj48YXV0aG9yPlNj
aGVsbGhvcm4sIFQuPC9hdXRob3I+PGF1dGhvcj5Ob3JkaG95LCBXLjwvYXV0aG9yPjxhdXRob3I+
TmFrc3RhZCwgUC4gSC48L2F1dGhvcj48L2F1dGhvcnM+PC9jb250cmlidXRvcnM+PGF1dGgtYWRk
cmVzcz5Pc2xvIFVuaXYgSG9zcCwgTmV1cm9yYWRpb2wgU2VjdCwgRGVwdCBSYWRpb2wgJmFtcDsg
TnVjbCBNZWQsIE4tMDQyNCBPc2xvLCBOb3J3YXkmI3hEO1Zlc3RyZSBWaWtlbiBIb3NwIFRydXN0
LCBEcmFtbWVuLCBOb3J3YXkmI3hEO09zbG8gVW5pdiBIb3NwLCBEZXB0IE5ldXJvc3VyZywgTi0w
NDI0IE9zbG8sIE5vcndheSYjeEQ7T3NsbyBVbml2IEhvc3AsIEludGVydmVudCBDdHIsIE4tMDQy
NCBPc2xvLCBOb3J3YXk8L2F1dGgtYWRkcmVzcz48dGl0bGVzPjx0aXRsZT5BbmFseXNpcyBvZiBk
aWZmdXNpb24gdGVuc29yIGltYWdpbmcgbWV0cmljcyBmb3IgZ2xpb21hcyBncmFkaW5nIGF0IDMg
VDwvdGl0bGU+PHNlY29uZGFyeS10aXRsZT5FdXJvcGVhbiBKb3VybmFsIG9mIFJhZGlvbG9neTwv
c2Vjb25kYXJ5LXRpdGxlPjxhbHQtdGl0bGU+RXVyIEogUmFkaW9sPC9hbHQtdGl0bGU+PC90aXRs
ZXM+PHBlcmlvZGljYWw+PGZ1bGwtdGl0bGU+RXVyb3BlYW4gSm91cm5hbCBvZiBSYWRpb2xvZ3k8
L2Z1bGwtdGl0bGU+PC9wZXJpb2RpY2FsPjxwYWdlcz5FMTU2LUUxNjU8L3BhZ2VzPjx2b2x1bWU+
ODM8L3ZvbHVtZT48bnVtYmVyPjM8L251bWJlcj48a2V5d29yZHM+PGtleXdvcmQ+ZGlmZnVzaW9u
IHRlbnNvciBpbWFnaW5nPC9rZXl3b3JkPjxrZXl3b3JkPmJyYWluIHR1bW9yPC9rZXl3b3JkPjxr
ZXl3b3JkPmFwcGFyZW50IGRpZmZ1c2lvbiBjb2VmZmljaWVudDwva2V5d29yZD48a2V5d29yZD5m
cmFjdGlvbmFsIGFuaXNvdHJvcHk8L2tleXdvcmQ+PGtleXdvcmQ+YXhpYWwgZGlmZnVzaXZpdHk8
L2tleXdvcmQ+PGtleXdvcmQ+cmFkaWFsIGRpZmZ1c2l2aXR5PC9rZXl3b3JkPjxrZXl3b3JkPmNl
bnRyYWwtbmVydm91cy1zeXN0ZW08L2tleXdvcmQ+PGtleXdvcmQ+Y2VyZWJyYWwgYmxvb2Qtdm9s
dW1lPC9rZXl3b3JkPjxrZXl3b3JkPmJyYWluLXR1bW9yczwva2V5d29yZD48a2V5d29yZD5mcmFj
dGlvbmFsIGFuaXNvdHJvcHk8L2tleXdvcmQ+PGtleXdvcmQ+YXN0cm9jeXRpYyB0dW1vcnM8L2tl
eXdvcmQ+PGtleXdvcmQ+Y2VsbC1kZW5zaXR5PC9rZXl3b3JkPjxrZXl3b3JkPmNvZWZmaWNpZW50
PC9rZXl3b3JkPjxrZXl3b3JkPnBlcmZ1c2lvbjwva2V5d29yZD48a2V5d29yZD5nbGlvYmxhc3Rv
bWFzPC9rZXl3b3JkPjxrZXl3b3JkPmxlc2lvbnM8L2tleXdvcmQ+PC9rZXl3b3Jkcz48ZGF0ZXM+
PHllYXI+MjAxNDwveWVhcj48cHViLWRhdGVzPjxkYXRlPk1hcjwvZGF0ZT48L3B1Yi1kYXRlcz48
L2RhdGVzPjxwdWJsaXNoZXI+RWxzZXZpZXI8L3B1Ymxpc2hlcj48aXNibj4wNzIwLTA0OHg8L2lz
Ym4+PGFjY2Vzc2lvbi1udW0+V09TOjAwMDMzMTExMTAwMDAwNzwvYWNjZXNzaW9uLW51bT48dXJs
cz48cmVsYXRlZC11cmxzPjx1cmw+Jmx0O0dvIHRvIElTSSZndDs6Ly9XT1M6MDAwMzMxMTExMDAw
MDA3PC91cmw+PC9yZWxhdGVkLXVybHM+PC91cmxzPjxlbGVjdHJvbmljLXJlc291cmNlLW51bT4x
MC4xMDE2L2ouZWpyYWQuMjAxMy4xMi4wMjM8L2VsZWN0cm9uaWMtcmVzb3VyY2UtbnVtPjxsYW5n
dWFnZT5FbmdsaXNoPC9sYW5ndWFnZT48L3JlY29yZD48L0NpdGU+PC9FbmROb3RlPn==
</w:fldData>
          </w:fldChar>
        </w:r>
        <w:r>
          <w:rPr>
            <w:rStyle w:val="Hyperlink"/>
            <w:rFonts w:ascii="Times New Roman" w:hAnsi="Times New Roman" w:cs="Times New Roman"/>
            <w:color w:val="000000" w:themeColor="text1"/>
            <w:sz w:val="24"/>
            <w:szCs w:val="24"/>
            <w:u w:val="none"/>
            <w:vertAlign w:val="superscript"/>
          </w:rPr>
          <w:instrText xml:space="preserve"> ADDIN EN.CITE.DATA </w:instrText>
        </w:r>
        <w:r>
          <w:rPr>
            <w:rStyle w:val="Hyperlink"/>
            <w:rFonts w:ascii="Times New Roman" w:hAnsi="Times New Roman" w:cs="Times New Roman"/>
            <w:color w:val="000000" w:themeColor="text1"/>
            <w:sz w:val="24"/>
            <w:szCs w:val="24"/>
            <w:u w:val="none"/>
            <w:vertAlign w:val="superscript"/>
          </w:rPr>
        </w:r>
        <w:r>
          <w:rPr>
            <w:rStyle w:val="Hyperlink"/>
            <w:rFonts w:ascii="Times New Roman" w:hAnsi="Times New Roman" w:cs="Times New Roman"/>
            <w:color w:val="000000" w:themeColor="text1"/>
            <w:sz w:val="24"/>
            <w:szCs w:val="24"/>
            <w:u w:val="none"/>
            <w:vertAlign w:val="superscript"/>
          </w:rPr>
          <w:fldChar w:fldCharType="end"/>
        </w:r>
        <w:r>
          <w:rPr>
            <w:rStyle w:val="Hyperlink"/>
            <w:rFonts w:ascii="Times New Roman" w:hAnsi="Times New Roman" w:cs="Times New Roman"/>
            <w:color w:val="000000" w:themeColor="text1"/>
            <w:sz w:val="24"/>
            <w:szCs w:val="24"/>
            <w:u w:val="none"/>
            <w:vertAlign w:val="superscript"/>
          </w:rPr>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27]</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rPr>
        <w:t xml:space="preserve">. Although one study reported significant differences in MD values between LGG and HGG </w:t>
      </w:r>
      <w:hyperlink r:id="rId40" w:anchor="six"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Fan&lt;/Author&gt;&lt;Year&gt;2006&lt;/Year&gt;&lt;RecNum&gt;114&lt;/RecNum&gt;&lt;DisplayText&gt;[6]&lt;/DisplayText&gt;&lt;record&gt;&lt;rec-number&gt;114&lt;/rec-number&gt;&lt;foreign-keys&gt;&lt;key app="EN" db-id="aerrxdws852pzwe22wqvd0z00exf00vpr9z2" timestamp="1569842205"&gt;114&lt;/key&gt;&lt;/foreign-keys&gt;&lt;ref-type name="Journal Article"&gt;17&lt;/ref-type&gt;&lt;contributors&gt;&lt;authors&gt;&lt;author&gt;Fan, G. G.&lt;/author&gt;&lt;author&gt;Deng, Q. L.&lt;/author&gt;&lt;author&gt;Wu, Z. H.&lt;/author&gt;&lt;author&gt;Guo, Q. Y.&lt;/author&gt;&lt;/authors&gt;&lt;/contributors&gt;&lt;auth-address&gt;Department of Radiology, Second Hospital of China Medical University, No.36 Sanhao St., Heping Dist., Shenyang, Liaoning,110004, People&amp;apos;s Republic of China.&lt;/auth-address&gt;&lt;titles&gt;&lt;title&gt;Usefulness of diffusion/perfusion-weighted MRI in patients with non-enhancing supratentorial brain gliomas: a valuable tool to predict tumour grading?&lt;/title&gt;&lt;secondary-title&gt;Br J Radiol&lt;/secondary-title&gt;&lt;/titles&gt;&lt;pages&gt;652-8&lt;/pages&gt;&lt;volume&gt;79&lt;/volume&gt;&lt;number&gt;944&lt;/number&gt;&lt;edition&gt;2006/04/28&lt;/edition&gt;&lt;keywords&gt;&lt;keyword&gt;Adult&lt;/keyword&gt;&lt;keyword&gt;Aged&lt;/keyword&gt;&lt;keyword&gt;Blood Volume&lt;/keyword&gt;&lt;keyword&gt;Brain/blood supply&lt;/keyword&gt;&lt;keyword&gt;Diffusion Magnetic Resonance Imaging/*standards&lt;/keyword&gt;&lt;keyword&gt;Female&lt;/keyword&gt;&lt;keyword&gt;Glioma/blood supply/*pathology&lt;/keyword&gt;&lt;keyword&gt;Humans&lt;/keyword&gt;&lt;keyword&gt;Magnetic Resonance Angiography/*standards&lt;/keyword&gt;&lt;keyword&gt;Male&lt;/keyword&gt;&lt;keyword&gt;Middle Aged&lt;/keyword&gt;&lt;keyword&gt;Sensitivity and Specificity&lt;/keyword&gt;&lt;keyword&gt;Supratentorial Neoplasms/blood supply/*pathology&lt;/keyword&gt;&lt;/keywords&gt;&lt;dates&gt;&lt;year&gt;2006&lt;/year&gt;&lt;pub-dates&gt;&lt;date&gt;Aug&lt;/date&gt;&lt;/pub-dates&gt;&lt;/dates&gt;&lt;publisher&gt;British Institute of Radiology&lt;/publisher&gt;&lt;isbn&gt;1748-880X (Electronic)&amp;#xD;0007-1285 (Linking)&lt;/isbn&gt;&lt;accession-num&gt;16641420&lt;/accession-num&gt;&lt;urls&gt;&lt;related-urls&gt;&lt;url&gt;https://www.ncbi.nlm.nih.gov/pubmed/16641420&lt;/url&gt;&lt;/related-urls&gt;&lt;/urls&gt;&lt;electronic-resource-num&gt;10.1259/bjr/25349497&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9]</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rPr>
        <w:t xml:space="preserve">, another study reported no significant difference </w:t>
      </w:r>
      <w:hyperlink r:id="rId41" w:anchor="three"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Liu&lt;/Author&gt;&lt;Year&gt;2011&lt;/Year&gt;&lt;RecNum&gt;140&lt;/RecNum&gt;&lt;DisplayText&gt;[3]&lt;/DisplayText&gt;&lt;record&gt;&lt;rec-number&gt;140&lt;/rec-number&gt;&lt;foreign-keys&gt;&lt;key app="EN" db-id="aerrxdws852pzwe22wqvd0z00exf00vpr9z2" timestamp="1569842205"&gt;140&lt;/key&gt;&lt;/foreign-keys&gt;&lt;ref-type name="Journal Article"&gt;17&lt;/ref-type&gt;&lt;contributors&gt;&lt;authors&gt;&lt;author&gt;Liu, X.&lt;/author&gt;&lt;author&gt;Tian, W.&lt;/author&gt;&lt;author&gt;Kolar, B.&lt;/author&gt;&lt;author&gt;Yeaney, G. A.&lt;/author&gt;&lt;author&gt;Qiu, X.&lt;/author&gt;&lt;author&gt;Johnson, M. D.&lt;/author&gt;&lt;author&gt;Ekholm, S.&lt;/author&gt;&lt;/authors&gt;&lt;/contributors&gt;&lt;auth-address&gt;Department of Imaging Sciences, University of Rochester Medical Center, Rochester, NY 14642-8638, USA. Xiang_Liu@URMC.Rochester.edu&lt;/auth-address&gt;&lt;titles&gt;&lt;title&gt;MR diffusion tensor and perfusion-weighted imaging in preoperative grading of supratentorial nonenhancing gliomas&lt;/title&gt;&lt;secondary-title&gt;Neuro Oncol&lt;/secondary-title&gt;&lt;/titles&gt;&lt;pages&gt;447-55&lt;/pages&gt;&lt;volume&gt;13&lt;/volume&gt;&lt;number&gt;4&lt;/number&gt;&lt;edition&gt;2011/02/08&lt;/edition&gt;&lt;keywords&gt;&lt;keyword&gt;Adult&lt;/keyword&gt;&lt;keyword&gt;Brain Neoplasms/*diagnosis/surgery&lt;/keyword&gt;&lt;keyword&gt;*Contrast Media&lt;/keyword&gt;&lt;keyword&gt;*Diffusion Magnetic Resonance Imaging&lt;/keyword&gt;&lt;keyword&gt;Female&lt;/keyword&gt;&lt;keyword&gt;Glioma/*diagnosis/surgery&lt;/keyword&gt;&lt;keyword&gt;Humans&lt;/keyword&gt;&lt;keyword&gt;Male&lt;/keyword&gt;&lt;keyword&gt;Perfusion Imaging&lt;/keyword&gt;&lt;keyword&gt;Preoperative Care&lt;/keyword&gt;&lt;keyword&gt;Prognosis&lt;/keyword&gt;&lt;keyword&gt;Retrospective Studies&lt;/keyword&gt;&lt;keyword&gt;Sensitivity and Specificity&lt;/keyword&gt;&lt;keyword&gt;Supratentorial Neoplasms/*diagnosis/surgery&lt;/keyword&gt;&lt;/keywords&gt;&lt;dates&gt;&lt;year&gt;2011&lt;/year&gt;&lt;pub-dates&gt;&lt;date&gt;Apr&lt;/date&gt;&lt;/pub-dates&gt;&lt;/dates&gt;&lt;pub-location&gt;United States&lt;/pub-location&gt;&lt;isbn&gt;1523-5866 (Electronic)&amp;#xD;1522-8517 (Linking)&lt;/isbn&gt;&lt;accession-num&gt;21297125&lt;/accession-num&gt;&lt;urls&gt;&lt;related-urls&gt;&lt;url&gt;https://www.ncbi.nlm.nih.gov/pubmed/21297125&lt;/url&gt;&lt;/related-urls&gt;&lt;/urls&gt;&lt;custom2&gt;PMC3064693&lt;/custom2&gt;&lt;electronic-resource-num&gt;10.1093/neuonc/noq197&lt;/electronic-resource-num&gt;&lt;access-date&gt;Apr&lt;/access-date&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3]</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noProof/>
          <w:color w:val="000000" w:themeColor="text1"/>
          <w:sz w:val="24"/>
          <w:szCs w:val="24"/>
        </w:rPr>
        <w:t xml:space="preserve">. Similar to this finding, </w:t>
      </w:r>
      <w:r>
        <w:rPr>
          <w:rFonts w:ascii="Times New Roman" w:eastAsia="TimesNewRomanPSMT" w:hAnsi="Times New Roman" w:cs="Times New Roman"/>
          <w:color w:val="000000" w:themeColor="text1"/>
          <w:sz w:val="24"/>
          <w:szCs w:val="24"/>
        </w:rPr>
        <w:t xml:space="preserve">we observed a lower but non-significant </w:t>
      </w:r>
      <w:proofErr w:type="spellStart"/>
      <w:r>
        <w:rPr>
          <w:rFonts w:ascii="Times New Roman" w:eastAsia="TimesNewRomanPSMT" w:hAnsi="Times New Roman" w:cs="Times New Roman"/>
          <w:color w:val="000000" w:themeColor="text1"/>
          <w:sz w:val="24"/>
          <w:szCs w:val="24"/>
        </w:rPr>
        <w:t>MD</w:t>
      </w:r>
      <w:r>
        <w:rPr>
          <w:rFonts w:ascii="Times New Roman" w:eastAsia="TimesNewRomanPSMT" w:hAnsi="Times New Roman" w:cs="Times New Roman"/>
          <w:color w:val="000000" w:themeColor="text1"/>
          <w:sz w:val="24"/>
          <w:szCs w:val="24"/>
          <w:vertAlign w:val="subscript"/>
        </w:rPr>
        <w:t>min</w:t>
      </w:r>
      <w:proofErr w:type="spellEnd"/>
      <w:r>
        <w:rPr>
          <w:rFonts w:ascii="Times New Roman" w:eastAsia="TimesNewRomanPSMT" w:hAnsi="Times New Roman" w:cs="Times New Roman"/>
          <w:color w:val="000000" w:themeColor="text1"/>
          <w:sz w:val="24"/>
          <w:szCs w:val="24"/>
        </w:rPr>
        <w:t xml:space="preserve"> </w:t>
      </w:r>
      <w:r>
        <w:rPr>
          <w:rFonts w:ascii="Times New Roman" w:hAnsi="Times New Roman" w:cs="Times New Roman"/>
          <w:color w:val="000000" w:themeColor="text1"/>
          <w:sz w:val="24"/>
          <w:szCs w:val="24"/>
        </w:rPr>
        <w:t>value in GIII, probably reflecting the higher tumour cellularity in GIII gliomas.</w:t>
      </w:r>
    </w:p>
    <w:p w14:paraId="5C68A73D" w14:textId="5B6BAE87" w:rsidR="00771A6B" w:rsidRDefault="00771A6B" w:rsidP="00771A6B">
      <w:pPr>
        <w:spacing w:line="360" w:lineRule="auto"/>
        <w:jc w:val="both"/>
        <w:rPr>
          <w:rFonts w:asciiTheme="majorBidi" w:hAnsiTheme="majorBidi" w:cstheme="majorBidi"/>
          <w:color w:val="FF0000"/>
          <w:sz w:val="24"/>
          <w:szCs w:val="24"/>
        </w:rPr>
      </w:pPr>
      <w:r>
        <w:rPr>
          <w:rFonts w:ascii="Times New Roman" w:hAnsi="Times New Roman" w:cs="Times New Roman"/>
          <w:color w:val="000000" w:themeColor="text1"/>
          <w:sz w:val="24"/>
          <w:szCs w:val="24"/>
          <w:shd w:val="clear" w:color="auto" w:fill="FFFFFF"/>
        </w:rPr>
        <w:t xml:space="preserve">The </w:t>
      </w:r>
      <w:proofErr w:type="spellStart"/>
      <w:r>
        <w:rPr>
          <w:rFonts w:ascii="Times New Roman" w:hAnsi="Times New Roman" w:cs="Times New Roman"/>
          <w:color w:val="000000" w:themeColor="text1"/>
          <w:sz w:val="24"/>
          <w:szCs w:val="24"/>
          <w:shd w:val="clear" w:color="auto" w:fill="FFFFFF"/>
        </w:rPr>
        <w:t>rCBV</w:t>
      </w:r>
      <w:proofErr w:type="spellEnd"/>
      <w:r>
        <w:rPr>
          <w:rFonts w:ascii="Times New Roman" w:hAnsi="Times New Roman" w:cs="Times New Roman"/>
          <w:color w:val="000000" w:themeColor="text1"/>
          <w:sz w:val="24"/>
          <w:szCs w:val="24"/>
          <w:shd w:val="clear" w:color="auto" w:fill="FFFFFF"/>
        </w:rPr>
        <w:t xml:space="preserve"> value serves as an important DSC parameter reflecting tumour haemodynamic properties and </w:t>
      </w:r>
      <w:r>
        <w:rPr>
          <w:rFonts w:ascii="Times New Roman" w:hAnsi="Times New Roman" w:cs="Times New Roman"/>
          <w:color w:val="000000" w:themeColor="text1"/>
          <w:sz w:val="24"/>
          <w:szCs w:val="24"/>
        </w:rPr>
        <w:t xml:space="preserve">has been used for the assessment of tumour vascularity </w:t>
      </w:r>
      <w:hyperlink r:id="rId42" w:anchor="sixteen"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Maia&lt;/Author&gt;&lt;Year&gt;2005&lt;/Year&gt;&lt;RecNum&gt;21&lt;/RecNum&gt;&lt;DisplayText&gt;[16]&lt;/DisplayText&gt;&lt;record&gt;&lt;rec-number&gt;21&lt;/rec-number&gt;&lt;foreign-keys&gt;&lt;key app="EN" db-id="aerrxdws852pzwe22wqvd0z00exf00vpr9z2" timestamp="1569841904"&gt;21&lt;/key&gt;&lt;/foreign-keys&gt;&lt;ref-type name="Journal Article"&gt;17&lt;/ref-type&gt;&lt;contributors&gt;&lt;authors&gt;&lt;author&gt;Maia, A. C., Jr.&lt;/author&gt;&lt;author&gt;Malheiros, S. M.&lt;/author&gt;&lt;author&gt;da Rocha, A. J.&lt;/author&gt;&lt;author&gt;da Silva, C. J.&lt;/author&gt;&lt;author&gt;Gabbai, A. A.&lt;/author&gt;&lt;author&gt;Ferraz, F. A.&lt;/author&gt;&lt;author&gt;Stavale, J. N.&lt;/author&gt;&lt;/authors&gt;&lt;/contributors&gt;&lt;auth-address&gt;Centro de Medicina Diagnostica Fleury and the Department of Neurology, Universidade Federal de Sao Paulo, Brazil.&lt;/auth-address&gt;&lt;titles&gt;&lt;title&gt;MR cerebral blood volume maps correlated with vascular endothelial growth factor expression and tumor grade in nonenhancing gliomas&lt;/title&gt;&lt;secondary-title&gt;AJNR Am J Neuroradiol&lt;/secondary-title&gt;&lt;/titles&gt;&lt;periodical&gt;&lt;full-title&gt;AJNR Am J Neuroradiol&lt;/full-title&gt;&lt;/periodical&gt;&lt;pages&gt;777-83&lt;/pages&gt;&lt;volume&gt;26&lt;/volume&gt;&lt;number&gt;4&lt;/number&gt;&lt;edition&gt;2005/04/09&lt;/edition&gt;&lt;keywords&gt;&lt;keyword&gt;Adult&lt;/keyword&gt;&lt;keyword&gt;*Blood Volume&lt;/keyword&gt;&lt;keyword&gt;Female&lt;/keyword&gt;&lt;keyword&gt;Glioma/*metabolism/pathology/*physiopathology&lt;/keyword&gt;&lt;keyword&gt;Humans&lt;/keyword&gt;&lt;keyword&gt;*Magnetic Resonance Imaging&lt;/keyword&gt;&lt;keyword&gt;Male&lt;/keyword&gt;&lt;keyword&gt;Middle Aged&lt;/keyword&gt;&lt;keyword&gt;Supratentorial Neoplasms/*metabolism/pathology/*physiopathology&lt;/keyword&gt;&lt;keyword&gt;Vascular Endothelial Growth Factor A/*biosynthesis&lt;/keyword&gt;&lt;/keywords&gt;&lt;dates&gt;&lt;year&gt;2005&lt;/year&gt;&lt;pub-dates&gt;&lt;date&gt;Apr&lt;/date&gt;&lt;/pub-dates&gt;&lt;/dates&gt;&lt;pub-location&gt;United States&lt;/pub-location&gt;&lt;isbn&gt;0195-6108 (Print)&amp;#xD;0195-6108 (Linking)&lt;/isbn&gt;&lt;accession-num&gt;15814920&lt;/accession-num&gt;&lt;urls&gt;&lt;related-urls&gt;&lt;url&gt;https://www.ncbi.nlm.nih.gov/pubmed/15814920&lt;/url&gt;&lt;/related-urls&gt;&lt;/urls&gt;&lt;electronic-resource-num&gt;26/4/777 [pii]&lt;/electronic-resource-num&gt;&lt;access-date&gt;Apr&lt;/access-date&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19]</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rPr>
        <w:t xml:space="preserve">. Previous studies reported that the </w:t>
      </w:r>
      <w:proofErr w:type="spellStart"/>
      <w:r>
        <w:rPr>
          <w:rFonts w:ascii="Times New Roman" w:hAnsi="Times New Roman" w:cs="Times New Roman"/>
          <w:color w:val="000000" w:themeColor="text1"/>
          <w:sz w:val="24"/>
          <w:szCs w:val="24"/>
        </w:rPr>
        <w:t>rCBV</w:t>
      </w:r>
      <w:r>
        <w:rPr>
          <w:rFonts w:ascii="Times New Roman" w:hAnsi="Times New Roman" w:cs="Times New Roman"/>
          <w:color w:val="000000" w:themeColor="text1"/>
          <w:sz w:val="24"/>
          <w:szCs w:val="24"/>
          <w:vertAlign w:val="subscript"/>
        </w:rPr>
        <w:t>max</w:t>
      </w:r>
      <w:proofErr w:type="spellEnd"/>
      <w:r>
        <w:rPr>
          <w:rFonts w:ascii="Times New Roman" w:hAnsi="Times New Roman" w:cs="Times New Roman"/>
          <w:color w:val="000000" w:themeColor="text1"/>
          <w:sz w:val="24"/>
          <w:szCs w:val="24"/>
        </w:rPr>
        <w:t xml:space="preserve"> of HGG was significantly higher than LGG </w:t>
      </w:r>
      <w:r>
        <w:rPr>
          <w:rFonts w:ascii="Times New Roman" w:hAnsi="Times New Roman" w:cs="Times New Roman"/>
          <w:color w:val="000000" w:themeColor="text1"/>
          <w:sz w:val="24"/>
          <w:szCs w:val="24"/>
        </w:rPr>
        <w:fldChar w:fldCharType="begin">
          <w:fldData xml:space="preserve">PEVuZE5vdGU+PENpdGU+PEF1dGhvcj5MYXc8L0F1dGhvcj48WWVhcj4yMDAzPC9ZZWFyPjxSZWNO
dW0+MTM2PC9SZWNOdW0+PERpc3BsYXlUZXh0PlsxNSwgMjVdPC9EaXNwbGF5VGV4dD48cmVjb3Jk
PjxyZWMtbnVtYmVyPjEzNjwvcmVjLW51bWJlcj48Zm9yZWlnbi1rZXlzPjxrZXkgYXBwPSJFTiIg
ZGItaWQ9ImFlcnJ4ZHdzODUycHp3ZTIyd3F2ZDB6MDBleGYwMHZwcjl6MiIgdGltZXN0YW1wPSIx
NTY5ODQyMjA1Ij4xMzY8L2tleT48L2ZvcmVpZ24ta2V5cz48cmVmLXR5cGUgbmFtZT0iSm91cm5h
bCBBcnRpY2xlIj4xNzwvcmVmLXR5cGU+PGNvbnRyaWJ1dG9ycz48YXV0aG9ycz48YXV0aG9yPkxh
dywgTS48L2F1dGhvcj48YXV0aG9yPllhbmcsIFMuPC9hdXRob3I+PGF1dGhvcj5XYW5nLCBILjwv
YXV0aG9yPjxhdXRob3I+QmFiYiwgSi4gUy48L2F1dGhvcj48YXV0aG9yPkpvaG5zb24sIEcuPC9h
dXRob3I+PGF1dGhvcj5DaGEsIFMuPC9hdXRob3I+PGF1dGhvcj5Lbm9wcCwgRS4gQS48L2F1dGhv
cj48YXV0aG9yPlphZ3phZywgRC48L2F1dGhvcj48L2F1dGhvcnM+PC9jb250cmlidXRvcnM+PGF1
dGgtYWRkcmVzcz5EZXBhcnRtZW50IG9mIFJhZGlvbG9neSwgTmV3IFlvcmsgVW5pdmVyc2l0eSBN
ZWRpY2FsIENlbnRlciwgTlksIFVTQS48L2F1dGgtYWRkcmVzcz48dGl0bGVzPjx0aXRsZT5HbGlv
bWEgZ3JhZGluZzogc2Vuc2l0aXZpdHksIHNwZWNpZmljaXR5LCBhbmQgcHJlZGljdGl2ZSB2YWx1
ZXMgb2YgcGVyZnVzaW9uIE1SIGltYWdpbmcgYW5kIHByb3RvbiBNUiBzcGVjdHJvc2NvcGljIGlt
YWdpbmcgY29tcGFyZWQgd2l0aCBjb252ZW50aW9uYWwgTVIgaW1hZ2luZzwvdGl0bGU+PHNlY29u
ZGFyeS10aXRsZT5BSk5SIEFtIEogTmV1cm9yYWRpb2w8L3NlY29uZGFyeS10aXRsZT48L3RpdGxl
cz48cGVyaW9kaWNhbD48ZnVsbC10aXRsZT5BSk5SIEFtIEogTmV1cm9yYWRpb2w8L2Z1bGwtdGl0
bGU+PC9wZXJpb2RpY2FsPjxwYWdlcz4xOTg5LTk4PC9wYWdlcz48dm9sdW1lPjI0PC92b2x1bWU+
PG51bWJlcj4xMDwvbnVtYmVyPjxlZGl0aW9uPjIwMDMvMTEvMjA8L2VkaXRpb24+PGtleXdvcmRz
PjxrZXl3b3JkPkFkb2xlc2NlbnQ8L2tleXdvcmQ+PGtleXdvcmQ+QWR1bHQ8L2tleXdvcmQ+PGtl
eXdvcmQ+QWdlZDwva2V5d29yZD48a2V5d29yZD5BZ2VkLCA4MCBhbmQgb3Zlcjwva2V5d29yZD48
a2V5d29yZD5Bc3BhcnRpYyBBY2lkLyphbmFsb2dzICZhbXA7IGRlcml2YXRpdmVzL21ldGFib2xp
c208L2tleXdvcmQ+PGtleXdvcmQ+Qmxvb2QgVm9sdW1lPC9rZXl3b3JkPjxrZXl3b3JkPkJyYWlu
IE5lb3BsYXNtcy8qZGlhZ25vc2lzL21ldGFib2xpc20vcGh5c2lvcGF0aG9sb2d5PC9rZXl3b3Jk
PjxrZXl3b3JkPkNlcmVicm92YXNjdWxhciBDaXJjdWxhdGlvbjwva2V5d29yZD48a2V5d29yZD5D
aGlsZDwva2V5d29yZD48a2V5d29yZD5DaGlsZCwgUHJlc2Nob29sPC9rZXl3b3JkPjxrZXl3b3Jk
PkNob2xpbmUvbWV0YWJvbGlzbTwva2V5d29yZD48a2V5d29yZD5DcmVhdGluZS9tZXRhYm9saXNt
PC9rZXl3b3JkPjxrZXl3b3JkPkZlbWFsZTwva2V5d29yZD48a2V5d29yZD5HbGlvbWEvKmRpYWdu
b3Npcy9tZXRhYm9saXNtL3BoeXNpb3BhdGhvbG9neTwva2V5d29yZD48a2V5d29yZD5IdW1hbnM8
L2tleXdvcmQ+PGtleXdvcmQ+Kk1hZ25ldGljIFJlc29uYW5jZSBJbWFnaW5nPC9rZXl3b3JkPjxr
ZXl3b3JkPipNYWduZXRpYyBSZXNvbmFuY2UgU3BlY3Ryb3Njb3B5PC9rZXl3b3JkPjxrZXl3b3Jk
Pk1hbGU8L2tleXdvcmQ+PGtleXdvcmQ+TWlkZGxlIEFnZWQ8L2tleXdvcmQ+PGtleXdvcmQ+UHJl
ZGljdGl2ZSBWYWx1ZSBvZiBUZXN0czwva2V5d29yZD48a2V5d29yZD5TZW5zaXRpdml0eSBhbmQg
U3BlY2lmaWNpdHk8L2tleXdvcmQ+PC9rZXl3b3Jkcz48ZGF0ZXM+PHllYXI+MjAwMzwveWVhcj48
cHViLWRhdGVzPjxkYXRlPk5vdi1EZWM8L2RhdGU+PC9wdWItZGF0ZXM+PC9kYXRlcz48cHViLWxv
Y2F0aW9uPlVuaXRlZCBTdGF0ZXM8L3B1Yi1sb2NhdGlvbj48aXNibj4wMTk1LTYxMDggKFByaW50
KSYjeEQ7MDE5NS02MTA4IChMaW5raW5nKTwvaXNibj48YWNjZXNzaW9uLW51bT4xNDYyNTIyMTwv
YWNjZXNzaW9uLW51bT48dXJscz48cmVsYXRlZC11cmxzPjx1cmw+aHR0cHM6Ly93d3cubmNiaS5u
bG0ubmloLmdvdi9wdWJtZWQvMTQ2MjUyMjE8L3VybD48L3JlbGF0ZWQtdXJscz48L3VybHM+PGFj
Y2Vzcy1kYXRlPk5vdi1EZWM8L2FjY2Vzcy1kYXRlPjwvcmVjb3JkPjwvQ2l0ZT48Q2l0ZT48QXV0
aG9yPlNhaGluPC9BdXRob3I+PFllYXI+MjAxMzwvWWVhcj48UmVjTnVtPjI3PC9SZWNOdW0+PHJl
Y29yZD48cmVjLW51bWJlcj4yNzwvcmVjLW51bWJlcj48Zm9yZWlnbi1rZXlzPjxrZXkgYXBwPSJF
TiIgZGItaWQ9ImFlcnJ4ZHdzODUycHp3ZTIyd3F2ZDB6MDBleGYwMHZwcjl6MiIgdGltZXN0YW1w
PSIxNTY5ODQxOTA0Ij4yNzwva2V5PjwvZm9yZWlnbi1rZXlzPjxyZWYtdHlwZSBuYW1lPSJKb3Vy
bmFsIEFydGljbGUiPjE3PC9yZWYtdHlwZT48Y29udHJpYnV0b3JzPjxhdXRob3JzPjxhdXRob3I+
U2FoaW4sIE4uPC9hdXRob3I+PGF1dGhvcj5NZWxoZW0sIEUuIFIuPC9hdXRob3I+PGF1dGhvcj5X
YW5nLCBTLjwvYXV0aG9yPjxhdXRob3I+S3JlanphLCBKLjwvYXV0aG9yPjxhdXRob3I+UG9wdGFu
aSwgSC48L2F1dGhvcj48YXV0aG9yPkNoYXdsYSwgUy48L2F1dGhvcj48YXV0aG9yPlZlcm1hLCBH
LjwvYXV0aG9yPjwvYXV0aG9ycz48L2NvbnRyaWJ1dG9ycz48YXV0aC1hZGRyZXNzPkRlcGFydG1l
bnQgb2YgUmFkaW9sb2d5LCBTaWZhIFVuaXZlcnNpdHkgU2Nob29sIG9mIE1lZGljaW5lOyBJem1p
ciwgVHVya2V5IC0gbmVzbGluc2huQGdtYWlsLmNvbS48L2F1dGgtYWRkcmVzcz48dGl0bGVzPjx0
aXRsZT5BZHZhbmNlZCBNUiBpbWFnaW5nIHRlY2huaXF1ZXMgaW4gdGhlIGV2YWx1YXRpb24gb2Yg
bm9uZW5oYW5jaW5nIGdsaW9tYXM6IHBlcmZ1c2lvbi13ZWlnaHRlZCBpbWFnaW5nIGNvbXBhcmVk
IHdpdGggcHJvdG9uIG1hZ25ldGljIHJlc29uYW5jZSBzcGVjdHJvc2NvcHkgYW5kIHR1bW9yIGdy
YWRlPC90aXRsZT48c2Vjb25kYXJ5LXRpdGxlPk5ldXJvcmFkaW9sIEo8L3NlY29uZGFyeS10aXRs
ZT48L3RpdGxlcz48cGFnZXM+NTMxLTQxPC9wYWdlcz48dm9sdW1lPjI2PC92b2x1bWU+PG51bWJl
cj41PC9udW1iZXI+PGVkaXRpb24+MjAxMy8xMS8xMDwvZWRpdGlvbj48a2V5d29yZHM+PGtleXdv
cmQ+QWR1bHQ8L2tleXdvcmQ+PGtleXdvcmQ+QnJhaW4vbWV0YWJvbGlzbS8qcGF0aG9sb2d5PC9r
ZXl3b3JkPjxrZXl3b3JkPkJyYWluIE5lb3BsYXNtcy8qZGlhZ25vc2lzL21ldGFib2xpc20vcGF0
aG9sb2d5PC9rZXl3b3JkPjxrZXl3b3JkPkZlbWFsZTwva2V5d29yZD48a2V5d29yZD5HbGlvbWEv
KmRpYWdub3Npcy9tZXRhYm9saXNtL3BhdGhvbG9neTwva2V5d29yZD48a2V5d29yZD5IdW1hbnM8
L2tleXdvcmQ+PGtleXdvcmQ+Kk1hZ25ldGljIFJlc29uYW5jZSBBbmdpb2dyYXBoeTwva2V5d29y
ZD48a2V5d29yZD4qTWFnbmV0aWMgUmVzb25hbmNlIFNwZWN0cm9zY29weTwva2V5d29yZD48a2V5
d29yZD5NYWxlPC9rZXl3b3JkPjxrZXl3b3JkPk1pZGRsZSBBZ2VkPC9rZXl3b3JkPjxrZXl3b3Jk
Pk5lb3BsYXNtIEdyYWRpbmc8L2tleXdvcmQ+PGtleXdvcmQ+TVIgc3BlY3Ryb3Njb3B5PC9rZXl3
b3JkPjxrZXl3b3JkPm5vbmVuaGFuY2luZyBnbGlvbWE8L2tleXdvcmQ+PGtleXdvcmQ+cGVyZnVz
aW9uIE1SSTwva2V5d29yZD48L2tleXdvcmRzPjxkYXRlcz48eWVhcj4yMDEzPC95ZWFyPjxwdWIt
ZGF0ZXM+PGRhdGU+T2N0PC9kYXRlPjwvcHViLWRhdGVzPjwvZGF0ZXM+PHB1Ymxpc2hlcj5TQUdF
IFB1YmxpY2F0aW9ucyBTYWdlIFVLOiBMb25kb24sIEVuZ2xhbmQ8L3B1Ymxpc2hlcj48aXNibj4x
OTcxLTQwMDkgKFByaW50KSYjeEQ7MTk3MS00MDA5IChMaW5raW5nKTwvaXNibj48YWNjZXNzaW9u
LW51bT4yNDE5OTgxMzwvYWNjZXNzaW9uLW51bT48dXJscz48cmVsYXRlZC11cmxzPjx1cmw+aHR0
cHM6Ly93d3cubmNiaS5ubG0ubmloLmdvdi9wdWJtZWQvMjQxOTk4MTM8L3VybD48L3JlbGF0ZWQt
dXJscz48L3VybHM+PGN1c3RvbTI+UE1DNDIwMjgyOTwvY3VzdG9tMj48ZWxlY3Ryb25pYy1yZXNv
dXJjZS1udW0+MTAuMTE3Ny8xOTcxNDAwOTEzMDI2MDA1MDY8L2VsZWN0cm9uaWMtcmVzb3VyY2Ut
bnVt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YXc8L0F1dGhvcj48WWVhcj4yMDAzPC9ZZWFyPjxSZWNO
dW0+MTM2PC9SZWNOdW0+PERpc3BsYXlUZXh0PlsxNSwgMjVdPC9EaXNwbGF5VGV4dD48cmVjb3Jk
PjxyZWMtbnVtYmVyPjEzNjwvcmVjLW51bWJlcj48Zm9yZWlnbi1rZXlzPjxrZXkgYXBwPSJFTiIg
ZGItaWQ9ImFlcnJ4ZHdzODUycHp3ZTIyd3F2ZDB6MDBleGYwMHZwcjl6MiIgdGltZXN0YW1wPSIx
NTY5ODQyMjA1Ij4xMzY8L2tleT48L2ZvcmVpZ24ta2V5cz48cmVmLXR5cGUgbmFtZT0iSm91cm5h
bCBBcnRpY2xlIj4xNzwvcmVmLXR5cGU+PGNvbnRyaWJ1dG9ycz48YXV0aG9ycz48YXV0aG9yPkxh
dywgTS48L2F1dGhvcj48YXV0aG9yPllhbmcsIFMuPC9hdXRob3I+PGF1dGhvcj5XYW5nLCBILjwv
YXV0aG9yPjxhdXRob3I+QmFiYiwgSi4gUy48L2F1dGhvcj48YXV0aG9yPkpvaG5zb24sIEcuPC9h
dXRob3I+PGF1dGhvcj5DaGEsIFMuPC9hdXRob3I+PGF1dGhvcj5Lbm9wcCwgRS4gQS48L2F1dGhv
cj48YXV0aG9yPlphZ3phZywgRC48L2F1dGhvcj48L2F1dGhvcnM+PC9jb250cmlidXRvcnM+PGF1
dGgtYWRkcmVzcz5EZXBhcnRtZW50IG9mIFJhZGlvbG9neSwgTmV3IFlvcmsgVW5pdmVyc2l0eSBN
ZWRpY2FsIENlbnRlciwgTlksIFVTQS48L2F1dGgtYWRkcmVzcz48dGl0bGVzPjx0aXRsZT5HbGlv
bWEgZ3JhZGluZzogc2Vuc2l0aXZpdHksIHNwZWNpZmljaXR5LCBhbmQgcHJlZGljdGl2ZSB2YWx1
ZXMgb2YgcGVyZnVzaW9uIE1SIGltYWdpbmcgYW5kIHByb3RvbiBNUiBzcGVjdHJvc2NvcGljIGlt
YWdpbmcgY29tcGFyZWQgd2l0aCBjb252ZW50aW9uYWwgTVIgaW1hZ2luZzwvdGl0bGU+PHNlY29u
ZGFyeS10aXRsZT5BSk5SIEFtIEogTmV1cm9yYWRpb2w8L3NlY29uZGFyeS10aXRsZT48L3RpdGxl
cz48cGVyaW9kaWNhbD48ZnVsbC10aXRsZT5BSk5SIEFtIEogTmV1cm9yYWRpb2w8L2Z1bGwtdGl0
bGU+PC9wZXJpb2RpY2FsPjxwYWdlcz4xOTg5LTk4PC9wYWdlcz48dm9sdW1lPjI0PC92b2x1bWU+
PG51bWJlcj4xMDwvbnVtYmVyPjxlZGl0aW9uPjIwMDMvMTEvMjA8L2VkaXRpb24+PGtleXdvcmRz
PjxrZXl3b3JkPkFkb2xlc2NlbnQ8L2tleXdvcmQ+PGtleXdvcmQ+QWR1bHQ8L2tleXdvcmQ+PGtl
eXdvcmQ+QWdlZDwva2V5d29yZD48a2V5d29yZD5BZ2VkLCA4MCBhbmQgb3Zlcjwva2V5d29yZD48
a2V5d29yZD5Bc3BhcnRpYyBBY2lkLyphbmFsb2dzICZhbXA7IGRlcml2YXRpdmVzL21ldGFib2xp
c208L2tleXdvcmQ+PGtleXdvcmQ+Qmxvb2QgVm9sdW1lPC9rZXl3b3JkPjxrZXl3b3JkPkJyYWlu
IE5lb3BsYXNtcy8qZGlhZ25vc2lzL21ldGFib2xpc20vcGh5c2lvcGF0aG9sb2d5PC9rZXl3b3Jk
PjxrZXl3b3JkPkNlcmVicm92YXNjdWxhciBDaXJjdWxhdGlvbjwva2V5d29yZD48a2V5d29yZD5D
aGlsZDwva2V5d29yZD48a2V5d29yZD5DaGlsZCwgUHJlc2Nob29sPC9rZXl3b3JkPjxrZXl3b3Jk
PkNob2xpbmUvbWV0YWJvbGlzbTwva2V5d29yZD48a2V5d29yZD5DcmVhdGluZS9tZXRhYm9saXNt
PC9rZXl3b3JkPjxrZXl3b3JkPkZlbWFsZTwva2V5d29yZD48a2V5d29yZD5HbGlvbWEvKmRpYWdu
b3Npcy9tZXRhYm9saXNtL3BoeXNpb3BhdGhvbG9neTwva2V5d29yZD48a2V5d29yZD5IdW1hbnM8
L2tleXdvcmQ+PGtleXdvcmQ+Kk1hZ25ldGljIFJlc29uYW5jZSBJbWFnaW5nPC9rZXl3b3JkPjxr
ZXl3b3JkPipNYWduZXRpYyBSZXNvbmFuY2UgU3BlY3Ryb3Njb3B5PC9rZXl3b3JkPjxrZXl3b3Jk
Pk1hbGU8L2tleXdvcmQ+PGtleXdvcmQ+TWlkZGxlIEFnZWQ8L2tleXdvcmQ+PGtleXdvcmQ+UHJl
ZGljdGl2ZSBWYWx1ZSBvZiBUZXN0czwva2V5d29yZD48a2V5d29yZD5TZW5zaXRpdml0eSBhbmQg
U3BlY2lmaWNpdHk8L2tleXdvcmQ+PC9rZXl3b3Jkcz48ZGF0ZXM+PHllYXI+MjAwMzwveWVhcj48
cHViLWRhdGVzPjxkYXRlPk5vdi1EZWM8L2RhdGU+PC9wdWItZGF0ZXM+PC9kYXRlcz48cHViLWxv
Y2F0aW9uPlVuaXRlZCBTdGF0ZXM8L3B1Yi1sb2NhdGlvbj48aXNibj4wMTk1LTYxMDggKFByaW50
KSYjeEQ7MDE5NS02MTA4IChMaW5raW5nKTwvaXNibj48YWNjZXNzaW9uLW51bT4xNDYyNTIyMTwv
YWNjZXNzaW9uLW51bT48dXJscz48cmVsYXRlZC11cmxzPjx1cmw+aHR0cHM6Ly93d3cubmNiaS5u
bG0ubmloLmdvdi9wdWJtZWQvMTQ2MjUyMjE8L3VybD48L3JlbGF0ZWQtdXJscz48L3VybHM+PGFj
Y2Vzcy1kYXRlPk5vdi1EZWM8L2FjY2Vzcy1kYXRlPjwvcmVjb3JkPjwvQ2l0ZT48Q2l0ZT48QXV0
aG9yPlNhaGluPC9BdXRob3I+PFllYXI+MjAxMzwvWWVhcj48UmVjTnVtPjI3PC9SZWNOdW0+PHJl
Y29yZD48cmVjLW51bWJlcj4yNzwvcmVjLW51bWJlcj48Zm9yZWlnbi1rZXlzPjxrZXkgYXBwPSJF
TiIgZGItaWQ9ImFlcnJ4ZHdzODUycHp3ZTIyd3F2ZDB6MDBleGYwMHZwcjl6MiIgdGltZXN0YW1w
PSIxNTY5ODQxOTA0Ij4yNzwva2V5PjwvZm9yZWlnbi1rZXlzPjxyZWYtdHlwZSBuYW1lPSJKb3Vy
bmFsIEFydGljbGUiPjE3PC9yZWYtdHlwZT48Y29udHJpYnV0b3JzPjxhdXRob3JzPjxhdXRob3I+
U2FoaW4sIE4uPC9hdXRob3I+PGF1dGhvcj5NZWxoZW0sIEUuIFIuPC9hdXRob3I+PGF1dGhvcj5X
YW5nLCBTLjwvYXV0aG9yPjxhdXRob3I+S3JlanphLCBKLjwvYXV0aG9yPjxhdXRob3I+UG9wdGFu
aSwgSC48L2F1dGhvcj48YXV0aG9yPkNoYXdsYSwgUy48L2F1dGhvcj48YXV0aG9yPlZlcm1hLCBH
LjwvYXV0aG9yPjwvYXV0aG9ycz48L2NvbnRyaWJ1dG9ycz48YXV0aC1hZGRyZXNzPkRlcGFydG1l
bnQgb2YgUmFkaW9sb2d5LCBTaWZhIFVuaXZlcnNpdHkgU2Nob29sIG9mIE1lZGljaW5lOyBJem1p
ciwgVHVya2V5IC0gbmVzbGluc2huQGdtYWlsLmNvbS48L2F1dGgtYWRkcmVzcz48dGl0bGVzPjx0
aXRsZT5BZHZhbmNlZCBNUiBpbWFnaW5nIHRlY2huaXF1ZXMgaW4gdGhlIGV2YWx1YXRpb24gb2Yg
bm9uZW5oYW5jaW5nIGdsaW9tYXM6IHBlcmZ1c2lvbi13ZWlnaHRlZCBpbWFnaW5nIGNvbXBhcmVk
IHdpdGggcHJvdG9uIG1hZ25ldGljIHJlc29uYW5jZSBzcGVjdHJvc2NvcHkgYW5kIHR1bW9yIGdy
YWRlPC90aXRsZT48c2Vjb25kYXJ5LXRpdGxlPk5ldXJvcmFkaW9sIEo8L3NlY29uZGFyeS10aXRs
ZT48L3RpdGxlcz48cGFnZXM+NTMxLTQxPC9wYWdlcz48dm9sdW1lPjI2PC92b2x1bWU+PG51bWJl
cj41PC9udW1iZXI+PGVkaXRpb24+MjAxMy8xMS8xMDwvZWRpdGlvbj48a2V5d29yZHM+PGtleXdv
cmQ+QWR1bHQ8L2tleXdvcmQ+PGtleXdvcmQ+QnJhaW4vbWV0YWJvbGlzbS8qcGF0aG9sb2d5PC9r
ZXl3b3JkPjxrZXl3b3JkPkJyYWluIE5lb3BsYXNtcy8qZGlhZ25vc2lzL21ldGFib2xpc20vcGF0
aG9sb2d5PC9rZXl3b3JkPjxrZXl3b3JkPkZlbWFsZTwva2V5d29yZD48a2V5d29yZD5HbGlvbWEv
KmRpYWdub3Npcy9tZXRhYm9saXNtL3BhdGhvbG9neTwva2V5d29yZD48a2V5d29yZD5IdW1hbnM8
L2tleXdvcmQ+PGtleXdvcmQ+Kk1hZ25ldGljIFJlc29uYW5jZSBBbmdpb2dyYXBoeTwva2V5d29y
ZD48a2V5d29yZD4qTWFnbmV0aWMgUmVzb25hbmNlIFNwZWN0cm9zY29weTwva2V5d29yZD48a2V5
d29yZD5NYWxlPC9rZXl3b3JkPjxrZXl3b3JkPk1pZGRsZSBBZ2VkPC9rZXl3b3JkPjxrZXl3b3Jk
Pk5lb3BsYXNtIEdyYWRpbmc8L2tleXdvcmQ+PGtleXdvcmQ+TVIgc3BlY3Ryb3Njb3B5PC9rZXl3
b3JkPjxrZXl3b3JkPm5vbmVuaGFuY2luZyBnbGlvbWE8L2tleXdvcmQ+PGtleXdvcmQ+cGVyZnVz
aW9uIE1SSTwva2V5d29yZD48L2tleXdvcmRzPjxkYXRlcz48eWVhcj4yMDEzPC95ZWFyPjxwdWIt
ZGF0ZXM+PGRhdGU+T2N0PC9kYXRlPjwvcHViLWRhdGVzPjwvZGF0ZXM+PHB1Ymxpc2hlcj5TQUdF
IFB1YmxpY2F0aW9ucyBTYWdlIFVLOiBMb25kb24sIEVuZ2xhbmQ8L3B1Ymxpc2hlcj48aXNibj4x
OTcxLTQwMDkgKFByaW50KSYjeEQ7MTk3MS00MDA5IChMaW5raW5nKTwvaXNibj48YWNjZXNzaW9u
LW51bT4yNDE5OTgxMzwvYWNjZXNzaW9uLW51bT48dXJscz48cmVsYXRlZC11cmxzPjx1cmw+aHR0
cHM6Ly93d3cubmNiaS5ubG0ubmloLmdvdi9wdWJtZWQvMjQxOTk4MTM8L3VybD48L3JlbGF0ZWQt
dXJscz48L3VybHM+PGN1c3RvbTI+UE1DNDIwMjgyOTwvY3VzdG9tMj48ZWxlY3Ryb25pYy1yZXNv
dXJjZS1udW0+MTAuMTE3Ny8xOTcxNDAwOTEzMDI2MDA1MDY8L2VsZWN0cm9uaWMtcmVzb3VyY2Ut
bnVt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hyperlink r:id="rId43" w:anchor="fifteen" w:history="1">
        <w:r>
          <w:rPr>
            <w:rStyle w:val="Hyperlink"/>
            <w:rFonts w:ascii="Times New Roman" w:hAnsi="Times New Roman" w:cs="Times New Roman"/>
            <w:noProof/>
            <w:color w:val="000000" w:themeColor="text1"/>
            <w:sz w:val="24"/>
            <w:szCs w:val="24"/>
            <w:u w:val="none"/>
            <w:vertAlign w:val="superscript"/>
          </w:rPr>
          <w:t>[18</w:t>
        </w:r>
      </w:hyperlink>
      <w:r>
        <w:rPr>
          <w:rFonts w:ascii="Times New Roman" w:hAnsi="Times New Roman" w:cs="Times New Roman"/>
          <w:noProof/>
          <w:color w:val="000000" w:themeColor="text1"/>
          <w:sz w:val="24"/>
          <w:szCs w:val="24"/>
          <w:vertAlign w:val="superscript"/>
        </w:rPr>
        <w:t xml:space="preserve">, </w:t>
      </w:r>
      <w:hyperlink r:id="rId44" w:anchor="twentyfive" w:history="1">
        <w:r>
          <w:rPr>
            <w:rStyle w:val="Hyperlink"/>
            <w:rFonts w:ascii="Times New Roman" w:hAnsi="Times New Roman" w:cs="Times New Roman"/>
            <w:noProof/>
            <w:color w:val="000000" w:themeColor="text1"/>
            <w:sz w:val="24"/>
            <w:szCs w:val="24"/>
            <w:u w:val="none"/>
            <w:vertAlign w:val="superscript"/>
          </w:rPr>
          <w:t>2</w:t>
        </w:r>
        <w:r w:rsidR="00346A0A">
          <w:rPr>
            <w:rStyle w:val="Hyperlink"/>
            <w:rFonts w:ascii="Times New Roman" w:hAnsi="Times New Roman" w:cs="Times New Roman"/>
            <w:noProof/>
            <w:color w:val="000000" w:themeColor="text1"/>
            <w:sz w:val="24"/>
            <w:szCs w:val="24"/>
            <w:u w:val="none"/>
            <w:vertAlign w:val="superscript"/>
          </w:rPr>
          <w:t>9</w:t>
        </w:r>
        <w:r>
          <w:rPr>
            <w:rStyle w:val="Hyperlink"/>
            <w:rFonts w:ascii="Times New Roman" w:hAnsi="Times New Roman" w:cs="Times New Roman"/>
            <w:noProof/>
            <w:color w:val="000000" w:themeColor="text1"/>
            <w:sz w:val="24"/>
            <w:szCs w:val="24"/>
            <w:u w:val="none"/>
            <w:vertAlign w:val="superscript"/>
          </w:rPr>
          <w:t>]</w:t>
        </w:r>
      </w:hyperlink>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another study found no significant difference in </w:t>
      </w:r>
      <w:proofErr w:type="spellStart"/>
      <w:r>
        <w:rPr>
          <w:rFonts w:ascii="Times New Roman" w:hAnsi="Times New Roman" w:cs="Times New Roman"/>
          <w:color w:val="000000" w:themeColor="text1"/>
          <w:sz w:val="24"/>
          <w:szCs w:val="24"/>
        </w:rPr>
        <w:t>rCBV</w:t>
      </w:r>
      <w:proofErr w:type="spellEnd"/>
      <w:r>
        <w:rPr>
          <w:rFonts w:ascii="Times New Roman" w:hAnsi="Times New Roman" w:cs="Times New Roman"/>
          <w:color w:val="000000" w:themeColor="text1"/>
          <w:sz w:val="24"/>
          <w:szCs w:val="24"/>
        </w:rPr>
        <w:t xml:space="preserve"> between LGG and HGG </w:t>
      </w:r>
      <w:hyperlink r:id="rId45" w:anchor="six"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Fan&lt;/Author&gt;&lt;Year&gt;2006&lt;/Year&gt;&lt;RecNum&gt;436&lt;/RecNum&gt;&lt;DisplayText&gt;[6]&lt;/DisplayText&gt;&lt;record&gt;&lt;rec-number&gt;436&lt;/rec-number&gt;&lt;foreign-keys&gt;&lt;key app="EN" db-id="aerrxdws852pzwe22wqvd0z00exf00vpr9z2" timestamp="1574849943"&gt;436&lt;/key&gt;&lt;/foreign-keys&gt;&lt;ref-type name="Journal Article"&gt;17&lt;/ref-type&gt;&lt;contributors&gt;&lt;authors&gt;&lt;author&gt;Fan, G. G.&lt;/author&gt;&lt;author&gt;Deng, Q. L.&lt;/author&gt;&lt;author&gt;Wu, Z. H.&lt;/author&gt;&lt;author&gt;Guo, Q. Y.&lt;/author&gt;&lt;/authors&gt;&lt;/contributors&gt;&lt;auth-address&gt;Department of Radiology, Second Hospital of China Medical University, No.36 Sanhao St., Heping Dist., Shenyang, Liaoning,110004, People&amp;apos;s Republic of China.&lt;/auth-address&gt;&lt;titles&gt;&lt;title&gt;Usefulness of diffusion/perfusion-weighted MRI in patients with non-enhancing supratentorial brain gliomas: a valuable tool to predict tumour grading?&lt;/title&gt;&lt;secondary-title&gt;Br J Radiol&lt;/secondary-title&gt;&lt;/titles&gt;&lt;pages&gt;652-8&lt;/pages&gt;&lt;volume&gt;79&lt;/volume&gt;&lt;number&gt;944&lt;/number&gt;&lt;edition&gt;2006/04/28&lt;/edition&gt;&lt;keywords&gt;&lt;keyword&gt;Adult&lt;/keyword&gt;&lt;keyword&gt;Aged&lt;/keyword&gt;&lt;keyword&gt;Blood Volume&lt;/keyword&gt;&lt;keyword&gt;Brain/blood supply&lt;/keyword&gt;&lt;keyword&gt;Diffusion Magnetic Resonance Imaging/*standards&lt;/keyword&gt;&lt;keyword&gt;Female&lt;/keyword&gt;&lt;keyword&gt;Glioma/blood supply/*pathology&lt;/keyword&gt;&lt;keyword&gt;Humans&lt;/keyword&gt;&lt;keyword&gt;Magnetic Resonance Angiography/*standards&lt;/keyword&gt;&lt;keyword&gt;Male&lt;/keyword&gt;&lt;keyword&gt;Middle Aged&lt;/keyword&gt;&lt;keyword&gt;Sensitivity and Specificity&lt;/keyword&gt;&lt;keyword&gt;Supratentorial Neoplasms/blood supply/*pathology&lt;/keyword&gt;&lt;/keywords&gt;&lt;dates&gt;&lt;year&gt;2006&lt;/year&gt;&lt;pub-dates&gt;&lt;date&gt;Aug&lt;/date&gt;&lt;/pub-dates&gt;&lt;/dates&gt;&lt;isbn&gt;1748-880X (Electronic)&amp;#xD;0007-1285 (Linking)&lt;/isbn&gt;&lt;accession-num&gt;16641420&lt;/accession-num&gt;&lt;urls&gt;&lt;related-urls&gt;&lt;url&gt;https://www.ncbi.nlm.nih.gov/pubmed/16641420&lt;/url&gt;&lt;/related-urls&gt;&lt;/urls&gt;&lt;electronic-resource-num&gt;10.1259/bjr/25349497&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9]</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rPr>
        <w:t xml:space="preserve">, similar to </w:t>
      </w:r>
      <w:r>
        <w:rPr>
          <w:rFonts w:ascii="Times New Roman" w:hAnsi="Times New Roman" w:cs="Times New Roman"/>
          <w:sz w:val="24"/>
          <w:szCs w:val="24"/>
        </w:rPr>
        <w:t>our observations. The discrepancies between our findings and previously published papers may be due to the heterogeneity of the tumours included (enhancing versus non-enhancing), the VOI used (we analysed the entire tumour while some previous studies have only focused on the tumour core</w:t>
      </w:r>
      <w:r>
        <w:rPr>
          <w:rFonts w:ascii="Times New Roman" w:hAnsi="Times New Roman" w:cs="Times New Roman"/>
          <w:color w:val="000000" w:themeColor="text1"/>
          <w:sz w:val="24"/>
          <w:szCs w:val="24"/>
        </w:rPr>
        <w:t xml:space="preserve">) </w:t>
      </w:r>
      <w:hyperlink r:id="rId46" w:anchor="six" w:history="1">
        <w:r>
          <w:rPr>
            <w:rStyle w:val="Hyperlink"/>
            <w:rFonts w:ascii="Times New Roman" w:hAnsi="Times New Roman" w:cs="Times New Roman"/>
            <w:color w:val="000000" w:themeColor="text1"/>
            <w:sz w:val="24"/>
            <w:szCs w:val="24"/>
            <w:vertAlign w:val="superscript"/>
          </w:rPr>
          <w:fldChar w:fldCharType="begin"/>
        </w:r>
        <w:r>
          <w:rPr>
            <w:rStyle w:val="Hyperlink"/>
            <w:rFonts w:ascii="Times New Roman" w:hAnsi="Times New Roman" w:cs="Times New Roman"/>
            <w:color w:val="000000" w:themeColor="text1"/>
            <w:sz w:val="24"/>
            <w:szCs w:val="24"/>
            <w:vertAlign w:val="superscript"/>
          </w:rPr>
          <w:instrText xml:space="preserve"> ADDIN EN.CITE &lt;EndNote&gt;&lt;Cite&gt;&lt;Author&gt;Fan&lt;/Author&gt;&lt;Year&gt;2006&lt;/Year&gt;&lt;RecNum&gt;114&lt;/RecNum&gt;&lt;DisplayText&gt;[6]&lt;/DisplayText&gt;&lt;record&gt;&lt;rec-number&gt;114&lt;/rec-number&gt;&lt;foreign-keys&gt;&lt;key app="EN" db-id="aerrxdws852pzwe22wqvd0z00exf00vpr9z2" timestamp="1569842205"&gt;114&lt;/key&gt;&lt;/foreign-keys&gt;&lt;ref-type name="Journal Article"&gt;17&lt;/ref-type&gt;&lt;contributors&gt;&lt;authors&gt;&lt;author&gt;Fan, G. G.&lt;/author&gt;&lt;author&gt;Deng, Q. L.&lt;/author&gt;&lt;author&gt;Wu, Z. H.&lt;/author&gt;&lt;author&gt;Guo, Q. Y.&lt;/author&gt;&lt;/authors&gt;&lt;/contributors&gt;&lt;auth-address&gt;Department of Radiology, Second Hospital of China Medical University, No.36 Sanhao St., Heping Dist., Shenyang, Liaoning,110004, People&amp;apos;s Republic of China.&lt;/auth-address&gt;&lt;titles&gt;&lt;title&gt;Usefulness of diffusion/perfusion-weighted MRI in patients with non-enhancing supratentorial brain gliomas: a valuable tool to predict tumour grading?&lt;/title&gt;&lt;secondary-title&gt;Br J Radiol&lt;/secondary-title&gt;&lt;/titles&gt;&lt;pages&gt;652-8&lt;/pages&gt;&lt;volume&gt;79&lt;/volume&gt;&lt;number&gt;944&lt;/number&gt;&lt;edition&gt;2006/04/28&lt;/edition&gt;&lt;keywords&gt;&lt;keyword&gt;Adult&lt;/keyword&gt;&lt;keyword&gt;Aged&lt;/keyword&gt;&lt;keyword&gt;Blood Volume&lt;/keyword&gt;&lt;keyword&gt;Brain/blood supply&lt;/keyword&gt;&lt;keyword&gt;Diffusion Magnetic Resonance Imaging/*standards&lt;/keyword&gt;&lt;keyword&gt;Female&lt;/keyword&gt;&lt;keyword&gt;Glioma/blood supply/*pathology&lt;/keyword&gt;&lt;keyword&gt;Humans&lt;/keyword&gt;&lt;keyword&gt;Magnetic Resonance Angiography/*standards&lt;/keyword&gt;&lt;keyword&gt;Male&lt;/keyword&gt;&lt;keyword&gt;Middle Aged&lt;/keyword&gt;&lt;keyword&gt;Sensitivity and Specificity&lt;/keyword&gt;&lt;keyword&gt;Supratentorial Neoplasms/blood supply/*pathology&lt;/keyword&gt;&lt;/keywords&gt;&lt;dates&gt;&lt;year&gt;2006&lt;/year&gt;&lt;pub-dates&gt;&lt;date&gt;Aug&lt;/date&gt;&lt;/pub-dates&gt;&lt;/dates&gt;&lt;publisher&gt;British Institute of Radiology&lt;/publisher&gt;&lt;isbn&gt;1748-880X (Electronic)&amp;#xD;0007-1285 (Linking)&lt;/isbn&gt;&lt;accession-num&gt;16641420&lt;/accession-num&gt;&lt;urls&gt;&lt;related-urls&gt;&lt;url&gt;https://www.ncbi.nlm.nih.gov/pubmed/16641420&lt;/url&gt;&lt;/related-urls&gt;&lt;/urls&gt;&lt;electronic-resource-num&gt;10.1259/bjr/25349497&lt;/electronic-resource-num&gt;&lt;/record&gt;&lt;/Cite&gt;&lt;/EndNote&gt;</w:instrText>
        </w:r>
        <w:r>
          <w:rPr>
            <w:rStyle w:val="Hyperlink"/>
            <w:rFonts w:ascii="Times New Roman" w:hAnsi="Times New Roman" w:cs="Times New Roman"/>
            <w:color w:val="000000" w:themeColor="text1"/>
            <w:sz w:val="24"/>
            <w:szCs w:val="24"/>
            <w:vertAlign w:val="superscript"/>
          </w:rPr>
          <w:fldChar w:fldCharType="separate"/>
        </w:r>
        <w:r>
          <w:rPr>
            <w:rStyle w:val="Hyperlink"/>
            <w:rFonts w:ascii="Times New Roman" w:hAnsi="Times New Roman" w:cs="Times New Roman"/>
            <w:noProof/>
            <w:color w:val="000000" w:themeColor="text1"/>
            <w:sz w:val="24"/>
            <w:szCs w:val="24"/>
            <w:vertAlign w:val="superscript"/>
          </w:rPr>
          <w:t>[</w:t>
        </w:r>
        <w:r>
          <w:rPr>
            <w:rStyle w:val="Hyperlink"/>
            <w:rFonts w:ascii="Times New Roman" w:hAnsi="Times New Roman" w:cs="Times New Roman"/>
            <w:noProof/>
            <w:color w:val="000000" w:themeColor="text1"/>
            <w:sz w:val="24"/>
            <w:szCs w:val="24"/>
            <w:u w:val="none"/>
            <w:vertAlign w:val="superscript"/>
          </w:rPr>
          <w:t>9</w:t>
        </w:r>
        <w:r>
          <w:rPr>
            <w:rStyle w:val="Hyperlink"/>
            <w:rFonts w:ascii="Times New Roman" w:hAnsi="Times New Roman" w:cs="Times New Roman"/>
            <w:noProof/>
            <w:color w:val="000000" w:themeColor="text1"/>
            <w:sz w:val="24"/>
            <w:szCs w:val="24"/>
            <w:vertAlign w:val="superscript"/>
          </w:rPr>
          <w:t>]</w:t>
        </w:r>
        <w:r>
          <w:rPr>
            <w:rStyle w:val="Hyperlink"/>
            <w:rFonts w:ascii="Times New Roman" w:hAnsi="Times New Roman" w:cs="Times New Roman"/>
            <w:color w:val="000000" w:themeColor="text1"/>
            <w:sz w:val="24"/>
            <w:szCs w:val="24"/>
            <w:vertAlign w:val="superscript"/>
          </w:rPr>
          <w:fldChar w:fldCharType="end"/>
        </w:r>
      </w:hyperlink>
      <w:r>
        <w:rPr>
          <w:rFonts w:ascii="Times New Roman" w:hAnsi="Times New Roman" w:cs="Times New Roman"/>
          <w:color w:val="000000" w:themeColor="text1"/>
          <w:sz w:val="24"/>
          <w:szCs w:val="24"/>
        </w:rPr>
        <w:t xml:space="preserve">, or  that we included both </w:t>
      </w:r>
      <w:proofErr w:type="spellStart"/>
      <w:r>
        <w:rPr>
          <w:rFonts w:ascii="Times New Roman" w:hAnsi="Times New Roman" w:cs="Times New Roman"/>
          <w:color w:val="000000" w:themeColor="text1"/>
          <w:sz w:val="24"/>
          <w:szCs w:val="24"/>
        </w:rPr>
        <w:t>astrocytomas</w:t>
      </w:r>
      <w:proofErr w:type="spellEnd"/>
      <w:r>
        <w:rPr>
          <w:rFonts w:ascii="Times New Roman" w:hAnsi="Times New Roman" w:cs="Times New Roman"/>
          <w:color w:val="000000" w:themeColor="text1"/>
          <w:sz w:val="24"/>
          <w:szCs w:val="24"/>
        </w:rPr>
        <w:t xml:space="preserve"> and oligodendrogliomas, which are two distinct histological subtypes with different sensitivities to chemoradiation therapy. </w:t>
      </w:r>
      <w:proofErr w:type="spellStart"/>
      <w:r>
        <w:rPr>
          <w:rFonts w:ascii="Times New Roman" w:hAnsi="Times New Roman" w:cs="Times New Roman"/>
          <w:color w:val="000000" w:themeColor="text1"/>
          <w:sz w:val="24"/>
          <w:szCs w:val="24"/>
        </w:rPr>
        <w:t>rMTT</w:t>
      </w:r>
      <w:proofErr w:type="spellEnd"/>
      <w:r>
        <w:rPr>
          <w:rFonts w:ascii="Times New Roman" w:hAnsi="Times New Roman" w:cs="Times New Roman"/>
          <w:color w:val="000000" w:themeColor="text1"/>
          <w:sz w:val="24"/>
          <w:szCs w:val="24"/>
        </w:rPr>
        <w:t xml:space="preserve"> reflects the time for the contrast bolus to transit through a vessel or tissue of interest </w:t>
      </w:r>
      <w:hyperlink r:id="rId47" w:anchor="twentysix"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Pizzolato&lt;/Author&gt;&lt;Year&gt;2017&lt;/Year&gt;&lt;RecNum&gt;25&lt;/RecNum&gt;&lt;DisplayText&gt;[26]&lt;/DisplayText&gt;&lt;record&gt;&lt;rec-number&gt;25&lt;/rec-number&gt;&lt;foreign-keys&gt;&lt;key app="EN" db-id="aerrxdws852pzwe22wqvd0z00exf00vpr9z2" timestamp="1569841904"&gt;25&lt;/key&gt;&lt;/foreign-keys&gt;&lt;ref-type name="Journal Article"&gt;17&lt;/ref-type&gt;&lt;contributors&gt;&lt;authors&gt;&lt;author&gt;Pizzolato, M.&lt;/author&gt;&lt;author&gt;Boutelier, T.&lt;/author&gt;&lt;author&gt;Deriche, R.&lt;/author&gt;&lt;/authors&gt;&lt;/contributors&gt;&lt;auth-address&gt;Universite Cote d&amp;apos;Azur, Inria, France. Electronic address: marco.pizzolato@inria.fr.&amp;#xD;Olea Medical, La Ciotat, France.&amp;#xD;Universite Cote d&amp;apos;Azur, Inria, France.&lt;/auth-address&gt;&lt;titles&gt;&lt;title&gt;Perfusion deconvolution in DSC-MRI with dispersion-compliant bases&lt;/title&gt;&lt;secondary-title&gt;Med Image Anal&lt;/secondary-title&gt;&lt;/titles&gt;&lt;pages&gt;197-215&lt;/pages&gt;&lt;volume&gt;36&lt;/volume&gt;&lt;edition&gt;2016/12/23&lt;/edition&gt;&lt;keywords&gt;&lt;keyword&gt;Aged&lt;/keyword&gt;&lt;keyword&gt;Algorithms&lt;/keyword&gt;&lt;keyword&gt;Brain/*blood supply/*diagnostic imaging&lt;/keyword&gt;&lt;keyword&gt;*Cerebrovascular Circulation&lt;/keyword&gt;&lt;keyword&gt;Computer Simulation&lt;/keyword&gt;&lt;keyword&gt;Contrast Media&lt;/keyword&gt;&lt;keyword&gt;Female&lt;/keyword&gt;&lt;keyword&gt;Humans&lt;/keyword&gt;&lt;keyword&gt;Magnetic Resonance Imaging/*methods&lt;/keyword&gt;&lt;keyword&gt;*Perfusion&lt;/keyword&gt;&lt;keyword&gt;*Deconvolution&lt;/keyword&gt;&lt;keyword&gt;*Delay&lt;/keyword&gt;&lt;keyword&gt;*Dispersion&lt;/keyword&gt;&lt;/keywords&gt;&lt;dates&gt;&lt;year&gt;2017&lt;/year&gt;&lt;pub-dates&gt;&lt;date&gt;Feb&lt;/date&gt;&lt;/pub-dates&gt;&lt;/dates&gt;&lt;publisher&gt;Elsevier&lt;/publisher&gt;&lt;isbn&gt;1361-8423 (Electronic)&amp;#xD;1361-8415 (Linking)&lt;/isbn&gt;&lt;accession-num&gt;28006726&lt;/accession-num&gt;&lt;urls&gt;&lt;related-urls&gt;&lt;url&gt;https://www.ncbi.nlm.nih.gov/pubmed/28006726&lt;/url&gt;&lt;/related-urls&gt;&lt;/urls&gt;&lt;electronic-resource-num&gt;10.1016/j.media.2016.12.001&lt;/electronic-resource-num&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w:t>
        </w:r>
        <w:r w:rsidR="00346A0A">
          <w:rPr>
            <w:rStyle w:val="Hyperlink"/>
            <w:rFonts w:ascii="Times New Roman" w:hAnsi="Times New Roman" w:cs="Times New Roman"/>
            <w:noProof/>
            <w:color w:val="000000" w:themeColor="text1"/>
            <w:sz w:val="24"/>
            <w:szCs w:val="24"/>
            <w:u w:val="none"/>
            <w:vertAlign w:val="superscript"/>
          </w:rPr>
          <w:t>30</w:t>
        </w:r>
        <w:r>
          <w:rPr>
            <w:rStyle w:val="Hyperlink"/>
            <w:rFonts w:ascii="Times New Roman" w:hAnsi="Times New Roman" w:cs="Times New Roman"/>
            <w:noProof/>
            <w:color w:val="000000" w:themeColor="text1"/>
            <w:sz w:val="24"/>
            <w:szCs w:val="24"/>
            <w:u w:val="none"/>
            <w:vertAlign w:val="superscript"/>
          </w:rPr>
          <w:t>]</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rPr>
        <w:t xml:space="preserve">. A previous study reported that the MTT values were unable to discriminate between glioma grades </w:t>
      </w:r>
      <w:hyperlink r:id="rId48" w:anchor="twentyseven" w:history="1">
        <w:r>
          <w:rPr>
            <w:rStyle w:val="Hyperlink"/>
            <w:rFonts w:ascii="Times New Roman" w:hAnsi="Times New Roman" w:cs="Times New Roman"/>
            <w:color w:val="000000" w:themeColor="text1"/>
            <w:sz w:val="24"/>
            <w:szCs w:val="24"/>
            <w:u w:val="none"/>
            <w:vertAlign w:val="superscript"/>
          </w:rPr>
          <w:fldChar w:fldCharType="begin"/>
        </w:r>
        <w:r>
          <w:rPr>
            <w:rStyle w:val="Hyperlink"/>
            <w:rFonts w:ascii="Times New Roman" w:hAnsi="Times New Roman" w:cs="Times New Roman"/>
            <w:color w:val="000000" w:themeColor="text1"/>
            <w:sz w:val="24"/>
            <w:szCs w:val="24"/>
            <w:u w:val="none"/>
            <w:vertAlign w:val="superscript"/>
          </w:rPr>
          <w:instrText xml:space="preserve"> ADDIN EN.CITE &lt;EndNote&gt;&lt;Cite&gt;&lt;Author&gt;Law&lt;/Author&gt;&lt;Year&gt;2006&lt;/Year&gt;&lt;RecNum&gt;425&lt;/RecNum&gt;&lt;DisplayText&gt;[27]&lt;/DisplayText&gt;&lt;record&gt;&lt;rec-number&gt;425&lt;/rec-number&gt;&lt;foreign-keys&gt;&lt;key app="EN" db-id="aerrxdws852pzwe22wqvd0z00exf00vpr9z2" timestamp="1572606557"&gt;425&lt;/key&gt;&lt;/foreign-keys&gt;&lt;ref-type name="Journal Article"&gt;17&lt;/ref-type&gt;&lt;contributors&gt;&lt;authors&gt;&lt;author&gt;Law, M.&lt;/author&gt;&lt;author&gt;Young, R.&lt;/author&gt;&lt;author&gt;Babb, J.&lt;/author&gt;&lt;author&gt;Rad, M.&lt;/author&gt;&lt;author&gt;Sasaki, T.&lt;/author&gt;&lt;author&gt;Zagzag, D.&lt;/author&gt;&lt;author&gt;Johnson, G.&lt;/author&gt;&lt;/authors&gt;&lt;/contributors&gt;&lt;auth-address&gt;NYU, Med Ctr, MRI Dept, Dept Radiol, New York, NY 10016 USA&amp;#xD;NYU, Med Ctr, Dept Neurosurg, New York, NY 10016 USA&amp;#xD;NYU, Med Ctr, Dept Pathol, New York, NY 10016 USA&lt;/auth-address&gt;&lt;titles&gt;&lt;title&gt;Comparing perfusion metrics obtained from a single compartment versus pharmacokinetic modeling methods using dynamic susceptibility contrast-enhanced perfusion MR imaging with glioma grade&lt;/title&gt;&lt;secondary-title&gt;American Journal of Neuroradiology&lt;/secondary-title&gt;&lt;alt-title&gt;Am J Neuroradiol&lt;/alt-title&gt;&lt;/titles&gt;&lt;periodical&gt;&lt;full-title&gt;American Journal of Neuroradiology&lt;/full-title&gt;&lt;/periodical&gt;&lt;pages&gt;1975-1982&lt;/pages&gt;&lt;volume&gt;27&lt;/volume&gt;&lt;number&gt;9&lt;/number&gt;&lt;keywords&gt;&lt;keyword&gt;cerebral blood-volume&lt;/keyword&gt;&lt;keyword&gt;human brain-tumors&lt;/keyword&gt;&lt;keyword&gt;intracranial mass lesions&lt;/keyword&gt;&lt;keyword&gt;microvascular permeability&lt;/keyword&gt;&lt;keyword&gt;vascular-permeability&lt;/keyword&gt;&lt;keyword&gt;histologic grade&lt;/keyword&gt;&lt;keyword&gt;flow&lt;/keyword&gt;&lt;keyword&gt;astrocytomas&lt;/keyword&gt;&lt;keyword&gt;neoplasms&lt;/keyword&gt;&lt;keyword&gt;oligodendrogliomas&lt;/keyword&gt;&lt;/keywords&gt;&lt;dates&gt;&lt;year&gt;2006&lt;/year&gt;&lt;pub-dates&gt;&lt;date&gt;Oct&lt;/date&gt;&lt;/pub-dates&gt;&lt;/dates&gt;&lt;isbn&gt;0195-6108&lt;/isbn&gt;&lt;accession-num&gt;WOS:000241316400038&lt;/accession-num&gt;&lt;urls&gt;&lt;related-urls&gt;&lt;url&gt;&amp;lt;Go to ISI&amp;gt;://WOS:000241316400038&lt;/url&gt;&lt;/related-urls&gt;&lt;/urls&gt;&lt;language&gt;English&lt;/language&gt;&lt;/record&gt;&lt;/Cite&gt;&lt;/EndNote&gt;</w:instrText>
        </w:r>
        <w:r>
          <w:rPr>
            <w:rStyle w:val="Hyperlink"/>
            <w:rFonts w:ascii="Times New Roman" w:hAnsi="Times New Roman" w:cs="Times New Roman"/>
            <w:color w:val="000000" w:themeColor="text1"/>
            <w:sz w:val="24"/>
            <w:szCs w:val="24"/>
            <w:u w:val="none"/>
            <w:vertAlign w:val="superscript"/>
          </w:rPr>
          <w:fldChar w:fldCharType="separate"/>
        </w:r>
        <w:r>
          <w:rPr>
            <w:rStyle w:val="Hyperlink"/>
            <w:rFonts w:ascii="Times New Roman" w:hAnsi="Times New Roman" w:cs="Times New Roman"/>
            <w:noProof/>
            <w:color w:val="000000" w:themeColor="text1"/>
            <w:sz w:val="24"/>
            <w:szCs w:val="24"/>
            <w:u w:val="none"/>
            <w:vertAlign w:val="superscript"/>
          </w:rPr>
          <w:t>[</w:t>
        </w:r>
        <w:r w:rsidR="00346A0A">
          <w:rPr>
            <w:rStyle w:val="Hyperlink"/>
            <w:rFonts w:ascii="Times New Roman" w:hAnsi="Times New Roman" w:cs="Times New Roman"/>
            <w:noProof/>
            <w:color w:val="000000" w:themeColor="text1"/>
            <w:sz w:val="24"/>
            <w:szCs w:val="24"/>
            <w:u w:val="none"/>
            <w:vertAlign w:val="superscript"/>
          </w:rPr>
          <w:t>31</w:t>
        </w:r>
        <w:r>
          <w:rPr>
            <w:rStyle w:val="Hyperlink"/>
            <w:rFonts w:ascii="Times New Roman" w:hAnsi="Times New Roman" w:cs="Times New Roman"/>
            <w:noProof/>
            <w:color w:val="000000" w:themeColor="text1"/>
            <w:sz w:val="24"/>
            <w:szCs w:val="24"/>
            <w:u w:val="none"/>
            <w:vertAlign w:val="superscript"/>
          </w:rPr>
          <w:t>]</w:t>
        </w:r>
        <w:r>
          <w:rPr>
            <w:rStyle w:val="Hyperlink"/>
            <w:rFonts w:ascii="Times New Roman" w:hAnsi="Times New Roman" w:cs="Times New Roman"/>
            <w:color w:val="000000" w:themeColor="text1"/>
            <w:sz w:val="24"/>
            <w:szCs w:val="24"/>
            <w:u w:val="none"/>
            <w:vertAlign w:val="superscript"/>
          </w:rPr>
          <w:fldChar w:fldCharType="end"/>
        </w:r>
      </w:hyperlink>
      <w:r>
        <w:rPr>
          <w:rFonts w:ascii="Times New Roman" w:hAnsi="Times New Roman" w:cs="Times New Roman"/>
          <w:color w:val="000000" w:themeColor="text1"/>
          <w:sz w:val="24"/>
          <w:szCs w:val="24"/>
        </w:rPr>
        <w:t xml:space="preserve">. Although we observed similar results when univariate analyses were used, logistic analyses indicated that the tumour volume along with </w:t>
      </w:r>
      <w:proofErr w:type="spellStart"/>
      <w:r>
        <w:rPr>
          <w:rFonts w:ascii="Times New Roman" w:hAnsi="Times New Roman" w:cs="Times New Roman"/>
          <w:color w:val="000000" w:themeColor="text1"/>
          <w:sz w:val="24"/>
          <w:szCs w:val="24"/>
        </w:rPr>
        <w:t>rMTT</w:t>
      </w:r>
      <w:proofErr w:type="spellEnd"/>
      <w:r>
        <w:rPr>
          <w:rFonts w:ascii="Times New Roman" w:hAnsi="Times New Roman" w:cs="Times New Roman"/>
          <w:color w:val="000000" w:themeColor="text1"/>
          <w:sz w:val="24"/>
          <w:szCs w:val="24"/>
        </w:rPr>
        <w:t xml:space="preserve"> provided the best combination in separating GII from GIII non-enhancing gliomas. </w:t>
      </w:r>
      <w:r>
        <w:rPr>
          <w:rFonts w:asciiTheme="majorBidi" w:hAnsiTheme="majorBidi" w:cstheme="majorBidi"/>
          <w:color w:val="000000" w:themeColor="text1"/>
          <w:sz w:val="24"/>
          <w:szCs w:val="24"/>
          <w:shd w:val="clear" w:color="auto" w:fill="FFFFFF"/>
        </w:rPr>
        <w:t xml:space="preserve">Whilst tumour volume by itself does not reflect tumour biology, the relatively higher tumour volume in GIII gliomas may be due to the fact that more malignant tumours are rapidly proliferating due to the presence of higher hypoxia, which mediates neo-angiogenesis and invasion, which in turn may lead to larger tumours. As the univariate analysis did not demonstrate any significant difference in tumour volume between GII and GIII gliomas, it does not seem to be an independent parameter in the prediction of tumour grade. </w:t>
      </w:r>
      <w:r>
        <w:rPr>
          <w:rFonts w:ascii="Times New Roman" w:hAnsi="Times New Roman" w:cs="Times New Roman"/>
          <w:color w:val="000000" w:themeColor="text1"/>
          <w:sz w:val="24"/>
          <w:szCs w:val="24"/>
        </w:rPr>
        <w:t xml:space="preserve">  GIII gliomas demonstrated a lower (faster) </w:t>
      </w:r>
      <w:proofErr w:type="spellStart"/>
      <w:r>
        <w:rPr>
          <w:rFonts w:ascii="Times New Roman" w:hAnsi="Times New Roman" w:cs="Times New Roman"/>
          <w:color w:val="000000" w:themeColor="text1"/>
          <w:sz w:val="24"/>
          <w:szCs w:val="24"/>
        </w:rPr>
        <w:t>rMTT</w:t>
      </w:r>
      <w:proofErr w:type="spellEnd"/>
      <w:r w:rsidR="005D401D">
        <w:rPr>
          <w:rFonts w:ascii="Times New Roman" w:hAnsi="Times New Roman" w:cs="Times New Roman"/>
          <w:color w:val="000000" w:themeColor="text1"/>
          <w:sz w:val="24"/>
          <w:szCs w:val="24"/>
        </w:rPr>
        <w:t>, which may</w:t>
      </w:r>
      <w:r>
        <w:rPr>
          <w:rFonts w:ascii="Times New Roman" w:hAnsi="Times New Roman" w:cs="Times New Roman"/>
          <w:color w:val="000000" w:themeColor="text1"/>
          <w:sz w:val="24"/>
          <w:szCs w:val="24"/>
        </w:rPr>
        <w:t xml:space="preserve"> reflect higher vascular permeability due to extended endothelial cell gaps, incomplete basement membrane and lack of pericyte or smooth muscle layering in the higher-grade tumours than GII gliomas. Although the logistic regression analyses demonstrated significant differences, the sensitivity and specificity were modest. A potential reason for the moderate separation may </w:t>
      </w:r>
      <w:r>
        <w:rPr>
          <w:rFonts w:asciiTheme="majorBidi" w:hAnsiTheme="majorBidi" w:cstheme="majorBidi"/>
          <w:sz w:val="24"/>
          <w:szCs w:val="24"/>
        </w:rPr>
        <w:t xml:space="preserve">have been due to the fact that it is not just the malignancy grade (which is defined by mitosis, cell density and necrosis), but also the cell type and vascular structure, as well as the genetic phenotype, that can impact on the tumour growth and its subsequent response to therapy. Inclusion of both </w:t>
      </w:r>
      <w:proofErr w:type="spellStart"/>
      <w:r>
        <w:rPr>
          <w:rFonts w:asciiTheme="majorBidi" w:hAnsiTheme="majorBidi" w:cstheme="majorBidi"/>
          <w:sz w:val="24"/>
          <w:szCs w:val="24"/>
        </w:rPr>
        <w:t>astrocytomas</w:t>
      </w:r>
      <w:proofErr w:type="spellEnd"/>
      <w:r>
        <w:rPr>
          <w:rFonts w:asciiTheme="majorBidi" w:hAnsiTheme="majorBidi" w:cstheme="majorBidi"/>
          <w:sz w:val="24"/>
          <w:szCs w:val="24"/>
        </w:rPr>
        <w:t xml:space="preserve"> and oligodendrogliomas in the GII and GIII tumours in our study, which are histologically different may have masked the differences in the measured parameters.</w:t>
      </w:r>
    </w:p>
    <w:p w14:paraId="35E4C792" w14:textId="6B46C649" w:rsidR="00771A6B" w:rsidRDefault="00771A6B" w:rsidP="00771A6B">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While comparing distinct histological subtypes</w:t>
      </w:r>
      <w:r w:rsidR="005A508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strocytomas</w:t>
      </w:r>
      <w:proofErr w:type="spellEnd"/>
      <w:r>
        <w:rPr>
          <w:rFonts w:ascii="Times New Roman" w:hAnsi="Times New Roman" w:cs="Times New Roman"/>
          <w:sz w:val="24"/>
          <w:szCs w:val="24"/>
        </w:rPr>
        <w:t xml:space="preserve"> from oligodendrogliomas, we observed that FA and RD provided the best combination to separate these tumour types with much higher sensitivity and specificity and AUC values (Table 4), which may indicate increased myelin disintegration and axonal damage in </w:t>
      </w:r>
      <w:proofErr w:type="spellStart"/>
      <w:r>
        <w:rPr>
          <w:rFonts w:ascii="Times New Roman" w:hAnsi="Times New Roman" w:cs="Times New Roman"/>
          <w:sz w:val="24"/>
          <w:szCs w:val="24"/>
        </w:rPr>
        <w:t>astrocytomas</w:t>
      </w:r>
      <w:proofErr w:type="spellEnd"/>
      <w:r>
        <w:rPr>
          <w:rFonts w:ascii="Times New Roman" w:hAnsi="Times New Roman" w:cs="Times New Roman"/>
          <w:sz w:val="24"/>
          <w:szCs w:val="24"/>
        </w:rPr>
        <w:t xml:space="preserve"> than oligodendrogliomas. The absence of significant differences in any parameter using univariate analysis may be </w:t>
      </w:r>
      <w:proofErr w:type="gramStart"/>
      <w:r>
        <w:rPr>
          <w:rFonts w:ascii="Times New Roman" w:hAnsi="Times New Roman" w:cs="Times New Roman"/>
          <w:sz w:val="24"/>
          <w:szCs w:val="24"/>
        </w:rPr>
        <w:t>due to the fact that</w:t>
      </w:r>
      <w:proofErr w:type="gramEnd"/>
      <w:r>
        <w:rPr>
          <w:rFonts w:ascii="Times New Roman" w:hAnsi="Times New Roman" w:cs="Times New Roman"/>
          <w:sz w:val="24"/>
          <w:szCs w:val="24"/>
        </w:rPr>
        <w:t xml:space="preserve"> each group included both GII and GIII tumours, which may have averaged out the differences due to tumour grade. </w:t>
      </w:r>
    </w:p>
    <w:p w14:paraId="24C901E9" w14:textId="1531C6F9" w:rsidR="00771A6B" w:rsidRDefault="00771A6B" w:rsidP="00771A6B">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We therefore did a further analysis within the same grade and compared GII astrocytoma with GII oligodendrogliomas. We observed th</w:t>
      </w:r>
      <w:r>
        <w:rPr>
          <w:rFonts w:ascii="Times New Roman" w:hAnsi="Times New Roman" w:cs="Times New Roman"/>
          <w:color w:val="000000" w:themeColor="text1"/>
          <w:sz w:val="24"/>
          <w:szCs w:val="24"/>
        </w:rPr>
        <w:t xml:space="preserve">at higher </w:t>
      </w:r>
      <w:r>
        <w:rPr>
          <w:rFonts w:ascii="Times New Roman" w:hAnsi="Times New Roman" w:cs="Times New Roman"/>
          <w:sz w:val="24"/>
          <w:szCs w:val="24"/>
        </w:rPr>
        <w:t xml:space="preserve">RD and </w:t>
      </w:r>
      <w:proofErr w:type="spellStart"/>
      <w:r>
        <w:rPr>
          <w:rFonts w:ascii="Times New Roman" w:hAnsi="Times New Roman" w:cs="Times New Roman"/>
          <w:sz w:val="24"/>
          <w:szCs w:val="24"/>
        </w:rPr>
        <w:t>rCBF</w:t>
      </w:r>
      <w:proofErr w:type="spellEnd"/>
      <w:r>
        <w:rPr>
          <w:rFonts w:ascii="Times New Roman" w:hAnsi="Times New Roman" w:cs="Times New Roman"/>
          <w:sz w:val="24"/>
          <w:szCs w:val="24"/>
        </w:rPr>
        <w:t xml:space="preserve"> in GII </w:t>
      </w:r>
      <w:proofErr w:type="spellStart"/>
      <w:r>
        <w:rPr>
          <w:rFonts w:ascii="Times New Roman" w:hAnsi="Times New Roman" w:cs="Times New Roman"/>
          <w:sz w:val="24"/>
          <w:szCs w:val="24"/>
        </w:rPr>
        <w:t>astrocytomas</w:t>
      </w:r>
      <w:proofErr w:type="spellEnd"/>
      <w:r>
        <w:rPr>
          <w:rFonts w:ascii="Times New Roman" w:hAnsi="Times New Roman" w:cs="Times New Roman"/>
          <w:sz w:val="24"/>
          <w:szCs w:val="24"/>
        </w:rPr>
        <w:t xml:space="preserve"> provided the best combination to separate these two groups (Table 4). </w:t>
      </w:r>
      <w:r>
        <w:rPr>
          <w:rFonts w:ascii="Times New Roman" w:hAnsi="Times New Roman" w:cs="Times New Roman"/>
          <w:color w:val="000000" w:themeColor="text1"/>
          <w:sz w:val="24"/>
          <w:szCs w:val="24"/>
        </w:rPr>
        <w:t xml:space="preserve">Higher RD is suggestive of myelin disintegration and axonal damage in GII astrocytoma. </w:t>
      </w:r>
      <w:r>
        <w:rPr>
          <w:rFonts w:ascii="Times New Roman" w:hAnsi="Times New Roman" w:cs="Times New Roman"/>
          <w:sz w:val="24"/>
          <w:szCs w:val="24"/>
        </w:rPr>
        <w:t xml:space="preserve">In addition, </w:t>
      </w:r>
      <w:r>
        <w:rPr>
          <w:rFonts w:ascii="Times New Roman" w:hAnsi="Times New Roman" w:cs="Times New Roman"/>
          <w:color w:val="000000" w:themeColor="text1"/>
          <w:sz w:val="24"/>
          <w:szCs w:val="24"/>
        </w:rPr>
        <w:t xml:space="preserve">lower </w:t>
      </w:r>
      <w:proofErr w:type="spellStart"/>
      <w:r>
        <w:rPr>
          <w:rFonts w:ascii="Times New Roman" w:hAnsi="Times New Roman" w:cs="Times New Roman"/>
          <w:color w:val="000000" w:themeColor="text1"/>
          <w:sz w:val="24"/>
          <w:szCs w:val="24"/>
        </w:rPr>
        <w:t>rCBF</w:t>
      </w:r>
      <w:proofErr w:type="spellEnd"/>
      <w:r>
        <w:rPr>
          <w:rFonts w:ascii="Times New Roman" w:hAnsi="Times New Roman" w:cs="Times New Roman"/>
          <w:color w:val="000000" w:themeColor="text1"/>
          <w:sz w:val="24"/>
          <w:szCs w:val="24"/>
        </w:rPr>
        <w:t xml:space="preserve"> in GII oligodendroglioma may be due to the presence of a </w:t>
      </w:r>
      <w:r>
        <w:rPr>
          <w:rFonts w:ascii="Times New Roman" w:hAnsi="Times New Roman" w:cs="Times New Roman"/>
          <w:sz w:val="24"/>
          <w:szCs w:val="24"/>
        </w:rPr>
        <w:t xml:space="preserve">dense but inefficient network of branching capillaries resembling </w:t>
      </w:r>
      <w:r>
        <w:rPr>
          <w:rFonts w:ascii="Times New Roman" w:hAnsi="Times New Roman" w:cs="Times New Roman"/>
          <w:color w:val="000000" w:themeColor="text1"/>
          <w:sz w:val="24"/>
          <w:szCs w:val="24"/>
        </w:rPr>
        <w:t>chicken</w:t>
      </w:r>
      <w:r>
        <w:rPr>
          <w:rFonts w:ascii="Times New Roman" w:hAnsi="Times New Roman" w:cs="Times New Roman"/>
          <w:color w:val="000000" w:themeColor="text1"/>
          <w:sz w:val="24"/>
          <w:szCs w:val="24"/>
          <w:shd w:val="clear" w:color="auto" w:fill="FFFFFF"/>
        </w:rPr>
        <w:t xml:space="preserve"> wire in GII oligodendrogliomas. Similarly, when we compared within the same histological subtype but between different grades </w:t>
      </w:r>
      <w:r>
        <w:rPr>
          <w:rFonts w:ascii="Times New Roman" w:hAnsi="Times New Roman" w:cs="Times New Roman"/>
          <w:sz w:val="24"/>
          <w:szCs w:val="24"/>
        </w:rPr>
        <w:t>(</w:t>
      </w:r>
      <w:r>
        <w:rPr>
          <w:rFonts w:ascii="Times New Roman" w:hAnsi="Times New Roman" w:cs="Times New Roman"/>
          <w:color w:val="000000" w:themeColor="text1"/>
          <w:sz w:val="24"/>
          <w:szCs w:val="24"/>
        </w:rPr>
        <w:t>GII astrocytoma versus GIII anaplastic astrocytoma)</w:t>
      </w:r>
      <w:r>
        <w:rPr>
          <w:rFonts w:ascii="Times New Roman" w:hAnsi="Times New Roman" w:cs="Times New Roman"/>
          <w:sz w:val="24"/>
          <w:szCs w:val="24"/>
        </w:rPr>
        <w:t xml:space="preserve">, tumour volume, FA, MD, </w:t>
      </w:r>
      <w:proofErr w:type="spellStart"/>
      <w:r>
        <w:rPr>
          <w:rFonts w:ascii="Times New Roman" w:hAnsi="Times New Roman" w:cs="Times New Roman"/>
          <w:sz w:val="24"/>
          <w:szCs w:val="24"/>
        </w:rPr>
        <w:t>rCBF</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rCBV</w:t>
      </w:r>
      <w:r>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provided the best combination in separating between them with an AUC of 0.88, sensitivity of 83.4% and specificity of 62.5 (Table 4). </w:t>
      </w:r>
      <w:r>
        <w:rPr>
          <w:rFonts w:ascii="Times New Roman" w:hAnsi="Times New Roman" w:cs="Times New Roman"/>
          <w:color w:val="000000" w:themeColor="text1"/>
          <w:sz w:val="24"/>
          <w:szCs w:val="24"/>
        </w:rPr>
        <w:t xml:space="preserve">This could be a consequence of rapid tumour growth, increased tumour cellularity, </w:t>
      </w:r>
      <w:r>
        <w:rPr>
          <w:rFonts w:ascii="Times New Roman" w:hAnsi="Times New Roman" w:cs="Times New Roman"/>
          <w:color w:val="000000"/>
          <w:sz w:val="24"/>
          <w:szCs w:val="24"/>
        </w:rPr>
        <w:t>increase in the degree of directionality of water diffusion</w:t>
      </w:r>
      <w:r>
        <w:rPr>
          <w:rFonts w:ascii="Times New Roman" w:hAnsi="Times New Roman" w:cs="Times New Roman"/>
          <w:color w:val="000000" w:themeColor="text1"/>
          <w:sz w:val="24"/>
          <w:szCs w:val="24"/>
        </w:rPr>
        <w:t xml:space="preserve"> and </w:t>
      </w:r>
      <w:r>
        <w:rPr>
          <w:rFonts w:ascii="Times New Roman" w:hAnsi="Times New Roman" w:cs="Times New Roman"/>
          <w:sz w:val="24"/>
          <w:szCs w:val="24"/>
        </w:rPr>
        <w:t>increased tumour vascularity in GIII astrocytoma. Though the patient numbers were smaller in the sub-analyses, these results suggest that when a histologically homogenous group of patients are compared, diffusion and perfusion imaging parameters can provide complementary information and help in differentiating non-enhancing gliomas.</w:t>
      </w:r>
    </w:p>
    <w:p w14:paraId="4E5B0144" w14:textId="77777777" w:rsidR="00771A6B" w:rsidRDefault="00771A6B" w:rsidP="00771A6B">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44C5B55" w14:textId="77777777" w:rsidR="00771A6B" w:rsidRDefault="00771A6B" w:rsidP="00771A6B">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udy limitation include a relatively small number of patients within each histological sub-type, (especially for the DTI data). There were only 3 patients with non-enhancing GIII oligodendrogliomas, preventing us from investigating the difference between GII and GIII oligodendrogliomas. Future studies on a larger patient cohort and a prospective study is needed to validate our findings. </w:t>
      </w:r>
    </w:p>
    <w:p w14:paraId="6F230BD4" w14:textId="1EEEEC82" w:rsidR="00771A6B" w:rsidRDefault="00771A6B" w:rsidP="00771A6B">
      <w:pPr>
        <w:autoSpaceDE w:val="0"/>
        <w:autoSpaceDN w:val="0"/>
        <w:adjustRightInd w:val="0"/>
        <w:spacing w:after="0" w:line="360" w:lineRule="auto"/>
        <w:jc w:val="both"/>
        <w:rPr>
          <w:rFonts w:ascii="Times New Roman" w:hAnsi="Times New Roman" w:cs="Times New Roman"/>
          <w:b/>
          <w:sz w:val="24"/>
          <w:szCs w:val="24"/>
          <w:u w:val="single"/>
        </w:rPr>
      </w:pPr>
    </w:p>
    <w:p w14:paraId="4EF40081" w14:textId="01C4476F" w:rsidR="00E11DC1" w:rsidRDefault="00E11DC1" w:rsidP="00771A6B">
      <w:pPr>
        <w:autoSpaceDE w:val="0"/>
        <w:autoSpaceDN w:val="0"/>
        <w:adjustRightInd w:val="0"/>
        <w:spacing w:after="0" w:line="360" w:lineRule="auto"/>
        <w:jc w:val="both"/>
        <w:rPr>
          <w:rFonts w:ascii="Times New Roman" w:hAnsi="Times New Roman" w:cs="Times New Roman"/>
          <w:b/>
          <w:sz w:val="24"/>
          <w:szCs w:val="24"/>
          <w:u w:val="single"/>
        </w:rPr>
      </w:pPr>
    </w:p>
    <w:p w14:paraId="61F51662" w14:textId="12689C20" w:rsidR="00E11DC1" w:rsidRDefault="00E11DC1" w:rsidP="00771A6B">
      <w:pPr>
        <w:autoSpaceDE w:val="0"/>
        <w:autoSpaceDN w:val="0"/>
        <w:adjustRightInd w:val="0"/>
        <w:spacing w:after="0" w:line="360" w:lineRule="auto"/>
        <w:jc w:val="both"/>
        <w:rPr>
          <w:rFonts w:ascii="Times New Roman" w:hAnsi="Times New Roman" w:cs="Times New Roman"/>
          <w:b/>
          <w:sz w:val="24"/>
          <w:szCs w:val="24"/>
          <w:u w:val="single"/>
        </w:rPr>
      </w:pPr>
    </w:p>
    <w:p w14:paraId="523A3F08" w14:textId="77777777" w:rsidR="00E11DC1" w:rsidRDefault="00E11DC1" w:rsidP="00771A6B">
      <w:pPr>
        <w:autoSpaceDE w:val="0"/>
        <w:autoSpaceDN w:val="0"/>
        <w:adjustRightInd w:val="0"/>
        <w:spacing w:after="0" w:line="360" w:lineRule="auto"/>
        <w:jc w:val="both"/>
        <w:rPr>
          <w:rFonts w:ascii="Times New Roman" w:hAnsi="Times New Roman" w:cs="Times New Roman"/>
          <w:b/>
          <w:sz w:val="24"/>
          <w:szCs w:val="24"/>
          <w:u w:val="single"/>
        </w:rPr>
      </w:pPr>
    </w:p>
    <w:p w14:paraId="2E89C844" w14:textId="1F90F3B8" w:rsidR="00771A6B" w:rsidRDefault="00771A6B" w:rsidP="00771A6B">
      <w:pPr>
        <w:autoSpaceDE w:val="0"/>
        <w:autoSpaceDN w:val="0"/>
        <w:adjustRightInd w:val="0"/>
        <w:spacing w:after="0"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 xml:space="preserve">Conclusion: </w:t>
      </w:r>
    </w:p>
    <w:p w14:paraId="16E29D35" w14:textId="77777777" w:rsidR="00E11DC1" w:rsidRDefault="00E11DC1" w:rsidP="00771A6B">
      <w:pPr>
        <w:autoSpaceDE w:val="0"/>
        <w:autoSpaceDN w:val="0"/>
        <w:adjustRightInd w:val="0"/>
        <w:spacing w:after="0" w:line="360" w:lineRule="auto"/>
        <w:jc w:val="both"/>
        <w:rPr>
          <w:rFonts w:ascii="Times New Roman" w:hAnsi="Times New Roman" w:cs="Times New Roman"/>
          <w:b/>
          <w:sz w:val="24"/>
          <w:szCs w:val="24"/>
          <w:u w:val="single"/>
        </w:rPr>
      </w:pPr>
    </w:p>
    <w:p w14:paraId="76D4A31B" w14:textId="77777777" w:rsidR="00771A6B" w:rsidRDefault="00771A6B" w:rsidP="00771A6B">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In conclusion, these studies indicate that DTI and DSC-MRI complement standard structural MRI sequences in differentiating between non-enhancing GII and GIII gliomas. Both DTI and DSC-MRI based parameters demonstrated significant added value in differentiating non-enhancing histological subtypes including </w:t>
      </w:r>
      <w:proofErr w:type="spellStart"/>
      <w:r>
        <w:rPr>
          <w:rFonts w:ascii="Times New Roman" w:hAnsi="Times New Roman" w:cs="Times New Roman"/>
          <w:color w:val="000000" w:themeColor="text1"/>
          <w:sz w:val="24"/>
          <w:szCs w:val="24"/>
          <w:shd w:val="clear" w:color="auto" w:fill="FFFFFF"/>
        </w:rPr>
        <w:t>astrocytomas</w:t>
      </w:r>
      <w:proofErr w:type="spellEnd"/>
      <w:r>
        <w:rPr>
          <w:rFonts w:ascii="Times New Roman" w:hAnsi="Times New Roman" w:cs="Times New Roman"/>
          <w:color w:val="000000" w:themeColor="text1"/>
          <w:sz w:val="24"/>
          <w:szCs w:val="24"/>
          <w:shd w:val="clear" w:color="auto" w:fill="FFFFFF"/>
        </w:rPr>
        <w:t xml:space="preserve"> from oligodendrogliomas, GII </w:t>
      </w:r>
      <w:proofErr w:type="spellStart"/>
      <w:r>
        <w:rPr>
          <w:rFonts w:ascii="Times New Roman" w:hAnsi="Times New Roman" w:cs="Times New Roman"/>
          <w:color w:val="000000" w:themeColor="text1"/>
          <w:sz w:val="24"/>
          <w:szCs w:val="24"/>
          <w:shd w:val="clear" w:color="auto" w:fill="FFFFFF"/>
        </w:rPr>
        <w:t>astrocytomas</w:t>
      </w:r>
      <w:proofErr w:type="spellEnd"/>
      <w:r>
        <w:rPr>
          <w:rFonts w:ascii="Times New Roman" w:hAnsi="Times New Roman" w:cs="Times New Roman"/>
          <w:color w:val="000000" w:themeColor="text1"/>
          <w:sz w:val="24"/>
          <w:szCs w:val="24"/>
          <w:shd w:val="clear" w:color="auto" w:fill="FFFFFF"/>
        </w:rPr>
        <w:t xml:space="preserve"> from GII oligodendrogliomas and GII </w:t>
      </w:r>
      <w:proofErr w:type="spellStart"/>
      <w:r>
        <w:rPr>
          <w:rFonts w:ascii="Times New Roman" w:hAnsi="Times New Roman" w:cs="Times New Roman"/>
          <w:color w:val="000000" w:themeColor="text1"/>
          <w:sz w:val="24"/>
          <w:szCs w:val="24"/>
          <w:shd w:val="clear" w:color="auto" w:fill="FFFFFF"/>
        </w:rPr>
        <w:t>astrocytomas</w:t>
      </w:r>
      <w:proofErr w:type="spellEnd"/>
      <w:r>
        <w:rPr>
          <w:rFonts w:ascii="Times New Roman" w:hAnsi="Times New Roman" w:cs="Times New Roman"/>
          <w:color w:val="000000" w:themeColor="text1"/>
          <w:sz w:val="24"/>
          <w:szCs w:val="24"/>
          <w:shd w:val="clear" w:color="auto" w:fill="FFFFFF"/>
        </w:rPr>
        <w:t xml:space="preserve"> from anaplastic (GIII) </w:t>
      </w:r>
      <w:proofErr w:type="spellStart"/>
      <w:r>
        <w:rPr>
          <w:rFonts w:ascii="Times New Roman" w:hAnsi="Times New Roman" w:cs="Times New Roman"/>
          <w:color w:val="000000" w:themeColor="text1"/>
          <w:sz w:val="24"/>
          <w:szCs w:val="24"/>
          <w:shd w:val="clear" w:color="auto" w:fill="FFFFFF"/>
        </w:rPr>
        <w:t>astrocytomas</w:t>
      </w:r>
      <w:proofErr w:type="spellEnd"/>
      <w:r>
        <w:rPr>
          <w:rFonts w:ascii="Times New Roman" w:hAnsi="Times New Roman" w:cs="Times New Roman"/>
          <w:color w:val="000000" w:themeColor="text1"/>
          <w:sz w:val="24"/>
          <w:szCs w:val="24"/>
          <w:shd w:val="clear" w:color="auto" w:fill="FFFFFF"/>
        </w:rPr>
        <w:t xml:space="preserve">. However, these studies need to be validated in a larger cohort. </w:t>
      </w:r>
    </w:p>
    <w:p w14:paraId="56822ACF" w14:textId="77777777" w:rsidR="00771A6B" w:rsidRDefault="00771A6B" w:rsidP="00771A6B">
      <w:pPr>
        <w:spacing w:line="360" w:lineRule="auto"/>
        <w:jc w:val="both"/>
        <w:rPr>
          <w:rFonts w:ascii="Times New Roman" w:hAnsi="Times New Roman" w:cs="Times New Roman"/>
          <w:color w:val="000000" w:themeColor="text1"/>
          <w:sz w:val="24"/>
          <w:szCs w:val="24"/>
          <w:shd w:val="clear" w:color="auto" w:fill="FFFFFF"/>
        </w:rPr>
      </w:pPr>
    </w:p>
    <w:p w14:paraId="5AB12588" w14:textId="77777777" w:rsidR="00771A6B" w:rsidRDefault="00771A6B" w:rsidP="00771A6B">
      <w:pPr>
        <w:spacing w:line="360" w:lineRule="auto"/>
        <w:jc w:val="both"/>
        <w:rPr>
          <w:rFonts w:ascii="Times New Roman" w:hAnsi="Times New Roman" w:cs="Times New Roman"/>
          <w:color w:val="000000" w:themeColor="text1"/>
          <w:sz w:val="24"/>
          <w:szCs w:val="24"/>
          <w:shd w:val="clear" w:color="auto" w:fill="FFFFFF"/>
        </w:rPr>
      </w:pPr>
    </w:p>
    <w:p w14:paraId="58F9C68B" w14:textId="77777777" w:rsidR="00771A6B" w:rsidRDefault="00771A6B" w:rsidP="00771A6B">
      <w:pPr>
        <w:spacing w:line="360" w:lineRule="auto"/>
        <w:jc w:val="both"/>
        <w:rPr>
          <w:rFonts w:ascii="Times New Roman" w:hAnsi="Times New Roman" w:cs="Times New Roman"/>
          <w:bCs/>
          <w:sz w:val="24"/>
          <w:szCs w:val="24"/>
          <w:shd w:val="clear" w:color="auto" w:fill="FFFFFF"/>
        </w:rPr>
      </w:pPr>
      <w:r>
        <w:rPr>
          <w:rFonts w:ascii="Times New Roman" w:eastAsia="Times New Roman" w:hAnsi="Times New Roman" w:cs="Times New Roman"/>
          <w:b/>
          <w:sz w:val="24"/>
          <w:szCs w:val="24"/>
          <w:u w:val="single"/>
          <w:lang w:eastAsia="en-GB"/>
        </w:rPr>
        <w:t xml:space="preserve">Conflict of interest: </w:t>
      </w:r>
      <w:r>
        <w:rPr>
          <w:rFonts w:ascii="Times New Roman" w:eastAsia="Times New Roman" w:hAnsi="Times New Roman" w:cs="Times New Roman"/>
          <w:bCs/>
          <w:sz w:val="24"/>
          <w:szCs w:val="24"/>
          <w:lang w:eastAsia="en-GB"/>
        </w:rPr>
        <w:t xml:space="preserve"> </w:t>
      </w:r>
    </w:p>
    <w:p w14:paraId="0142B12B" w14:textId="77777777" w:rsidR="00771A6B" w:rsidRDefault="00771A6B" w:rsidP="00771A6B">
      <w:pPr>
        <w:spacing w:after="0" w:line="24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The authors declare no conflict of interest.</w:t>
      </w:r>
    </w:p>
    <w:p w14:paraId="76937CF5" w14:textId="77777777" w:rsidR="00771A6B" w:rsidRDefault="00771A6B" w:rsidP="00771A6B">
      <w:pPr>
        <w:rPr>
          <w:rFonts w:ascii="Times New Roman" w:hAnsi="Times New Roman" w:cs="Times New Roman"/>
          <w:sz w:val="24"/>
          <w:szCs w:val="24"/>
        </w:rPr>
      </w:pPr>
    </w:p>
    <w:p w14:paraId="132DC802" w14:textId="77777777" w:rsidR="00771A6B" w:rsidRDefault="00771A6B" w:rsidP="00771A6B">
      <w:pPr>
        <w:rPr>
          <w:rFonts w:ascii="Times New Roman" w:hAnsi="Times New Roman" w:cs="Times New Roman"/>
          <w:b/>
          <w:sz w:val="24"/>
          <w:szCs w:val="24"/>
          <w:u w:val="single"/>
        </w:rPr>
      </w:pPr>
    </w:p>
    <w:p w14:paraId="5E5E9D43" w14:textId="77777777" w:rsidR="00771A6B" w:rsidRDefault="00771A6B" w:rsidP="00771A6B">
      <w:pPr>
        <w:rPr>
          <w:rFonts w:ascii="Times New Roman" w:hAnsi="Times New Roman" w:cs="Times New Roman"/>
          <w:b/>
          <w:sz w:val="24"/>
          <w:szCs w:val="24"/>
          <w:u w:val="single"/>
        </w:rPr>
      </w:pPr>
    </w:p>
    <w:p w14:paraId="6EC3F771" w14:textId="77777777" w:rsidR="00771A6B" w:rsidRDefault="00771A6B" w:rsidP="00771A6B">
      <w:pPr>
        <w:rPr>
          <w:rFonts w:ascii="Times New Roman" w:hAnsi="Times New Roman" w:cs="Times New Roman"/>
          <w:b/>
          <w:sz w:val="24"/>
          <w:szCs w:val="24"/>
          <w:u w:val="single"/>
        </w:rPr>
      </w:pPr>
    </w:p>
    <w:p w14:paraId="6EF89DAA" w14:textId="77777777" w:rsidR="00771A6B" w:rsidRDefault="00771A6B" w:rsidP="00771A6B">
      <w:pPr>
        <w:rPr>
          <w:rFonts w:ascii="Times New Roman" w:hAnsi="Times New Roman" w:cs="Times New Roman"/>
          <w:b/>
          <w:sz w:val="24"/>
          <w:szCs w:val="24"/>
          <w:u w:val="single"/>
        </w:rPr>
      </w:pPr>
    </w:p>
    <w:p w14:paraId="52C56716" w14:textId="77777777" w:rsidR="00771A6B" w:rsidRDefault="00771A6B" w:rsidP="00771A6B">
      <w:pPr>
        <w:spacing w:after="0"/>
        <w:rPr>
          <w:rFonts w:ascii="Times New Roman" w:hAnsi="Times New Roman" w:cs="Times New Roman"/>
          <w:b/>
          <w:sz w:val="24"/>
          <w:szCs w:val="24"/>
          <w:u w:val="single"/>
        </w:rPr>
        <w:sectPr w:rsidR="00771A6B">
          <w:type w:val="continuous"/>
          <w:pgSz w:w="11906" w:h="16838"/>
          <w:pgMar w:top="1440" w:right="1440" w:bottom="1135" w:left="1440" w:header="708" w:footer="708" w:gutter="0"/>
          <w:cols w:space="720"/>
        </w:sectPr>
      </w:pPr>
    </w:p>
    <w:p w14:paraId="69D2FE90" w14:textId="6C88BD13" w:rsidR="00771A6B" w:rsidRPr="00E11DC1" w:rsidRDefault="00771A6B" w:rsidP="00E11DC1">
      <w:pPr>
        <w:rPr>
          <w:rFonts w:ascii="Times New Roman" w:hAnsi="Times New Roman" w:cs="Times New Roman"/>
          <w:b/>
          <w:sz w:val="24"/>
          <w:szCs w:val="24"/>
          <w:u w:val="single"/>
        </w:rPr>
      </w:pPr>
      <w:r>
        <w:rPr>
          <w:rFonts w:asciiTheme="majorBidi" w:hAnsiTheme="majorBidi" w:cstheme="majorBidi"/>
          <w:b/>
          <w:sz w:val="24"/>
          <w:szCs w:val="24"/>
          <w:u w:val="single"/>
        </w:rPr>
        <w:t>References:</w:t>
      </w:r>
    </w:p>
    <w:p w14:paraId="5E7CD904" w14:textId="77777777" w:rsidR="00771A6B" w:rsidRDefault="00771A6B" w:rsidP="00771A6B">
      <w:pPr>
        <w:spacing w:before="240" w:line="480" w:lineRule="auto"/>
        <w:rPr>
          <w:rFonts w:asciiTheme="majorBidi" w:hAnsiTheme="majorBidi" w:cstheme="majorBidi"/>
          <w:sz w:val="24"/>
          <w:szCs w:val="24"/>
        </w:rPr>
      </w:pPr>
    </w:p>
    <w:p w14:paraId="769E4E35" w14:textId="77777777" w:rsidR="00771A6B" w:rsidRDefault="00771A6B" w:rsidP="00771A6B">
      <w:pPr>
        <w:pStyle w:val="ListParagraph"/>
        <w:numPr>
          <w:ilvl w:val="0"/>
          <w:numId w:val="1"/>
        </w:numPr>
        <w:spacing w:line="480" w:lineRule="auto"/>
        <w:rPr>
          <w:rFonts w:asciiTheme="majorBidi" w:hAnsiTheme="majorBidi" w:cstheme="majorBidi"/>
          <w:sz w:val="24"/>
          <w:szCs w:val="24"/>
        </w:rPr>
      </w:pPr>
      <w:r>
        <w:rPr>
          <w:rFonts w:asciiTheme="majorBidi" w:hAnsiTheme="majorBidi" w:cstheme="majorBidi"/>
          <w:sz w:val="24"/>
          <w:szCs w:val="24"/>
        </w:rPr>
        <w:t>Kao, H.-W. et al, </w:t>
      </w:r>
      <w:r>
        <w:rPr>
          <w:rFonts w:asciiTheme="majorBidi" w:hAnsiTheme="majorBidi" w:cstheme="majorBidi"/>
          <w:i/>
          <w:iCs/>
          <w:sz w:val="24"/>
          <w:szCs w:val="24"/>
        </w:rPr>
        <w:t>Advanced MR imaging of gliomas: an update.</w:t>
      </w:r>
      <w:r>
        <w:rPr>
          <w:rFonts w:asciiTheme="majorBidi" w:hAnsiTheme="majorBidi" w:cstheme="majorBidi"/>
          <w:sz w:val="24"/>
          <w:szCs w:val="24"/>
        </w:rPr>
        <w:t> BioMed research international, 2013. p. 970586. DOI: 10.1155/2013/970586.</w:t>
      </w:r>
    </w:p>
    <w:p w14:paraId="322B4CB4" w14:textId="77777777" w:rsidR="00771A6B" w:rsidRDefault="00771A6B" w:rsidP="00771A6B">
      <w:pPr>
        <w:pStyle w:val="ListParagraph"/>
        <w:numPr>
          <w:ilvl w:val="0"/>
          <w:numId w:val="1"/>
        </w:numPr>
        <w:spacing w:before="240" w:line="480" w:lineRule="auto"/>
        <w:rPr>
          <w:rFonts w:asciiTheme="majorBidi" w:hAnsiTheme="majorBidi" w:cstheme="majorBidi"/>
          <w:sz w:val="24"/>
          <w:szCs w:val="24"/>
        </w:rPr>
      </w:pPr>
      <w:r>
        <w:rPr>
          <w:rFonts w:asciiTheme="majorBidi" w:hAnsiTheme="majorBidi" w:cstheme="majorBidi"/>
          <w:sz w:val="24"/>
          <w:szCs w:val="24"/>
        </w:rPr>
        <w:t>Scott, J. N. et al.</w:t>
      </w:r>
      <w:r>
        <w:rPr>
          <w:rFonts w:asciiTheme="majorBidi" w:hAnsiTheme="majorBidi" w:cstheme="majorBidi"/>
          <w:i/>
          <w:iCs/>
          <w:sz w:val="24"/>
          <w:szCs w:val="24"/>
        </w:rPr>
        <w:t xml:space="preserve">, How often are </w:t>
      </w:r>
      <w:proofErr w:type="spellStart"/>
      <w:r>
        <w:rPr>
          <w:rFonts w:asciiTheme="majorBidi" w:hAnsiTheme="majorBidi" w:cstheme="majorBidi"/>
          <w:i/>
          <w:iCs/>
          <w:sz w:val="24"/>
          <w:szCs w:val="24"/>
        </w:rPr>
        <w:t>nonenhancing</w:t>
      </w:r>
      <w:proofErr w:type="spellEnd"/>
      <w:r>
        <w:rPr>
          <w:rFonts w:asciiTheme="majorBidi" w:hAnsiTheme="majorBidi" w:cstheme="majorBidi"/>
          <w:i/>
          <w:iCs/>
          <w:sz w:val="24"/>
          <w:szCs w:val="24"/>
        </w:rPr>
        <w:t xml:space="preserve"> supratentorial gliomas malignant? A population </w:t>
      </w:r>
      <w:proofErr w:type="gramStart"/>
      <w:r>
        <w:rPr>
          <w:rFonts w:asciiTheme="majorBidi" w:hAnsiTheme="majorBidi" w:cstheme="majorBidi"/>
          <w:i/>
          <w:iCs/>
          <w:sz w:val="24"/>
          <w:szCs w:val="24"/>
        </w:rPr>
        <w:t>study</w:t>
      </w:r>
      <w:proofErr w:type="gramEnd"/>
      <w:r>
        <w:rPr>
          <w:rFonts w:asciiTheme="majorBidi" w:hAnsiTheme="majorBidi" w:cstheme="majorBidi"/>
          <w:sz w:val="24"/>
          <w:szCs w:val="24"/>
        </w:rPr>
        <w:t>. Neurology, 2002. 59(6): p. 947‐949. DOI:10.1212/wnl.59.6.947.</w:t>
      </w:r>
    </w:p>
    <w:p w14:paraId="422A5C33" w14:textId="77777777" w:rsidR="00771A6B" w:rsidRDefault="00771A6B" w:rsidP="00771A6B">
      <w:pPr>
        <w:pStyle w:val="ListParagraph"/>
        <w:numPr>
          <w:ilvl w:val="0"/>
          <w:numId w:val="1"/>
        </w:numPr>
        <w:spacing w:before="240" w:line="480" w:lineRule="auto"/>
        <w:rPr>
          <w:rFonts w:asciiTheme="majorBidi" w:hAnsiTheme="majorBidi" w:cstheme="majorBidi"/>
          <w:sz w:val="24"/>
          <w:szCs w:val="24"/>
        </w:rPr>
      </w:pPr>
      <w:r>
        <w:rPr>
          <w:rFonts w:asciiTheme="majorBidi" w:hAnsiTheme="majorBidi" w:cstheme="majorBidi"/>
          <w:sz w:val="24"/>
          <w:szCs w:val="24"/>
        </w:rPr>
        <w:t xml:space="preserve">Liu, X., et al., </w:t>
      </w:r>
      <w:r>
        <w:rPr>
          <w:rFonts w:asciiTheme="majorBidi" w:hAnsiTheme="majorBidi" w:cstheme="majorBidi"/>
          <w:i/>
          <w:sz w:val="24"/>
          <w:szCs w:val="24"/>
        </w:rPr>
        <w:t xml:space="preserve">MR diffusion tensor and perfusion-weighted imaging in preoperative grading of supratentorial </w:t>
      </w:r>
      <w:proofErr w:type="spellStart"/>
      <w:r>
        <w:rPr>
          <w:rFonts w:asciiTheme="majorBidi" w:hAnsiTheme="majorBidi" w:cstheme="majorBidi"/>
          <w:i/>
          <w:sz w:val="24"/>
          <w:szCs w:val="24"/>
        </w:rPr>
        <w:t>nonenhancing</w:t>
      </w:r>
      <w:proofErr w:type="spellEnd"/>
      <w:r>
        <w:rPr>
          <w:rFonts w:asciiTheme="majorBidi" w:hAnsiTheme="majorBidi" w:cstheme="majorBidi"/>
          <w:i/>
          <w:sz w:val="24"/>
          <w:szCs w:val="24"/>
        </w:rPr>
        <w:t xml:space="preserve"> gliomas.</w:t>
      </w:r>
      <w:r>
        <w:rPr>
          <w:rFonts w:asciiTheme="majorBidi" w:hAnsiTheme="majorBidi" w:cstheme="majorBidi"/>
          <w:sz w:val="24"/>
          <w:szCs w:val="24"/>
        </w:rPr>
        <w:t xml:space="preserve"> Neuro-oncology, 2011. 13(4): p. 447. DOI: 10.1093/</w:t>
      </w:r>
      <w:proofErr w:type="spellStart"/>
      <w:r>
        <w:rPr>
          <w:rFonts w:asciiTheme="majorBidi" w:hAnsiTheme="majorBidi" w:cstheme="majorBidi"/>
          <w:sz w:val="24"/>
          <w:szCs w:val="24"/>
        </w:rPr>
        <w:t>neuonc</w:t>
      </w:r>
      <w:proofErr w:type="spellEnd"/>
      <w:r>
        <w:rPr>
          <w:rFonts w:asciiTheme="majorBidi" w:hAnsiTheme="majorBidi" w:cstheme="majorBidi"/>
          <w:sz w:val="24"/>
          <w:szCs w:val="24"/>
        </w:rPr>
        <w:t>/noq197.</w:t>
      </w:r>
    </w:p>
    <w:p w14:paraId="6E1FDCF4" w14:textId="77777777" w:rsidR="00771A6B" w:rsidRDefault="00771A6B" w:rsidP="00771A6B">
      <w:pPr>
        <w:pStyle w:val="ListParagraph"/>
        <w:numPr>
          <w:ilvl w:val="0"/>
          <w:numId w:val="1"/>
        </w:numPr>
        <w:spacing w:before="240" w:line="480" w:lineRule="auto"/>
        <w:rPr>
          <w:rFonts w:asciiTheme="majorBidi" w:hAnsiTheme="majorBidi" w:cstheme="majorBidi"/>
          <w:color w:val="FF0000"/>
          <w:sz w:val="24"/>
          <w:szCs w:val="24"/>
        </w:rPr>
      </w:pPr>
      <w:r>
        <w:rPr>
          <w:rFonts w:asciiTheme="majorBidi" w:hAnsiTheme="majorBidi" w:cstheme="majorBidi"/>
          <w:color w:val="212121"/>
          <w:sz w:val="24"/>
          <w:szCs w:val="24"/>
          <w:shd w:val="clear" w:color="auto" w:fill="FFFFFF"/>
        </w:rPr>
        <w:t xml:space="preserve">Morita N, et al., </w:t>
      </w:r>
      <w:r>
        <w:rPr>
          <w:rFonts w:asciiTheme="majorBidi" w:hAnsiTheme="majorBidi" w:cstheme="majorBidi"/>
          <w:i/>
          <w:iCs/>
          <w:color w:val="212121"/>
          <w:sz w:val="24"/>
          <w:szCs w:val="24"/>
          <w:shd w:val="clear" w:color="auto" w:fill="FFFFFF"/>
        </w:rPr>
        <w:t xml:space="preserve">Dynamic susceptibility contrast perfusion weighted imaging in grading of </w:t>
      </w:r>
      <w:proofErr w:type="spellStart"/>
      <w:r>
        <w:rPr>
          <w:rFonts w:asciiTheme="majorBidi" w:hAnsiTheme="majorBidi" w:cstheme="majorBidi"/>
          <w:i/>
          <w:iCs/>
          <w:color w:val="212121"/>
          <w:sz w:val="24"/>
          <w:szCs w:val="24"/>
          <w:shd w:val="clear" w:color="auto" w:fill="FFFFFF"/>
        </w:rPr>
        <w:t>nonenhancing</w:t>
      </w:r>
      <w:proofErr w:type="spellEnd"/>
      <w:r>
        <w:rPr>
          <w:rFonts w:asciiTheme="majorBidi" w:hAnsiTheme="majorBidi" w:cstheme="majorBidi"/>
          <w:i/>
          <w:iCs/>
          <w:color w:val="212121"/>
          <w:sz w:val="24"/>
          <w:szCs w:val="24"/>
          <w:shd w:val="clear" w:color="auto" w:fill="FFFFFF"/>
        </w:rPr>
        <w:t xml:space="preserve"> </w:t>
      </w:r>
      <w:proofErr w:type="spellStart"/>
      <w:r>
        <w:rPr>
          <w:rFonts w:asciiTheme="majorBidi" w:hAnsiTheme="majorBidi" w:cstheme="majorBidi"/>
          <w:i/>
          <w:iCs/>
          <w:color w:val="212121"/>
          <w:sz w:val="24"/>
          <w:szCs w:val="24"/>
          <w:shd w:val="clear" w:color="auto" w:fill="FFFFFF"/>
        </w:rPr>
        <w:t>astrocytomas</w:t>
      </w:r>
      <w:proofErr w:type="spellEnd"/>
      <w:r>
        <w:rPr>
          <w:rFonts w:asciiTheme="majorBidi" w:hAnsiTheme="majorBidi" w:cstheme="majorBidi"/>
          <w:color w:val="212121"/>
          <w:sz w:val="24"/>
          <w:szCs w:val="24"/>
          <w:shd w:val="clear" w:color="auto" w:fill="FFFFFF"/>
        </w:rPr>
        <w:t xml:space="preserve">. J </w:t>
      </w:r>
      <w:proofErr w:type="spellStart"/>
      <w:r>
        <w:rPr>
          <w:rFonts w:asciiTheme="majorBidi" w:hAnsiTheme="majorBidi" w:cstheme="majorBidi"/>
          <w:color w:val="212121"/>
          <w:sz w:val="24"/>
          <w:szCs w:val="24"/>
          <w:shd w:val="clear" w:color="auto" w:fill="FFFFFF"/>
        </w:rPr>
        <w:t>Magn</w:t>
      </w:r>
      <w:proofErr w:type="spellEnd"/>
      <w:r>
        <w:rPr>
          <w:rFonts w:asciiTheme="majorBidi" w:hAnsiTheme="majorBidi" w:cstheme="majorBidi"/>
          <w:color w:val="212121"/>
          <w:sz w:val="24"/>
          <w:szCs w:val="24"/>
          <w:shd w:val="clear" w:color="auto" w:fill="FFFFFF"/>
        </w:rPr>
        <w:t xml:space="preserve"> </w:t>
      </w:r>
      <w:proofErr w:type="spellStart"/>
      <w:r>
        <w:rPr>
          <w:rFonts w:asciiTheme="majorBidi" w:hAnsiTheme="majorBidi" w:cstheme="majorBidi"/>
          <w:color w:val="212121"/>
          <w:sz w:val="24"/>
          <w:szCs w:val="24"/>
          <w:shd w:val="clear" w:color="auto" w:fill="FFFFFF"/>
        </w:rPr>
        <w:t>Reson</w:t>
      </w:r>
      <w:proofErr w:type="spellEnd"/>
      <w:r>
        <w:rPr>
          <w:rFonts w:asciiTheme="majorBidi" w:hAnsiTheme="majorBidi" w:cstheme="majorBidi"/>
          <w:color w:val="212121"/>
          <w:sz w:val="24"/>
          <w:szCs w:val="24"/>
          <w:shd w:val="clear" w:color="auto" w:fill="FFFFFF"/>
        </w:rPr>
        <w:t xml:space="preserve"> Imaging, 2010. 32(4): p. 803‐808. DOI:10.1002/jmri.22324.</w:t>
      </w:r>
    </w:p>
    <w:p w14:paraId="576C60F8" w14:textId="77777777" w:rsidR="00771A6B" w:rsidRDefault="00771A6B" w:rsidP="00771A6B">
      <w:pPr>
        <w:pStyle w:val="ListParagraph"/>
        <w:numPr>
          <w:ilvl w:val="0"/>
          <w:numId w:val="1"/>
        </w:numPr>
        <w:spacing w:before="240" w:line="480" w:lineRule="auto"/>
        <w:rPr>
          <w:rFonts w:asciiTheme="majorBidi" w:hAnsiTheme="majorBidi" w:cstheme="majorBidi"/>
          <w:sz w:val="24"/>
          <w:szCs w:val="24"/>
        </w:rPr>
      </w:pPr>
      <w:proofErr w:type="spellStart"/>
      <w:r>
        <w:rPr>
          <w:rFonts w:asciiTheme="majorBidi" w:hAnsiTheme="majorBidi" w:cstheme="majorBidi"/>
          <w:color w:val="212121"/>
          <w:sz w:val="24"/>
          <w:szCs w:val="24"/>
          <w:shd w:val="clear" w:color="auto" w:fill="FFFFFF"/>
        </w:rPr>
        <w:t>Forst</w:t>
      </w:r>
      <w:proofErr w:type="spellEnd"/>
      <w:r>
        <w:rPr>
          <w:rFonts w:asciiTheme="majorBidi" w:hAnsiTheme="majorBidi" w:cstheme="majorBidi"/>
          <w:color w:val="212121"/>
          <w:sz w:val="24"/>
          <w:szCs w:val="24"/>
          <w:shd w:val="clear" w:color="auto" w:fill="FFFFFF"/>
        </w:rPr>
        <w:t xml:space="preserve"> D.A., et al., </w:t>
      </w:r>
      <w:r>
        <w:rPr>
          <w:rFonts w:asciiTheme="majorBidi" w:hAnsiTheme="majorBidi" w:cstheme="majorBidi"/>
          <w:i/>
          <w:iCs/>
          <w:color w:val="212121"/>
          <w:sz w:val="24"/>
          <w:szCs w:val="24"/>
          <w:shd w:val="clear" w:color="auto" w:fill="FFFFFF"/>
        </w:rPr>
        <w:t>Low-grade gliomas.</w:t>
      </w:r>
      <w:r>
        <w:rPr>
          <w:rFonts w:asciiTheme="majorBidi" w:hAnsiTheme="majorBidi" w:cstheme="majorBidi"/>
          <w:color w:val="212121"/>
          <w:sz w:val="24"/>
          <w:szCs w:val="24"/>
          <w:shd w:val="clear" w:color="auto" w:fill="FFFFFF"/>
        </w:rPr>
        <w:t> Oncologist, 2014. 19(4): p. 403‐413. DOI:10.1634/theoncologist.2013-0345.</w:t>
      </w:r>
    </w:p>
    <w:p w14:paraId="73D0EC52" w14:textId="77777777" w:rsidR="00771A6B" w:rsidRDefault="00771A6B" w:rsidP="00771A6B">
      <w:pPr>
        <w:pStyle w:val="EndNoteBibliography"/>
        <w:numPr>
          <w:ilvl w:val="0"/>
          <w:numId w:val="1"/>
        </w:numPr>
        <w:spacing w:after="0" w:line="480" w:lineRule="auto"/>
        <w:rPr>
          <w:rFonts w:asciiTheme="majorBidi" w:hAnsiTheme="majorBidi" w:cstheme="majorBidi"/>
          <w:sz w:val="24"/>
          <w:szCs w:val="24"/>
        </w:rPr>
      </w:pPr>
      <w:r>
        <w:rPr>
          <w:rFonts w:asciiTheme="majorBidi" w:hAnsiTheme="majorBidi" w:cstheme="majorBidi"/>
          <w:color w:val="212121"/>
          <w:sz w:val="24"/>
          <w:szCs w:val="24"/>
          <w:shd w:val="clear" w:color="auto" w:fill="FFFFFF"/>
        </w:rPr>
        <w:t xml:space="preserve">Dixit K, Raizer J. </w:t>
      </w:r>
      <w:r>
        <w:rPr>
          <w:rFonts w:asciiTheme="majorBidi" w:hAnsiTheme="majorBidi" w:cstheme="majorBidi"/>
          <w:i/>
          <w:iCs/>
          <w:color w:val="212121"/>
          <w:sz w:val="24"/>
          <w:szCs w:val="24"/>
          <w:shd w:val="clear" w:color="auto" w:fill="FFFFFF"/>
        </w:rPr>
        <w:t>Newer Strategies for the Management of Low-Grade Gliomas</w:t>
      </w:r>
      <w:r>
        <w:rPr>
          <w:rFonts w:asciiTheme="majorBidi" w:hAnsiTheme="majorBidi" w:cstheme="majorBidi"/>
          <w:color w:val="212121"/>
          <w:sz w:val="24"/>
          <w:szCs w:val="24"/>
          <w:shd w:val="clear" w:color="auto" w:fill="FFFFFF"/>
        </w:rPr>
        <w:t xml:space="preserve">. Oncology (Williston Park), 2017. 31(9): p680-685. DOI: </w:t>
      </w:r>
      <w:r>
        <w:rPr>
          <w:rFonts w:asciiTheme="majorBidi" w:eastAsia="Times New Roman" w:hAnsiTheme="majorBidi" w:cstheme="majorBidi"/>
          <w:color w:val="212121"/>
          <w:sz w:val="24"/>
          <w:szCs w:val="24"/>
        </w:rPr>
        <w:t>29071695.</w:t>
      </w:r>
    </w:p>
    <w:p w14:paraId="31070B03" w14:textId="77777777" w:rsidR="00771A6B" w:rsidRDefault="00771A6B" w:rsidP="00771A6B">
      <w:pPr>
        <w:pStyle w:val="EndNoteBibliography"/>
        <w:numPr>
          <w:ilvl w:val="0"/>
          <w:numId w:val="1"/>
        </w:numPr>
        <w:spacing w:after="0" w:line="480" w:lineRule="auto"/>
        <w:rPr>
          <w:rFonts w:asciiTheme="majorBidi" w:hAnsiTheme="majorBidi" w:cstheme="majorBidi"/>
          <w:sz w:val="24"/>
          <w:szCs w:val="24"/>
        </w:rPr>
      </w:pPr>
      <w:r>
        <w:rPr>
          <w:rFonts w:asciiTheme="majorBidi" w:hAnsiTheme="majorBidi" w:cstheme="majorBidi"/>
          <w:color w:val="212121"/>
          <w:sz w:val="24"/>
          <w:szCs w:val="24"/>
          <w:shd w:val="clear" w:color="auto" w:fill="FFFFFF"/>
        </w:rPr>
        <w:t xml:space="preserve">Garcia C.R., et al., </w:t>
      </w:r>
      <w:r>
        <w:rPr>
          <w:rFonts w:asciiTheme="majorBidi" w:hAnsiTheme="majorBidi" w:cstheme="majorBidi"/>
          <w:i/>
          <w:iCs/>
          <w:color w:val="212121"/>
          <w:sz w:val="24"/>
          <w:szCs w:val="24"/>
          <w:shd w:val="clear" w:color="auto" w:fill="FFFFFF"/>
        </w:rPr>
        <w:t>Comprehensive evaluation of treatment and outcomes of low-grade diffuse gliomas.</w:t>
      </w:r>
      <w:r>
        <w:rPr>
          <w:rFonts w:asciiTheme="majorBidi" w:hAnsiTheme="majorBidi" w:cstheme="majorBidi"/>
          <w:color w:val="212121"/>
          <w:sz w:val="24"/>
          <w:szCs w:val="24"/>
          <w:shd w:val="clear" w:color="auto" w:fill="FFFFFF"/>
        </w:rPr>
        <w:t xml:space="preserve"> </w:t>
      </w:r>
      <w:r>
        <w:rPr>
          <w:rFonts w:asciiTheme="majorBidi" w:hAnsiTheme="majorBidi" w:cstheme="majorBidi"/>
          <w:i/>
          <w:iCs/>
          <w:color w:val="212121"/>
          <w:sz w:val="24"/>
          <w:szCs w:val="24"/>
        </w:rPr>
        <w:t>PLoS One</w:t>
      </w:r>
      <w:r>
        <w:rPr>
          <w:rFonts w:asciiTheme="majorBidi" w:hAnsiTheme="majorBidi" w:cstheme="majorBidi"/>
          <w:color w:val="212121"/>
          <w:sz w:val="24"/>
          <w:szCs w:val="24"/>
          <w:shd w:val="clear" w:color="auto" w:fill="FFFFFF"/>
        </w:rPr>
        <w:t>, 2018. 13(9): p. e0203639 DOI:10.1371/journal.pone.0203639.</w:t>
      </w:r>
    </w:p>
    <w:p w14:paraId="763E4A6D" w14:textId="77777777" w:rsidR="00771A6B" w:rsidRDefault="00771A6B" w:rsidP="00771A6B">
      <w:pPr>
        <w:pStyle w:val="ListParagraph"/>
        <w:numPr>
          <w:ilvl w:val="0"/>
          <w:numId w:val="1"/>
        </w:numPr>
        <w:spacing w:line="480" w:lineRule="auto"/>
        <w:rPr>
          <w:rFonts w:asciiTheme="majorBidi" w:hAnsiTheme="majorBidi" w:cstheme="majorBidi"/>
          <w:sz w:val="24"/>
          <w:szCs w:val="24"/>
        </w:rPr>
      </w:pPr>
      <w:r>
        <w:rPr>
          <w:rFonts w:asciiTheme="majorBidi" w:hAnsiTheme="majorBidi" w:cstheme="majorBidi"/>
          <w:sz w:val="24"/>
          <w:szCs w:val="24"/>
        </w:rPr>
        <w:t xml:space="preserve">Alkanhal, H., Das, K. and Poptani, H. </w:t>
      </w:r>
      <w:r>
        <w:rPr>
          <w:rFonts w:asciiTheme="majorBidi" w:hAnsiTheme="majorBidi" w:cstheme="majorBidi"/>
          <w:i/>
          <w:iCs/>
          <w:sz w:val="24"/>
          <w:szCs w:val="24"/>
        </w:rPr>
        <w:t>Diffusion and perfusion weighted magnetic resonance imaging methods in non-enhancing gliomas</w:t>
      </w:r>
      <w:r>
        <w:rPr>
          <w:rFonts w:asciiTheme="majorBidi" w:hAnsiTheme="majorBidi" w:cstheme="majorBidi"/>
          <w:sz w:val="24"/>
          <w:szCs w:val="24"/>
        </w:rPr>
        <w:t>, World Neurosurgery. 2020. DOI: 10.1016/j.wneu.2020.05.278.</w:t>
      </w:r>
    </w:p>
    <w:p w14:paraId="4EBA3DB8" w14:textId="77777777" w:rsidR="00771A6B" w:rsidRDefault="00771A6B" w:rsidP="00771A6B">
      <w:pPr>
        <w:pStyle w:val="ListParagraph"/>
        <w:numPr>
          <w:ilvl w:val="0"/>
          <w:numId w:val="1"/>
        </w:numPr>
        <w:spacing w:before="240" w:line="480" w:lineRule="auto"/>
        <w:rPr>
          <w:rFonts w:asciiTheme="majorBidi" w:hAnsiTheme="majorBidi" w:cstheme="majorBidi"/>
          <w:sz w:val="24"/>
          <w:szCs w:val="24"/>
        </w:rPr>
      </w:pPr>
      <w:r>
        <w:rPr>
          <w:rFonts w:asciiTheme="majorBidi" w:hAnsiTheme="majorBidi" w:cstheme="majorBidi"/>
          <w:sz w:val="24"/>
          <w:szCs w:val="24"/>
        </w:rPr>
        <w:t xml:space="preserve">Fan, G.G., et al., </w:t>
      </w:r>
      <w:r>
        <w:rPr>
          <w:rFonts w:asciiTheme="majorBidi" w:hAnsiTheme="majorBidi" w:cstheme="majorBidi"/>
          <w:i/>
          <w:sz w:val="24"/>
          <w:szCs w:val="24"/>
        </w:rPr>
        <w:t>Usefulness of diffusion/perfusion-weighted MRI in patients with non-enhancing supratentorial brain gliomas: a valuable tool to predict tumour grading?</w:t>
      </w:r>
      <w:r>
        <w:rPr>
          <w:rFonts w:asciiTheme="majorBidi" w:hAnsiTheme="majorBidi" w:cstheme="majorBidi"/>
          <w:sz w:val="24"/>
          <w:szCs w:val="24"/>
        </w:rPr>
        <w:t xml:space="preserve"> Br J </w:t>
      </w:r>
      <w:proofErr w:type="spellStart"/>
      <w:r>
        <w:rPr>
          <w:rFonts w:asciiTheme="majorBidi" w:hAnsiTheme="majorBidi" w:cstheme="majorBidi"/>
          <w:sz w:val="24"/>
          <w:szCs w:val="24"/>
        </w:rPr>
        <w:t>Radiol</w:t>
      </w:r>
      <w:proofErr w:type="spellEnd"/>
      <w:r>
        <w:rPr>
          <w:rFonts w:asciiTheme="majorBidi" w:hAnsiTheme="majorBidi" w:cstheme="majorBidi"/>
          <w:sz w:val="24"/>
          <w:szCs w:val="24"/>
        </w:rPr>
        <w:t xml:space="preserve">, 2006. </w:t>
      </w:r>
      <w:r>
        <w:rPr>
          <w:rFonts w:asciiTheme="majorBidi" w:hAnsiTheme="majorBidi" w:cstheme="majorBidi"/>
          <w:b/>
          <w:sz w:val="24"/>
          <w:szCs w:val="24"/>
        </w:rPr>
        <w:t>79</w:t>
      </w:r>
      <w:r>
        <w:rPr>
          <w:rFonts w:asciiTheme="majorBidi" w:hAnsiTheme="majorBidi" w:cstheme="majorBidi"/>
          <w:sz w:val="24"/>
          <w:szCs w:val="24"/>
        </w:rPr>
        <w:t>(944): p. 652-8. DOI: 10.1259/</w:t>
      </w:r>
      <w:proofErr w:type="spellStart"/>
      <w:r>
        <w:rPr>
          <w:rFonts w:asciiTheme="majorBidi" w:hAnsiTheme="majorBidi" w:cstheme="majorBidi"/>
          <w:sz w:val="24"/>
          <w:szCs w:val="24"/>
        </w:rPr>
        <w:t>bjr</w:t>
      </w:r>
      <w:proofErr w:type="spellEnd"/>
      <w:r>
        <w:rPr>
          <w:rFonts w:asciiTheme="majorBidi" w:hAnsiTheme="majorBidi" w:cstheme="majorBidi"/>
          <w:sz w:val="24"/>
          <w:szCs w:val="24"/>
        </w:rPr>
        <w:t>/25349497.</w:t>
      </w:r>
    </w:p>
    <w:p w14:paraId="59DE9B14" w14:textId="77777777" w:rsidR="00771A6B" w:rsidRDefault="00771A6B" w:rsidP="00771A6B">
      <w:pPr>
        <w:pStyle w:val="ListParagraph"/>
        <w:numPr>
          <w:ilvl w:val="0"/>
          <w:numId w:val="1"/>
        </w:numPr>
        <w:spacing w:before="240" w:line="480" w:lineRule="auto"/>
        <w:rPr>
          <w:rFonts w:asciiTheme="majorBidi" w:hAnsiTheme="majorBidi" w:cstheme="majorBidi"/>
          <w:sz w:val="24"/>
          <w:szCs w:val="24"/>
        </w:rPr>
      </w:pPr>
      <w:proofErr w:type="spellStart"/>
      <w:r>
        <w:rPr>
          <w:rFonts w:asciiTheme="majorBidi" w:hAnsiTheme="majorBidi" w:cstheme="majorBidi"/>
          <w:sz w:val="24"/>
          <w:szCs w:val="24"/>
        </w:rPr>
        <w:t>Goebell</w:t>
      </w:r>
      <w:proofErr w:type="spellEnd"/>
      <w:r>
        <w:rPr>
          <w:rFonts w:asciiTheme="majorBidi" w:hAnsiTheme="majorBidi" w:cstheme="majorBidi"/>
          <w:sz w:val="24"/>
          <w:szCs w:val="24"/>
        </w:rPr>
        <w:t xml:space="preserve">, E., et al., </w:t>
      </w:r>
      <w:proofErr w:type="gramStart"/>
      <w:r>
        <w:rPr>
          <w:rFonts w:asciiTheme="majorBidi" w:hAnsiTheme="majorBidi" w:cstheme="majorBidi"/>
          <w:i/>
          <w:sz w:val="24"/>
          <w:szCs w:val="24"/>
        </w:rPr>
        <w:t>Low-grade</w:t>
      </w:r>
      <w:proofErr w:type="gramEnd"/>
      <w:r>
        <w:rPr>
          <w:rFonts w:asciiTheme="majorBidi" w:hAnsiTheme="majorBidi" w:cstheme="majorBidi"/>
          <w:i/>
          <w:sz w:val="24"/>
          <w:szCs w:val="24"/>
        </w:rPr>
        <w:t xml:space="preserve"> and anaplastic gliomas: differences in architecture evaluated with diffusion-tensor MR imaging.</w:t>
      </w:r>
      <w:r>
        <w:rPr>
          <w:rFonts w:asciiTheme="majorBidi" w:hAnsiTheme="majorBidi" w:cstheme="majorBidi"/>
          <w:sz w:val="24"/>
          <w:szCs w:val="24"/>
        </w:rPr>
        <w:t xml:space="preserve"> Radiology, 2006. </w:t>
      </w:r>
      <w:r>
        <w:rPr>
          <w:rFonts w:asciiTheme="majorBidi" w:hAnsiTheme="majorBidi" w:cstheme="majorBidi"/>
          <w:b/>
          <w:sz w:val="24"/>
          <w:szCs w:val="24"/>
        </w:rPr>
        <w:t>239</w:t>
      </w:r>
      <w:r>
        <w:rPr>
          <w:rFonts w:asciiTheme="majorBidi" w:hAnsiTheme="majorBidi" w:cstheme="majorBidi"/>
          <w:sz w:val="24"/>
          <w:szCs w:val="24"/>
        </w:rPr>
        <w:t>(1): p. 217-22. DOI: 10.1148/radiol.2383050059.</w:t>
      </w:r>
    </w:p>
    <w:p w14:paraId="4BF022EF" w14:textId="77777777" w:rsidR="00771A6B" w:rsidRDefault="00771A6B" w:rsidP="00771A6B">
      <w:pPr>
        <w:pStyle w:val="ListParagraph"/>
        <w:numPr>
          <w:ilvl w:val="0"/>
          <w:numId w:val="1"/>
        </w:numPr>
        <w:spacing w:before="240" w:line="480" w:lineRule="auto"/>
        <w:rPr>
          <w:rFonts w:asciiTheme="majorBidi" w:hAnsiTheme="majorBidi" w:cstheme="majorBidi"/>
          <w:sz w:val="24"/>
          <w:szCs w:val="24"/>
        </w:rPr>
      </w:pPr>
      <w:r>
        <w:rPr>
          <w:rFonts w:asciiTheme="majorBidi" w:hAnsiTheme="majorBidi" w:cstheme="majorBidi"/>
          <w:sz w:val="24"/>
          <w:szCs w:val="24"/>
        </w:rPr>
        <w:t xml:space="preserve">Lee, H.Y., et al., </w:t>
      </w:r>
      <w:r>
        <w:rPr>
          <w:rFonts w:asciiTheme="majorBidi" w:hAnsiTheme="majorBidi" w:cstheme="majorBidi"/>
          <w:i/>
          <w:sz w:val="24"/>
          <w:szCs w:val="24"/>
        </w:rPr>
        <w:t>Diffusion-tensor imaging for glioma grading at 3-T magnetic resonance imaging: analysis of fractional anisotropy and mean diffusivity.</w:t>
      </w:r>
      <w:r>
        <w:rPr>
          <w:rFonts w:asciiTheme="majorBidi" w:hAnsiTheme="majorBidi" w:cstheme="majorBidi"/>
          <w:sz w:val="24"/>
          <w:szCs w:val="24"/>
        </w:rPr>
        <w:t xml:space="preserve"> Journal of computer assisted tomography, 2008. </w:t>
      </w:r>
      <w:r>
        <w:rPr>
          <w:rFonts w:asciiTheme="majorBidi" w:hAnsiTheme="majorBidi" w:cstheme="majorBidi"/>
          <w:b/>
          <w:sz w:val="24"/>
          <w:szCs w:val="24"/>
        </w:rPr>
        <w:t>32</w:t>
      </w:r>
      <w:r>
        <w:rPr>
          <w:rFonts w:asciiTheme="majorBidi" w:hAnsiTheme="majorBidi" w:cstheme="majorBidi"/>
          <w:sz w:val="24"/>
          <w:szCs w:val="24"/>
        </w:rPr>
        <w:t xml:space="preserve">(2): p. 298-303. </w:t>
      </w:r>
      <w:r>
        <w:rPr>
          <w:rFonts w:asciiTheme="majorBidi" w:hAnsiTheme="majorBidi" w:cstheme="majorBidi"/>
          <w:color w:val="212121"/>
          <w:sz w:val="24"/>
          <w:szCs w:val="24"/>
          <w:shd w:val="clear" w:color="auto" w:fill="FFFFFF"/>
        </w:rPr>
        <w:t>DOI:10.1097/RCT.0b013e318076b44d.</w:t>
      </w:r>
    </w:p>
    <w:p w14:paraId="56790E67" w14:textId="77777777" w:rsidR="00771A6B" w:rsidRDefault="00771A6B" w:rsidP="00771A6B">
      <w:pPr>
        <w:pStyle w:val="ListParagraph"/>
        <w:numPr>
          <w:ilvl w:val="0"/>
          <w:numId w:val="1"/>
        </w:numPr>
        <w:spacing w:before="240" w:line="480" w:lineRule="auto"/>
        <w:rPr>
          <w:rFonts w:asciiTheme="majorBidi" w:hAnsiTheme="majorBidi" w:cstheme="majorBidi"/>
          <w:sz w:val="24"/>
          <w:szCs w:val="24"/>
        </w:rPr>
      </w:pPr>
      <w:r>
        <w:rPr>
          <w:rFonts w:asciiTheme="majorBidi" w:hAnsiTheme="majorBidi" w:cstheme="majorBidi"/>
          <w:sz w:val="24"/>
          <w:szCs w:val="24"/>
        </w:rPr>
        <w:t xml:space="preserve">Inoue, T., et al., </w:t>
      </w:r>
      <w:r>
        <w:rPr>
          <w:rFonts w:asciiTheme="majorBidi" w:hAnsiTheme="majorBidi" w:cstheme="majorBidi"/>
          <w:i/>
          <w:sz w:val="24"/>
          <w:szCs w:val="24"/>
        </w:rPr>
        <w:t>Diffusion tensor imaging for preoperative evaluation of tumor grade in gliomas.</w:t>
      </w:r>
      <w:r>
        <w:rPr>
          <w:rFonts w:asciiTheme="majorBidi" w:hAnsiTheme="majorBidi" w:cstheme="majorBidi"/>
          <w:sz w:val="24"/>
          <w:szCs w:val="24"/>
        </w:rPr>
        <w:t xml:space="preserve"> Clin Neurol </w:t>
      </w:r>
      <w:proofErr w:type="spellStart"/>
      <w:r>
        <w:rPr>
          <w:rFonts w:asciiTheme="majorBidi" w:hAnsiTheme="majorBidi" w:cstheme="majorBidi"/>
          <w:sz w:val="24"/>
          <w:szCs w:val="24"/>
        </w:rPr>
        <w:t>Neurosurg</w:t>
      </w:r>
      <w:proofErr w:type="spellEnd"/>
      <w:r>
        <w:rPr>
          <w:rFonts w:asciiTheme="majorBidi" w:hAnsiTheme="majorBidi" w:cstheme="majorBidi"/>
          <w:sz w:val="24"/>
          <w:szCs w:val="24"/>
        </w:rPr>
        <w:t xml:space="preserve">, 2005. </w:t>
      </w:r>
      <w:r>
        <w:rPr>
          <w:rFonts w:asciiTheme="majorBidi" w:hAnsiTheme="majorBidi" w:cstheme="majorBidi"/>
          <w:b/>
          <w:sz w:val="24"/>
          <w:szCs w:val="24"/>
        </w:rPr>
        <w:t>107</w:t>
      </w:r>
      <w:r>
        <w:rPr>
          <w:rFonts w:asciiTheme="majorBidi" w:hAnsiTheme="majorBidi" w:cstheme="majorBidi"/>
          <w:sz w:val="24"/>
          <w:szCs w:val="24"/>
        </w:rPr>
        <w:t>(3): p. 174-80. DOI: 10.1016/j.clineuro.2004.06.011.</w:t>
      </w:r>
    </w:p>
    <w:p w14:paraId="7D2A6E9D" w14:textId="77777777" w:rsidR="00771A6B" w:rsidRDefault="00771A6B" w:rsidP="00771A6B">
      <w:pPr>
        <w:pStyle w:val="ListParagraph"/>
        <w:numPr>
          <w:ilvl w:val="0"/>
          <w:numId w:val="1"/>
        </w:numPr>
        <w:spacing w:before="240" w:line="480" w:lineRule="auto"/>
        <w:rPr>
          <w:rFonts w:asciiTheme="majorBidi" w:hAnsiTheme="majorBidi" w:cstheme="majorBidi"/>
          <w:sz w:val="24"/>
          <w:szCs w:val="24"/>
        </w:rPr>
      </w:pPr>
      <w:proofErr w:type="spellStart"/>
      <w:r>
        <w:rPr>
          <w:rFonts w:asciiTheme="majorBidi" w:hAnsiTheme="majorBidi" w:cstheme="majorBidi"/>
          <w:sz w:val="24"/>
          <w:szCs w:val="24"/>
        </w:rPr>
        <w:t>Beppu</w:t>
      </w:r>
      <w:proofErr w:type="spellEnd"/>
      <w:r>
        <w:rPr>
          <w:rFonts w:asciiTheme="majorBidi" w:hAnsiTheme="majorBidi" w:cstheme="majorBidi"/>
          <w:sz w:val="24"/>
          <w:szCs w:val="24"/>
        </w:rPr>
        <w:t xml:space="preserve">, T., et al., </w:t>
      </w:r>
      <w:r>
        <w:rPr>
          <w:rFonts w:asciiTheme="majorBidi" w:hAnsiTheme="majorBidi" w:cstheme="majorBidi"/>
          <w:i/>
          <w:sz w:val="24"/>
          <w:szCs w:val="24"/>
        </w:rPr>
        <w:t>Measurement of fractional anisotropy using diffusion tensor MRI in supratentorial astrocytic tumors.</w:t>
      </w:r>
      <w:r>
        <w:rPr>
          <w:rFonts w:asciiTheme="majorBidi" w:hAnsiTheme="majorBidi" w:cstheme="majorBidi"/>
          <w:sz w:val="24"/>
          <w:szCs w:val="24"/>
        </w:rPr>
        <w:t xml:space="preserve"> J </w:t>
      </w:r>
      <w:proofErr w:type="spellStart"/>
      <w:r>
        <w:rPr>
          <w:rFonts w:asciiTheme="majorBidi" w:hAnsiTheme="majorBidi" w:cstheme="majorBidi"/>
          <w:sz w:val="24"/>
          <w:szCs w:val="24"/>
        </w:rPr>
        <w:t>Neurooncol</w:t>
      </w:r>
      <w:proofErr w:type="spellEnd"/>
      <w:r>
        <w:rPr>
          <w:rFonts w:asciiTheme="majorBidi" w:hAnsiTheme="majorBidi" w:cstheme="majorBidi"/>
          <w:sz w:val="24"/>
          <w:szCs w:val="24"/>
        </w:rPr>
        <w:t xml:space="preserve">, 2003. </w:t>
      </w:r>
      <w:r>
        <w:rPr>
          <w:rFonts w:asciiTheme="majorBidi" w:hAnsiTheme="majorBidi" w:cstheme="majorBidi"/>
          <w:b/>
          <w:sz w:val="24"/>
          <w:szCs w:val="24"/>
        </w:rPr>
        <w:t>63</w:t>
      </w:r>
      <w:r>
        <w:rPr>
          <w:rFonts w:asciiTheme="majorBidi" w:hAnsiTheme="majorBidi" w:cstheme="majorBidi"/>
          <w:sz w:val="24"/>
          <w:szCs w:val="24"/>
        </w:rPr>
        <w:t>(2): p. 109-16. DOI: 10.1023/a:1023977520909.</w:t>
      </w:r>
    </w:p>
    <w:p w14:paraId="5FE27E23" w14:textId="77777777" w:rsidR="00771A6B" w:rsidRDefault="00771A6B" w:rsidP="00771A6B">
      <w:pPr>
        <w:pStyle w:val="ListParagraph"/>
        <w:numPr>
          <w:ilvl w:val="0"/>
          <w:numId w:val="1"/>
        </w:numPr>
        <w:spacing w:before="240" w:line="480" w:lineRule="auto"/>
        <w:rPr>
          <w:rFonts w:asciiTheme="majorBidi" w:hAnsiTheme="majorBidi" w:cstheme="majorBidi"/>
          <w:sz w:val="24"/>
          <w:szCs w:val="24"/>
        </w:rPr>
      </w:pPr>
      <w:r>
        <w:rPr>
          <w:rFonts w:asciiTheme="majorBidi" w:hAnsiTheme="majorBidi" w:cstheme="majorBidi"/>
          <w:sz w:val="24"/>
          <w:szCs w:val="24"/>
        </w:rPr>
        <w:t xml:space="preserve">Saini, J., et al., </w:t>
      </w:r>
      <w:r>
        <w:rPr>
          <w:rFonts w:asciiTheme="majorBidi" w:hAnsiTheme="majorBidi" w:cstheme="majorBidi"/>
          <w:i/>
          <w:sz w:val="24"/>
          <w:szCs w:val="24"/>
        </w:rPr>
        <w:t xml:space="preserve">Comparative evaluation of cerebral gliomas using </w:t>
      </w:r>
      <w:proofErr w:type="spellStart"/>
      <w:r>
        <w:rPr>
          <w:rFonts w:asciiTheme="majorBidi" w:hAnsiTheme="majorBidi" w:cstheme="majorBidi"/>
          <w:i/>
          <w:sz w:val="24"/>
          <w:szCs w:val="24"/>
        </w:rPr>
        <w:t>rCBV</w:t>
      </w:r>
      <w:proofErr w:type="spellEnd"/>
      <w:r>
        <w:rPr>
          <w:rFonts w:asciiTheme="majorBidi" w:hAnsiTheme="majorBidi" w:cstheme="majorBidi"/>
          <w:i/>
          <w:sz w:val="24"/>
          <w:szCs w:val="24"/>
        </w:rPr>
        <w:t xml:space="preserve"> measurements during sequential acquisition of T1-perfusion and T2*-perfusion MRI</w:t>
      </w:r>
      <w:r>
        <w:rPr>
          <w:rFonts w:asciiTheme="majorBidi" w:hAnsiTheme="majorBidi" w:cstheme="majorBidi"/>
          <w:sz w:val="24"/>
          <w:szCs w:val="24"/>
        </w:rPr>
        <w:t>. 2019.</w:t>
      </w:r>
      <w:r>
        <w:rPr>
          <w:rFonts w:asciiTheme="majorBidi" w:hAnsiTheme="majorBidi" w:cstheme="majorBidi"/>
          <w:color w:val="333333"/>
          <w:sz w:val="24"/>
          <w:szCs w:val="24"/>
          <w:shd w:val="clear" w:color="auto" w:fill="F5F5F5"/>
        </w:rPr>
        <w:t xml:space="preserve"> </w:t>
      </w:r>
      <w:r>
        <w:rPr>
          <w:rFonts w:asciiTheme="majorBidi" w:hAnsiTheme="majorBidi" w:cstheme="majorBidi"/>
          <w:color w:val="000000" w:themeColor="text1"/>
          <w:sz w:val="24"/>
          <w:szCs w:val="24"/>
          <w:shd w:val="clear" w:color="auto" w:fill="F5F5F5"/>
          <w:lang w:val="en-GB"/>
        </w:rPr>
        <w:t>14(4): p. e0215400. DOI: 10.1371/journal.pone.0215400.</w:t>
      </w:r>
    </w:p>
    <w:p w14:paraId="0F0DDD5C" w14:textId="77777777" w:rsidR="00771A6B" w:rsidRDefault="00771A6B" w:rsidP="00771A6B">
      <w:pPr>
        <w:pStyle w:val="ListParagraph"/>
        <w:numPr>
          <w:ilvl w:val="0"/>
          <w:numId w:val="1"/>
        </w:numPr>
        <w:spacing w:before="240" w:line="480" w:lineRule="auto"/>
        <w:rPr>
          <w:rFonts w:asciiTheme="majorBidi" w:hAnsiTheme="majorBidi" w:cstheme="majorBidi"/>
          <w:sz w:val="24"/>
          <w:szCs w:val="24"/>
        </w:rPr>
      </w:pPr>
      <w:r>
        <w:rPr>
          <w:rFonts w:asciiTheme="majorBidi" w:hAnsiTheme="majorBidi" w:cstheme="majorBidi"/>
          <w:sz w:val="24"/>
          <w:szCs w:val="24"/>
        </w:rPr>
        <w:t xml:space="preserve">Xu, W., et al., </w:t>
      </w:r>
      <w:r>
        <w:rPr>
          <w:rFonts w:asciiTheme="majorBidi" w:hAnsiTheme="majorBidi" w:cstheme="majorBidi"/>
          <w:i/>
          <w:sz w:val="24"/>
          <w:szCs w:val="24"/>
        </w:rPr>
        <w:t>The performance of MR perfusion-weighted imaging for the differentiation of high-grade glioma from primary central nervous system lymphoma: A systematic review and meta-analysis.</w:t>
      </w:r>
      <w:r>
        <w:rPr>
          <w:rFonts w:asciiTheme="majorBidi" w:hAnsiTheme="majorBidi" w:cstheme="majorBidi"/>
          <w:sz w:val="24"/>
          <w:szCs w:val="24"/>
        </w:rPr>
        <w:t xml:space="preserve"> </w:t>
      </w:r>
      <w:proofErr w:type="spellStart"/>
      <w:r>
        <w:rPr>
          <w:rFonts w:asciiTheme="majorBidi" w:hAnsiTheme="majorBidi" w:cstheme="majorBidi"/>
          <w:sz w:val="24"/>
          <w:szCs w:val="24"/>
        </w:rPr>
        <w:t>PLoS</w:t>
      </w:r>
      <w:proofErr w:type="spellEnd"/>
      <w:r>
        <w:rPr>
          <w:rFonts w:asciiTheme="majorBidi" w:hAnsiTheme="majorBidi" w:cstheme="majorBidi"/>
          <w:sz w:val="24"/>
          <w:szCs w:val="24"/>
        </w:rPr>
        <w:t xml:space="preserve"> One, 2017. </w:t>
      </w:r>
      <w:r>
        <w:rPr>
          <w:rFonts w:asciiTheme="majorBidi" w:hAnsiTheme="majorBidi" w:cstheme="majorBidi"/>
          <w:b/>
          <w:sz w:val="24"/>
          <w:szCs w:val="24"/>
        </w:rPr>
        <w:t>12</w:t>
      </w:r>
      <w:r>
        <w:rPr>
          <w:rFonts w:asciiTheme="majorBidi" w:hAnsiTheme="majorBidi" w:cstheme="majorBidi"/>
          <w:sz w:val="24"/>
          <w:szCs w:val="24"/>
        </w:rPr>
        <w:t>(3): p. e0173430. DOI: 10.1371/journal.pone.0173430.</w:t>
      </w:r>
    </w:p>
    <w:p w14:paraId="21F1C154" w14:textId="77777777" w:rsidR="00771A6B" w:rsidRDefault="00771A6B" w:rsidP="00771A6B">
      <w:pPr>
        <w:pStyle w:val="ListParagraph"/>
        <w:numPr>
          <w:ilvl w:val="0"/>
          <w:numId w:val="1"/>
        </w:numPr>
        <w:spacing w:before="240" w:line="48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Duc, N.M., et al., </w:t>
      </w:r>
      <w:r>
        <w:rPr>
          <w:rFonts w:asciiTheme="majorBidi" w:hAnsiTheme="majorBidi" w:cstheme="majorBidi"/>
          <w:i/>
          <w:color w:val="000000" w:themeColor="text1"/>
          <w:sz w:val="24"/>
          <w:szCs w:val="24"/>
        </w:rPr>
        <w:t>Clinical approach of perfusion-weighted imaging.</w:t>
      </w:r>
      <w:r>
        <w:rPr>
          <w:rFonts w:asciiTheme="majorBidi" w:hAnsiTheme="majorBidi" w:cstheme="majorBidi"/>
          <w:color w:val="000000" w:themeColor="text1"/>
          <w:sz w:val="24"/>
          <w:szCs w:val="24"/>
        </w:rPr>
        <w:t xml:space="preserve"> Imaging in Medicine, 2018. </w:t>
      </w:r>
      <w:r>
        <w:rPr>
          <w:rFonts w:asciiTheme="majorBidi" w:hAnsiTheme="majorBidi" w:cstheme="majorBidi"/>
          <w:b/>
          <w:color w:val="000000" w:themeColor="text1"/>
          <w:sz w:val="24"/>
          <w:szCs w:val="24"/>
        </w:rPr>
        <w:t>10</w:t>
      </w:r>
      <w:r>
        <w:rPr>
          <w:rFonts w:asciiTheme="majorBidi" w:hAnsiTheme="majorBidi" w:cstheme="majorBidi"/>
          <w:color w:val="000000" w:themeColor="text1"/>
          <w:sz w:val="24"/>
          <w:szCs w:val="24"/>
        </w:rPr>
        <w:t>(3): p. 69-78.</w:t>
      </w:r>
    </w:p>
    <w:p w14:paraId="5292821D" w14:textId="77777777" w:rsidR="00771A6B" w:rsidRDefault="00771A6B" w:rsidP="00771A6B">
      <w:pPr>
        <w:pStyle w:val="ListParagraph"/>
        <w:numPr>
          <w:ilvl w:val="0"/>
          <w:numId w:val="1"/>
        </w:numPr>
        <w:spacing w:before="240" w:line="480" w:lineRule="auto"/>
        <w:rPr>
          <w:rFonts w:asciiTheme="majorBidi" w:hAnsiTheme="majorBidi" w:cstheme="majorBidi"/>
          <w:color w:val="FF0000"/>
          <w:sz w:val="24"/>
          <w:szCs w:val="24"/>
        </w:rPr>
      </w:pPr>
      <w:r>
        <w:rPr>
          <w:rFonts w:asciiTheme="majorBidi" w:hAnsiTheme="majorBidi" w:cstheme="majorBidi"/>
          <w:sz w:val="24"/>
          <w:szCs w:val="24"/>
        </w:rPr>
        <w:t xml:space="preserve">Barajas, R.F., Jr. and S. Cha, </w:t>
      </w:r>
      <w:r>
        <w:rPr>
          <w:rFonts w:asciiTheme="majorBidi" w:hAnsiTheme="majorBidi" w:cstheme="majorBidi"/>
          <w:i/>
          <w:sz w:val="24"/>
          <w:szCs w:val="24"/>
        </w:rPr>
        <w:t>Benefits of dynamic susceptibility-weighted contrast-enhanced perfusion MRI for glioma diagnosis and therapy.</w:t>
      </w:r>
      <w:r>
        <w:rPr>
          <w:rFonts w:asciiTheme="majorBidi" w:hAnsiTheme="majorBidi" w:cstheme="majorBidi"/>
          <w:sz w:val="24"/>
          <w:szCs w:val="24"/>
        </w:rPr>
        <w:t xml:space="preserve"> CNS Oncol, 2014. </w:t>
      </w:r>
      <w:r>
        <w:rPr>
          <w:rFonts w:asciiTheme="majorBidi" w:hAnsiTheme="majorBidi" w:cstheme="majorBidi"/>
          <w:b/>
          <w:sz w:val="24"/>
          <w:szCs w:val="24"/>
        </w:rPr>
        <w:t>3</w:t>
      </w:r>
      <w:r>
        <w:rPr>
          <w:rFonts w:asciiTheme="majorBidi" w:hAnsiTheme="majorBidi" w:cstheme="majorBidi"/>
          <w:sz w:val="24"/>
          <w:szCs w:val="24"/>
        </w:rPr>
        <w:t>(6): p. 407-19. DOI: 10.2217/cns.14.44.</w:t>
      </w:r>
    </w:p>
    <w:p w14:paraId="59968121" w14:textId="77777777" w:rsidR="00771A6B" w:rsidRDefault="00771A6B" w:rsidP="00771A6B">
      <w:pPr>
        <w:pStyle w:val="ListParagraph"/>
        <w:numPr>
          <w:ilvl w:val="0"/>
          <w:numId w:val="1"/>
        </w:numPr>
        <w:spacing w:before="240" w:line="480" w:lineRule="auto"/>
        <w:rPr>
          <w:rFonts w:asciiTheme="majorBidi" w:hAnsiTheme="majorBidi" w:cstheme="majorBidi"/>
          <w:color w:val="FF0000"/>
          <w:sz w:val="24"/>
          <w:szCs w:val="24"/>
        </w:rPr>
      </w:pPr>
      <w:proofErr w:type="spellStart"/>
      <w:r>
        <w:rPr>
          <w:rFonts w:asciiTheme="majorBidi" w:hAnsiTheme="majorBidi" w:cstheme="majorBidi"/>
          <w:sz w:val="24"/>
          <w:szCs w:val="24"/>
        </w:rPr>
        <w:t>Sahin</w:t>
      </w:r>
      <w:proofErr w:type="spellEnd"/>
      <w:r>
        <w:rPr>
          <w:rFonts w:asciiTheme="majorBidi" w:hAnsiTheme="majorBidi" w:cstheme="majorBidi"/>
          <w:sz w:val="24"/>
          <w:szCs w:val="24"/>
        </w:rPr>
        <w:t xml:space="preserve">, N., et al., </w:t>
      </w:r>
      <w:r>
        <w:rPr>
          <w:rFonts w:asciiTheme="majorBidi" w:hAnsiTheme="majorBidi" w:cstheme="majorBidi"/>
          <w:i/>
          <w:sz w:val="24"/>
          <w:szCs w:val="24"/>
        </w:rPr>
        <w:t xml:space="preserve">Advanced MR Imaging Techniques in the Evaluation of </w:t>
      </w:r>
      <w:proofErr w:type="spellStart"/>
      <w:r>
        <w:rPr>
          <w:rFonts w:asciiTheme="majorBidi" w:hAnsiTheme="majorBidi" w:cstheme="majorBidi"/>
          <w:i/>
          <w:sz w:val="24"/>
          <w:szCs w:val="24"/>
        </w:rPr>
        <w:t>Nonenhancing</w:t>
      </w:r>
      <w:proofErr w:type="spellEnd"/>
      <w:r>
        <w:rPr>
          <w:rFonts w:asciiTheme="majorBidi" w:hAnsiTheme="majorBidi" w:cstheme="majorBidi"/>
          <w:i/>
          <w:sz w:val="24"/>
          <w:szCs w:val="24"/>
        </w:rPr>
        <w:t xml:space="preserve"> Gliomas: Perfusion-Weighted Imaging Compared with Proton Magnetic Resonance Spectroscopy and Tumor Grade.</w:t>
      </w:r>
      <w:r>
        <w:rPr>
          <w:rFonts w:asciiTheme="majorBidi" w:hAnsiTheme="majorBidi" w:cstheme="majorBidi"/>
          <w:sz w:val="24"/>
          <w:szCs w:val="24"/>
        </w:rPr>
        <w:t xml:space="preserve"> Neuroradiology Journal, 2013. </w:t>
      </w:r>
      <w:r>
        <w:rPr>
          <w:rFonts w:asciiTheme="majorBidi" w:hAnsiTheme="majorBidi" w:cstheme="majorBidi"/>
          <w:b/>
          <w:sz w:val="24"/>
          <w:szCs w:val="24"/>
        </w:rPr>
        <w:t>26</w:t>
      </w:r>
      <w:r>
        <w:rPr>
          <w:rFonts w:asciiTheme="majorBidi" w:hAnsiTheme="majorBidi" w:cstheme="majorBidi"/>
          <w:sz w:val="24"/>
          <w:szCs w:val="24"/>
        </w:rPr>
        <w:t>(5): p. 531-541. DOI: 10.1177/197140091302600506.</w:t>
      </w:r>
    </w:p>
    <w:p w14:paraId="7DE4ACB8" w14:textId="77777777" w:rsidR="00771A6B" w:rsidRDefault="00771A6B" w:rsidP="00771A6B">
      <w:pPr>
        <w:pStyle w:val="ListParagraph"/>
        <w:numPr>
          <w:ilvl w:val="0"/>
          <w:numId w:val="1"/>
        </w:numPr>
        <w:spacing w:before="240" w:line="48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Maia, A.C., Jr., et al., </w:t>
      </w:r>
      <w:r>
        <w:rPr>
          <w:rFonts w:asciiTheme="majorBidi" w:hAnsiTheme="majorBidi" w:cstheme="majorBidi"/>
          <w:i/>
          <w:color w:val="000000" w:themeColor="text1"/>
          <w:sz w:val="24"/>
          <w:szCs w:val="24"/>
        </w:rPr>
        <w:t xml:space="preserve">MR cerebral blood volume maps correlated with vascular endothelial growth factor expression and tumor grade in </w:t>
      </w:r>
      <w:proofErr w:type="spellStart"/>
      <w:r>
        <w:rPr>
          <w:rFonts w:asciiTheme="majorBidi" w:hAnsiTheme="majorBidi" w:cstheme="majorBidi"/>
          <w:i/>
          <w:color w:val="000000" w:themeColor="text1"/>
          <w:sz w:val="24"/>
          <w:szCs w:val="24"/>
        </w:rPr>
        <w:t>nonenhancing</w:t>
      </w:r>
      <w:proofErr w:type="spellEnd"/>
      <w:r>
        <w:rPr>
          <w:rFonts w:asciiTheme="majorBidi" w:hAnsiTheme="majorBidi" w:cstheme="majorBidi"/>
          <w:i/>
          <w:color w:val="000000" w:themeColor="text1"/>
          <w:sz w:val="24"/>
          <w:szCs w:val="24"/>
        </w:rPr>
        <w:t xml:space="preserve"> gliomas.</w:t>
      </w:r>
      <w:r>
        <w:rPr>
          <w:rFonts w:asciiTheme="majorBidi" w:hAnsiTheme="majorBidi" w:cstheme="majorBidi"/>
          <w:color w:val="000000" w:themeColor="text1"/>
          <w:sz w:val="24"/>
          <w:szCs w:val="24"/>
        </w:rPr>
        <w:t xml:space="preserve"> AJNR Am J </w:t>
      </w:r>
      <w:proofErr w:type="spellStart"/>
      <w:r>
        <w:rPr>
          <w:rFonts w:asciiTheme="majorBidi" w:hAnsiTheme="majorBidi" w:cstheme="majorBidi"/>
          <w:color w:val="000000" w:themeColor="text1"/>
          <w:sz w:val="24"/>
          <w:szCs w:val="24"/>
        </w:rPr>
        <w:t>Neuroradiol</w:t>
      </w:r>
      <w:proofErr w:type="spellEnd"/>
      <w:r>
        <w:rPr>
          <w:rFonts w:asciiTheme="majorBidi" w:hAnsiTheme="majorBidi" w:cstheme="majorBidi"/>
          <w:color w:val="000000" w:themeColor="text1"/>
          <w:sz w:val="24"/>
          <w:szCs w:val="24"/>
        </w:rPr>
        <w:t xml:space="preserve">, 2005. </w:t>
      </w:r>
      <w:r>
        <w:rPr>
          <w:rFonts w:asciiTheme="majorBidi" w:hAnsiTheme="majorBidi" w:cstheme="majorBidi"/>
          <w:b/>
          <w:color w:val="000000" w:themeColor="text1"/>
          <w:sz w:val="24"/>
          <w:szCs w:val="24"/>
        </w:rPr>
        <w:t>26</w:t>
      </w:r>
      <w:r>
        <w:rPr>
          <w:rFonts w:asciiTheme="majorBidi" w:hAnsiTheme="majorBidi" w:cstheme="majorBidi"/>
          <w:color w:val="000000" w:themeColor="text1"/>
          <w:sz w:val="24"/>
          <w:szCs w:val="24"/>
        </w:rPr>
        <w:t xml:space="preserve">(4): p. 777-83. </w:t>
      </w:r>
      <w:r>
        <w:rPr>
          <w:rFonts w:asciiTheme="majorBidi" w:hAnsiTheme="majorBidi" w:cstheme="majorBidi"/>
          <w:color w:val="000000" w:themeColor="text1"/>
          <w:sz w:val="24"/>
          <w:szCs w:val="24"/>
          <w:shd w:val="clear" w:color="auto" w:fill="FFFFFF"/>
        </w:rPr>
        <w:t>PMID: 15814920.</w:t>
      </w:r>
    </w:p>
    <w:p w14:paraId="48C317F6" w14:textId="77777777" w:rsidR="00771A6B" w:rsidRDefault="00771A6B" w:rsidP="00771A6B">
      <w:pPr>
        <w:pStyle w:val="ListParagraph"/>
        <w:numPr>
          <w:ilvl w:val="0"/>
          <w:numId w:val="1"/>
        </w:numPr>
        <w:spacing w:before="240" w:line="480" w:lineRule="auto"/>
        <w:rPr>
          <w:rFonts w:asciiTheme="majorBidi" w:hAnsiTheme="majorBidi" w:cstheme="majorBidi"/>
          <w:color w:val="000000" w:themeColor="text1"/>
          <w:sz w:val="24"/>
          <w:szCs w:val="24"/>
        </w:rPr>
      </w:pPr>
      <w:proofErr w:type="spellStart"/>
      <w:r>
        <w:rPr>
          <w:rFonts w:asciiTheme="majorBidi" w:hAnsiTheme="majorBidi" w:cstheme="majorBidi"/>
          <w:sz w:val="24"/>
          <w:szCs w:val="24"/>
        </w:rPr>
        <w:t>Geneidi</w:t>
      </w:r>
      <w:proofErr w:type="spellEnd"/>
      <w:r>
        <w:rPr>
          <w:rFonts w:asciiTheme="majorBidi" w:hAnsiTheme="majorBidi" w:cstheme="majorBidi"/>
          <w:sz w:val="24"/>
          <w:szCs w:val="24"/>
        </w:rPr>
        <w:t xml:space="preserve">, E.A.S.H., et al., </w:t>
      </w:r>
      <w:r>
        <w:rPr>
          <w:rFonts w:asciiTheme="majorBidi" w:hAnsiTheme="majorBidi" w:cstheme="majorBidi"/>
          <w:i/>
          <w:sz w:val="24"/>
          <w:szCs w:val="24"/>
        </w:rPr>
        <w:t>Potential role of quantitative MRI assessment in differentiating high from low-grade gliomas.</w:t>
      </w:r>
      <w:r>
        <w:rPr>
          <w:rFonts w:asciiTheme="majorBidi" w:hAnsiTheme="majorBidi" w:cstheme="majorBidi"/>
          <w:sz w:val="24"/>
          <w:szCs w:val="24"/>
        </w:rPr>
        <w:t xml:space="preserve"> The Egyptian Journal of Radiology and Nuclear Medicine, 2016. </w:t>
      </w:r>
      <w:r>
        <w:rPr>
          <w:rFonts w:asciiTheme="majorBidi" w:hAnsiTheme="majorBidi" w:cstheme="majorBidi"/>
          <w:b/>
          <w:sz w:val="24"/>
          <w:szCs w:val="24"/>
        </w:rPr>
        <w:t>47</w:t>
      </w:r>
      <w:r>
        <w:rPr>
          <w:rFonts w:asciiTheme="majorBidi" w:hAnsiTheme="majorBidi" w:cstheme="majorBidi"/>
          <w:sz w:val="24"/>
          <w:szCs w:val="24"/>
        </w:rPr>
        <w:t>(1): p. 243-253. DOI: 10.1016/j.ejrnm.2015.11.005.</w:t>
      </w:r>
    </w:p>
    <w:p w14:paraId="7F7B21CA" w14:textId="77777777" w:rsidR="00771A6B" w:rsidRDefault="00771A6B" w:rsidP="00771A6B">
      <w:pPr>
        <w:pStyle w:val="ListParagraph"/>
        <w:numPr>
          <w:ilvl w:val="0"/>
          <w:numId w:val="1"/>
        </w:numPr>
        <w:spacing w:after="0" w:line="480" w:lineRule="auto"/>
        <w:rPr>
          <w:rFonts w:asciiTheme="majorBidi" w:hAnsiTheme="majorBidi" w:cstheme="majorBidi"/>
          <w:color w:val="000000" w:themeColor="text1"/>
          <w:sz w:val="24"/>
          <w:szCs w:val="24"/>
        </w:rPr>
      </w:pPr>
      <w:r>
        <w:rPr>
          <w:rFonts w:asciiTheme="majorBidi" w:hAnsiTheme="majorBidi" w:cstheme="majorBidi"/>
          <w:sz w:val="24"/>
          <w:szCs w:val="24"/>
        </w:rPr>
        <w:t xml:space="preserve">Khalid, L., et al., </w:t>
      </w:r>
      <w:r>
        <w:rPr>
          <w:rFonts w:asciiTheme="majorBidi" w:hAnsiTheme="majorBidi" w:cstheme="majorBidi"/>
          <w:i/>
          <w:sz w:val="24"/>
          <w:szCs w:val="24"/>
        </w:rPr>
        <w:t>Imaging characteristics of oligodendrogliomas that predict grade.</w:t>
      </w:r>
      <w:r>
        <w:rPr>
          <w:rFonts w:asciiTheme="majorBidi" w:hAnsiTheme="majorBidi" w:cstheme="majorBidi"/>
          <w:sz w:val="24"/>
          <w:szCs w:val="24"/>
        </w:rPr>
        <w:t xml:space="preserve"> AJNR Am J </w:t>
      </w:r>
      <w:proofErr w:type="spellStart"/>
      <w:r>
        <w:rPr>
          <w:rFonts w:asciiTheme="majorBidi" w:hAnsiTheme="majorBidi" w:cstheme="majorBidi"/>
          <w:sz w:val="24"/>
          <w:szCs w:val="24"/>
        </w:rPr>
        <w:t>Neuroradiol</w:t>
      </w:r>
      <w:proofErr w:type="spellEnd"/>
      <w:r>
        <w:rPr>
          <w:rFonts w:asciiTheme="majorBidi" w:hAnsiTheme="majorBidi" w:cstheme="majorBidi"/>
          <w:sz w:val="24"/>
          <w:szCs w:val="24"/>
        </w:rPr>
        <w:t xml:space="preserve">, 2012. </w:t>
      </w:r>
      <w:r>
        <w:rPr>
          <w:rFonts w:asciiTheme="majorBidi" w:hAnsiTheme="majorBidi" w:cstheme="majorBidi"/>
          <w:b/>
          <w:sz w:val="24"/>
          <w:szCs w:val="24"/>
        </w:rPr>
        <w:t>33</w:t>
      </w:r>
      <w:r>
        <w:rPr>
          <w:rFonts w:asciiTheme="majorBidi" w:hAnsiTheme="majorBidi" w:cstheme="majorBidi"/>
          <w:sz w:val="24"/>
          <w:szCs w:val="24"/>
        </w:rPr>
        <w:t>(5): p. 852-7. DOI: 10.3174/</w:t>
      </w:r>
      <w:proofErr w:type="gramStart"/>
      <w:r>
        <w:rPr>
          <w:rFonts w:asciiTheme="majorBidi" w:hAnsiTheme="majorBidi" w:cstheme="majorBidi"/>
          <w:sz w:val="24"/>
          <w:szCs w:val="24"/>
        </w:rPr>
        <w:t>ajnr.A</w:t>
      </w:r>
      <w:proofErr w:type="gramEnd"/>
      <w:r>
        <w:rPr>
          <w:rFonts w:asciiTheme="majorBidi" w:hAnsiTheme="majorBidi" w:cstheme="majorBidi"/>
          <w:sz w:val="24"/>
          <w:szCs w:val="24"/>
        </w:rPr>
        <w:t>2895.</w:t>
      </w:r>
    </w:p>
    <w:p w14:paraId="31CC3207" w14:textId="77777777" w:rsidR="00771A6B" w:rsidRDefault="00771A6B" w:rsidP="00771A6B">
      <w:pPr>
        <w:pStyle w:val="EndNoteBibliography"/>
        <w:numPr>
          <w:ilvl w:val="0"/>
          <w:numId w:val="1"/>
        </w:numPr>
        <w:spacing w:after="0" w:line="480" w:lineRule="auto"/>
        <w:rPr>
          <w:rFonts w:asciiTheme="majorBidi" w:hAnsiTheme="majorBidi" w:cstheme="majorBidi"/>
          <w:sz w:val="24"/>
          <w:szCs w:val="24"/>
        </w:rPr>
      </w:pPr>
      <w:r>
        <w:rPr>
          <w:rFonts w:asciiTheme="majorBidi" w:hAnsiTheme="majorBidi" w:cstheme="majorBidi"/>
          <w:sz w:val="24"/>
          <w:szCs w:val="24"/>
        </w:rPr>
        <w:t xml:space="preserve">Saito, T., et al., </w:t>
      </w:r>
      <w:r>
        <w:rPr>
          <w:rFonts w:asciiTheme="majorBidi" w:hAnsiTheme="majorBidi" w:cstheme="majorBidi"/>
          <w:i/>
          <w:sz w:val="24"/>
          <w:szCs w:val="24"/>
        </w:rPr>
        <w:t>Role of perfusion-weighted imaging at 3T in the histopathological differentiation between astrocytic and oligodendroglial tumors.</w:t>
      </w:r>
      <w:r>
        <w:rPr>
          <w:rFonts w:asciiTheme="majorBidi" w:hAnsiTheme="majorBidi" w:cstheme="majorBidi"/>
          <w:sz w:val="24"/>
          <w:szCs w:val="24"/>
        </w:rPr>
        <w:t xml:space="preserve"> Eur J Radiol, 2012. </w:t>
      </w:r>
      <w:r>
        <w:rPr>
          <w:rFonts w:asciiTheme="majorBidi" w:hAnsiTheme="majorBidi" w:cstheme="majorBidi"/>
          <w:b/>
          <w:sz w:val="24"/>
          <w:szCs w:val="24"/>
        </w:rPr>
        <w:t>81</w:t>
      </w:r>
      <w:r>
        <w:rPr>
          <w:rFonts w:asciiTheme="majorBidi" w:hAnsiTheme="majorBidi" w:cstheme="majorBidi"/>
          <w:sz w:val="24"/>
          <w:szCs w:val="24"/>
        </w:rPr>
        <w:t>(8): p. 1863-9 DOI: 10.1016/j.ejrad.2011.04.009.</w:t>
      </w:r>
    </w:p>
    <w:p w14:paraId="01A802E6" w14:textId="77777777" w:rsidR="00771A6B" w:rsidRDefault="00771A6B" w:rsidP="00771A6B">
      <w:pPr>
        <w:pStyle w:val="EndNoteBibliography"/>
        <w:numPr>
          <w:ilvl w:val="0"/>
          <w:numId w:val="1"/>
        </w:numPr>
        <w:spacing w:after="0" w:line="480" w:lineRule="auto"/>
        <w:rPr>
          <w:rFonts w:asciiTheme="majorBidi" w:hAnsiTheme="majorBidi" w:cstheme="majorBidi"/>
          <w:sz w:val="24"/>
          <w:szCs w:val="24"/>
        </w:rPr>
      </w:pPr>
      <w:r>
        <w:rPr>
          <w:rFonts w:asciiTheme="majorBidi" w:hAnsiTheme="majorBidi" w:cstheme="majorBidi"/>
          <w:sz w:val="24"/>
          <w:szCs w:val="24"/>
        </w:rPr>
        <w:t xml:space="preserve">Bjornerud, A., et al., </w:t>
      </w:r>
      <w:r>
        <w:rPr>
          <w:rFonts w:asciiTheme="majorBidi" w:hAnsiTheme="majorBidi" w:cstheme="majorBidi"/>
          <w:i/>
          <w:sz w:val="24"/>
          <w:szCs w:val="24"/>
        </w:rPr>
        <w:t>T1- and T2*-dominant extravasation correction in DSC-MRI: part I--theoretical considerations and implications for assessment of tumor hemodynamic properties.</w:t>
      </w:r>
      <w:r>
        <w:rPr>
          <w:rFonts w:asciiTheme="majorBidi" w:hAnsiTheme="majorBidi" w:cstheme="majorBidi"/>
          <w:sz w:val="24"/>
          <w:szCs w:val="24"/>
        </w:rPr>
        <w:t xml:space="preserve"> J Cereb Blood Flow Metab, 2011. </w:t>
      </w:r>
      <w:r>
        <w:rPr>
          <w:rFonts w:asciiTheme="majorBidi" w:hAnsiTheme="majorBidi" w:cstheme="majorBidi"/>
          <w:b/>
          <w:sz w:val="24"/>
          <w:szCs w:val="24"/>
        </w:rPr>
        <w:t>31</w:t>
      </w:r>
      <w:r>
        <w:rPr>
          <w:rFonts w:asciiTheme="majorBidi" w:hAnsiTheme="majorBidi" w:cstheme="majorBidi"/>
          <w:sz w:val="24"/>
          <w:szCs w:val="24"/>
        </w:rPr>
        <w:t>(10): p. 2041-53. DOI: 10.1038/jcbfm.2011.52.</w:t>
      </w:r>
    </w:p>
    <w:p w14:paraId="2583E88E" w14:textId="77777777" w:rsidR="00771A6B" w:rsidRDefault="00771A6B" w:rsidP="00771A6B">
      <w:pPr>
        <w:pStyle w:val="ListParagraph"/>
        <w:numPr>
          <w:ilvl w:val="0"/>
          <w:numId w:val="1"/>
        </w:numPr>
        <w:spacing w:after="0" w:line="480" w:lineRule="auto"/>
        <w:rPr>
          <w:rFonts w:asciiTheme="majorBidi" w:hAnsiTheme="majorBidi" w:cstheme="majorBidi"/>
          <w:color w:val="000000" w:themeColor="text1"/>
          <w:sz w:val="24"/>
          <w:szCs w:val="24"/>
        </w:rPr>
      </w:pPr>
      <w:r>
        <w:rPr>
          <w:rFonts w:asciiTheme="majorBidi" w:hAnsiTheme="majorBidi" w:cstheme="majorBidi"/>
          <w:sz w:val="24"/>
          <w:szCs w:val="24"/>
        </w:rPr>
        <w:t xml:space="preserve">Chen, S., et al., </w:t>
      </w:r>
      <w:r>
        <w:rPr>
          <w:rFonts w:asciiTheme="majorBidi" w:hAnsiTheme="majorBidi" w:cstheme="majorBidi"/>
          <w:i/>
          <w:sz w:val="24"/>
          <w:szCs w:val="24"/>
        </w:rPr>
        <w:t>Automated Determination of Arterial Input Function for Dynamic Susceptibility Contrast MRI from Regions around Arteries Using Independent Component Analysis.</w:t>
      </w:r>
      <w:r>
        <w:rPr>
          <w:rFonts w:asciiTheme="majorBidi" w:hAnsiTheme="majorBidi" w:cstheme="majorBidi"/>
          <w:sz w:val="24"/>
          <w:szCs w:val="24"/>
        </w:rPr>
        <w:t xml:space="preserve"> </w:t>
      </w:r>
      <w:proofErr w:type="spellStart"/>
      <w:r>
        <w:rPr>
          <w:rFonts w:asciiTheme="majorBidi" w:hAnsiTheme="majorBidi" w:cstheme="majorBidi"/>
          <w:sz w:val="24"/>
          <w:szCs w:val="24"/>
        </w:rPr>
        <w:t>Radiol</w:t>
      </w:r>
      <w:proofErr w:type="spellEnd"/>
      <w:r>
        <w:rPr>
          <w:rFonts w:asciiTheme="majorBidi" w:hAnsiTheme="majorBidi" w:cstheme="majorBidi"/>
          <w:sz w:val="24"/>
          <w:szCs w:val="24"/>
        </w:rPr>
        <w:t xml:space="preserve"> Res </w:t>
      </w:r>
      <w:proofErr w:type="spellStart"/>
      <w:r>
        <w:rPr>
          <w:rFonts w:asciiTheme="majorBidi" w:hAnsiTheme="majorBidi" w:cstheme="majorBidi"/>
          <w:sz w:val="24"/>
          <w:szCs w:val="24"/>
        </w:rPr>
        <w:t>Pract</w:t>
      </w:r>
      <w:proofErr w:type="spellEnd"/>
      <w:r>
        <w:rPr>
          <w:rFonts w:asciiTheme="majorBidi" w:hAnsiTheme="majorBidi" w:cstheme="majorBidi"/>
          <w:sz w:val="24"/>
          <w:szCs w:val="24"/>
        </w:rPr>
        <w:t xml:space="preserve">, 2016. </w:t>
      </w:r>
      <w:r>
        <w:rPr>
          <w:rFonts w:asciiTheme="majorBidi" w:hAnsiTheme="majorBidi" w:cstheme="majorBidi"/>
          <w:b/>
          <w:sz w:val="24"/>
          <w:szCs w:val="24"/>
        </w:rPr>
        <w:t>2016</w:t>
      </w:r>
      <w:r>
        <w:rPr>
          <w:rFonts w:asciiTheme="majorBidi" w:hAnsiTheme="majorBidi" w:cstheme="majorBidi"/>
          <w:sz w:val="24"/>
          <w:szCs w:val="24"/>
        </w:rPr>
        <w:t>: p. 2657405. DOI: 10.1155/2016/2657405.</w:t>
      </w:r>
    </w:p>
    <w:p w14:paraId="507D4F80" w14:textId="77777777" w:rsidR="00771A6B" w:rsidRDefault="00771A6B" w:rsidP="00771A6B">
      <w:pPr>
        <w:pStyle w:val="ListParagraph"/>
        <w:numPr>
          <w:ilvl w:val="0"/>
          <w:numId w:val="1"/>
        </w:numPr>
        <w:spacing w:after="0" w:line="480" w:lineRule="auto"/>
        <w:rPr>
          <w:rFonts w:asciiTheme="majorBidi" w:hAnsiTheme="majorBidi" w:cstheme="majorBidi"/>
          <w:color w:val="000000" w:themeColor="text1"/>
          <w:sz w:val="24"/>
          <w:szCs w:val="24"/>
        </w:rPr>
      </w:pPr>
      <w:proofErr w:type="spellStart"/>
      <w:r>
        <w:rPr>
          <w:rFonts w:asciiTheme="majorBidi" w:hAnsiTheme="majorBidi" w:cstheme="majorBidi"/>
          <w:sz w:val="24"/>
          <w:szCs w:val="24"/>
        </w:rPr>
        <w:t>Østergaard</w:t>
      </w:r>
      <w:proofErr w:type="spellEnd"/>
      <w:r>
        <w:rPr>
          <w:rFonts w:asciiTheme="majorBidi" w:hAnsiTheme="majorBidi" w:cstheme="majorBidi"/>
          <w:sz w:val="24"/>
          <w:szCs w:val="24"/>
        </w:rPr>
        <w:t xml:space="preserve">, L., et al., </w:t>
      </w:r>
      <w:r>
        <w:rPr>
          <w:rFonts w:asciiTheme="majorBidi" w:hAnsiTheme="majorBidi" w:cstheme="majorBidi"/>
          <w:i/>
          <w:sz w:val="24"/>
          <w:szCs w:val="24"/>
        </w:rPr>
        <w:t>High resolution measurement of cerebral blood flow using intravascular tracer bolus passages. Part I: Mathematical approach and statistical analysis.</w:t>
      </w:r>
      <w:r>
        <w:rPr>
          <w:rFonts w:asciiTheme="majorBidi" w:hAnsiTheme="majorBidi" w:cstheme="majorBidi"/>
          <w:sz w:val="24"/>
          <w:szCs w:val="24"/>
        </w:rPr>
        <w:t xml:space="preserve"> Magnetic resonance in medicine, 1996. </w:t>
      </w:r>
      <w:r>
        <w:rPr>
          <w:rFonts w:asciiTheme="majorBidi" w:hAnsiTheme="majorBidi" w:cstheme="majorBidi"/>
          <w:b/>
          <w:sz w:val="24"/>
          <w:szCs w:val="24"/>
        </w:rPr>
        <w:t>36</w:t>
      </w:r>
      <w:r>
        <w:rPr>
          <w:rFonts w:asciiTheme="majorBidi" w:hAnsiTheme="majorBidi" w:cstheme="majorBidi"/>
          <w:sz w:val="24"/>
          <w:szCs w:val="24"/>
        </w:rPr>
        <w:t>(5): p. 715-725. DOI: 10.1002/mrm.1910360510.</w:t>
      </w:r>
    </w:p>
    <w:p w14:paraId="725FC484" w14:textId="77777777" w:rsidR="00771A6B" w:rsidRDefault="00771A6B" w:rsidP="00771A6B">
      <w:pPr>
        <w:pStyle w:val="ListParagraph"/>
        <w:numPr>
          <w:ilvl w:val="0"/>
          <w:numId w:val="1"/>
        </w:numPr>
        <w:spacing w:after="0" w:line="480" w:lineRule="auto"/>
        <w:rPr>
          <w:rFonts w:asciiTheme="majorBidi" w:hAnsiTheme="majorBidi" w:cstheme="majorBidi"/>
          <w:color w:val="000000" w:themeColor="text1"/>
          <w:sz w:val="24"/>
          <w:szCs w:val="24"/>
        </w:rPr>
      </w:pPr>
      <w:r>
        <w:rPr>
          <w:rFonts w:asciiTheme="majorBidi" w:hAnsiTheme="majorBidi" w:cstheme="majorBidi"/>
          <w:sz w:val="24"/>
          <w:szCs w:val="24"/>
        </w:rPr>
        <w:t xml:space="preserve">Andersson, J.L.R. and S.N. Sotiropoulos, </w:t>
      </w:r>
      <w:r>
        <w:rPr>
          <w:rFonts w:asciiTheme="majorBidi" w:hAnsiTheme="majorBidi" w:cstheme="majorBidi"/>
          <w:i/>
          <w:sz w:val="24"/>
          <w:szCs w:val="24"/>
        </w:rPr>
        <w:t>An integrated approach to correction for off-resonance effects and subject movement in diffusion MR imaging.</w:t>
      </w:r>
      <w:r>
        <w:rPr>
          <w:rFonts w:asciiTheme="majorBidi" w:hAnsiTheme="majorBidi" w:cstheme="majorBidi"/>
          <w:sz w:val="24"/>
          <w:szCs w:val="24"/>
        </w:rPr>
        <w:t xml:space="preserve"> Neuroimage, 2016. </w:t>
      </w:r>
      <w:r>
        <w:rPr>
          <w:rFonts w:asciiTheme="majorBidi" w:hAnsiTheme="majorBidi" w:cstheme="majorBidi"/>
          <w:b/>
          <w:sz w:val="24"/>
          <w:szCs w:val="24"/>
        </w:rPr>
        <w:t>125</w:t>
      </w:r>
      <w:r>
        <w:rPr>
          <w:rFonts w:asciiTheme="majorBidi" w:hAnsiTheme="majorBidi" w:cstheme="majorBidi"/>
          <w:sz w:val="24"/>
          <w:szCs w:val="24"/>
        </w:rPr>
        <w:t>: p. 1063-1078. DOI: 10.1016/j.neuroimage.2015.10.019.</w:t>
      </w:r>
    </w:p>
    <w:p w14:paraId="5F02EA65" w14:textId="5D6213A1" w:rsidR="00771A6B" w:rsidRDefault="00771A6B" w:rsidP="00771A6B">
      <w:pPr>
        <w:pStyle w:val="EndNoteBibliography"/>
        <w:numPr>
          <w:ilvl w:val="0"/>
          <w:numId w:val="1"/>
        </w:numPr>
        <w:spacing w:after="0" w:line="480" w:lineRule="auto"/>
        <w:rPr>
          <w:rFonts w:asciiTheme="majorBidi" w:hAnsiTheme="majorBidi" w:cstheme="majorBidi"/>
          <w:sz w:val="24"/>
          <w:szCs w:val="24"/>
        </w:rPr>
      </w:pPr>
      <w:r>
        <w:rPr>
          <w:rFonts w:asciiTheme="majorBidi" w:hAnsiTheme="majorBidi" w:cstheme="majorBidi"/>
          <w:sz w:val="24"/>
          <w:szCs w:val="24"/>
        </w:rPr>
        <w:t xml:space="preserve">Server, A., et al., </w:t>
      </w:r>
      <w:r>
        <w:rPr>
          <w:rFonts w:asciiTheme="majorBidi" w:hAnsiTheme="majorBidi" w:cstheme="majorBidi"/>
          <w:i/>
          <w:sz w:val="24"/>
          <w:szCs w:val="24"/>
        </w:rPr>
        <w:t>Analysis of diffusion tensor imaging metrics for gliomas grading at 3 T.</w:t>
      </w:r>
      <w:r>
        <w:rPr>
          <w:rFonts w:asciiTheme="majorBidi" w:hAnsiTheme="majorBidi" w:cstheme="majorBidi"/>
          <w:sz w:val="24"/>
          <w:szCs w:val="24"/>
        </w:rPr>
        <w:t xml:space="preserve"> Eur J Radiol, 2014. </w:t>
      </w:r>
      <w:r>
        <w:rPr>
          <w:rFonts w:asciiTheme="majorBidi" w:hAnsiTheme="majorBidi" w:cstheme="majorBidi"/>
          <w:b/>
          <w:sz w:val="24"/>
          <w:szCs w:val="24"/>
        </w:rPr>
        <w:t>83</w:t>
      </w:r>
      <w:r>
        <w:rPr>
          <w:rFonts w:asciiTheme="majorBidi" w:hAnsiTheme="majorBidi" w:cstheme="majorBidi"/>
          <w:sz w:val="24"/>
          <w:szCs w:val="24"/>
        </w:rPr>
        <w:t>(3): p. e156-65 DOI: 10.1016/j.ejrad.2013.12.023.</w:t>
      </w:r>
    </w:p>
    <w:p w14:paraId="1697FB1B" w14:textId="1A22E5E0" w:rsidR="00346A0A" w:rsidRPr="00F22C42" w:rsidRDefault="00346A0A" w:rsidP="00F22C42">
      <w:pPr>
        <w:pStyle w:val="ListParagraph"/>
        <w:numPr>
          <w:ilvl w:val="0"/>
          <w:numId w:val="1"/>
        </w:numPr>
        <w:spacing w:line="480" w:lineRule="auto"/>
        <w:rPr>
          <w:rFonts w:asciiTheme="majorBidi" w:hAnsiTheme="majorBidi" w:cstheme="majorBidi"/>
          <w:color w:val="000000" w:themeColor="text1"/>
          <w:sz w:val="24"/>
          <w:szCs w:val="24"/>
          <w:shd w:val="clear" w:color="auto" w:fill="FFFFFF"/>
        </w:rPr>
      </w:pPr>
      <w:r w:rsidRPr="00672C60">
        <w:rPr>
          <w:rFonts w:asciiTheme="majorBidi" w:hAnsiTheme="majorBidi" w:cstheme="majorBidi"/>
          <w:color w:val="000000" w:themeColor="text1"/>
          <w:sz w:val="24"/>
          <w:szCs w:val="24"/>
          <w:shd w:val="clear" w:color="auto" w:fill="FFFFFF"/>
        </w:rPr>
        <w:t xml:space="preserve">Shan, W., Wang, X., </w:t>
      </w:r>
      <w:r w:rsidRPr="00672C60">
        <w:rPr>
          <w:rFonts w:asciiTheme="majorBidi" w:hAnsiTheme="majorBidi" w:cstheme="majorBidi"/>
          <w:i/>
          <w:iCs/>
          <w:color w:val="000000" w:themeColor="text1"/>
          <w:sz w:val="24"/>
          <w:szCs w:val="24"/>
          <w:shd w:val="clear" w:color="auto" w:fill="FFFFFF"/>
        </w:rPr>
        <w:t>Clinical application value of 3.0T MR diffusion tensor imaging in grade diagnosis of gliomas</w:t>
      </w:r>
      <w:r w:rsidRPr="00672C60">
        <w:rPr>
          <w:rFonts w:asciiTheme="majorBidi" w:hAnsiTheme="majorBidi" w:cstheme="majorBidi"/>
          <w:color w:val="000000" w:themeColor="text1"/>
          <w:sz w:val="24"/>
          <w:szCs w:val="24"/>
          <w:shd w:val="clear" w:color="auto" w:fill="FFFFFF"/>
        </w:rPr>
        <w:t xml:space="preserve">. Oncology Letters, 2017. </w:t>
      </w:r>
      <w:r w:rsidRPr="00672C60">
        <w:rPr>
          <w:rFonts w:asciiTheme="majorBidi" w:hAnsiTheme="majorBidi" w:cstheme="majorBidi"/>
          <w:b/>
          <w:bCs/>
          <w:color w:val="000000" w:themeColor="text1"/>
          <w:sz w:val="24"/>
          <w:szCs w:val="24"/>
          <w:shd w:val="clear" w:color="auto" w:fill="FFFFFF"/>
        </w:rPr>
        <w:t>14</w:t>
      </w:r>
      <w:r w:rsidRPr="00672C60">
        <w:rPr>
          <w:rFonts w:asciiTheme="majorBidi" w:hAnsiTheme="majorBidi" w:cstheme="majorBidi"/>
          <w:color w:val="000000" w:themeColor="text1"/>
          <w:sz w:val="24"/>
          <w:szCs w:val="24"/>
          <w:shd w:val="clear" w:color="auto" w:fill="FFFFFF"/>
        </w:rPr>
        <w:t>(2): p. 2009-2014 DOI:</w:t>
      </w:r>
      <w:hyperlink r:id="rId49" w:history="1">
        <w:r w:rsidRPr="00672C60">
          <w:rPr>
            <w:rStyle w:val="Hyperlink"/>
            <w:rFonts w:asciiTheme="majorBidi" w:hAnsiTheme="majorBidi" w:cstheme="majorBidi"/>
            <w:color w:val="000000" w:themeColor="text1"/>
            <w:sz w:val="24"/>
            <w:szCs w:val="24"/>
            <w:u w:val="none"/>
            <w:shd w:val="clear" w:color="auto" w:fill="FFFFFF"/>
          </w:rPr>
          <w:t>10.3892/ol.2017.6378</w:t>
        </w:r>
      </w:hyperlink>
    </w:p>
    <w:p w14:paraId="0DE71B02" w14:textId="77777777" w:rsidR="00771A6B" w:rsidRDefault="00771A6B" w:rsidP="00771A6B">
      <w:pPr>
        <w:pStyle w:val="ListParagraph"/>
        <w:numPr>
          <w:ilvl w:val="0"/>
          <w:numId w:val="1"/>
        </w:numPr>
        <w:spacing w:after="0" w:line="480" w:lineRule="auto"/>
        <w:rPr>
          <w:rFonts w:asciiTheme="majorBidi" w:hAnsiTheme="majorBidi" w:cstheme="majorBidi"/>
          <w:color w:val="000000" w:themeColor="text1"/>
          <w:sz w:val="24"/>
          <w:szCs w:val="24"/>
        </w:rPr>
      </w:pPr>
      <w:r>
        <w:rPr>
          <w:rFonts w:asciiTheme="majorBidi" w:hAnsiTheme="majorBidi" w:cstheme="majorBidi"/>
          <w:sz w:val="24"/>
          <w:szCs w:val="24"/>
        </w:rPr>
        <w:t xml:space="preserve">Law, M., et al., </w:t>
      </w:r>
      <w:r>
        <w:rPr>
          <w:rFonts w:asciiTheme="majorBidi" w:hAnsiTheme="majorBidi" w:cstheme="majorBidi"/>
          <w:i/>
          <w:sz w:val="24"/>
          <w:szCs w:val="24"/>
        </w:rPr>
        <w:t>Glioma grading: sensitivity, specificity, and predictive values of perfusion MR imaging and proton MR spectroscopic imaging compared with conventional MR imaging.</w:t>
      </w:r>
      <w:r>
        <w:rPr>
          <w:rFonts w:asciiTheme="majorBidi" w:hAnsiTheme="majorBidi" w:cstheme="majorBidi"/>
          <w:sz w:val="24"/>
          <w:szCs w:val="24"/>
        </w:rPr>
        <w:t xml:space="preserve"> AJNR Am J </w:t>
      </w:r>
      <w:proofErr w:type="spellStart"/>
      <w:r>
        <w:rPr>
          <w:rFonts w:asciiTheme="majorBidi" w:hAnsiTheme="majorBidi" w:cstheme="majorBidi"/>
          <w:sz w:val="24"/>
          <w:szCs w:val="24"/>
        </w:rPr>
        <w:t>Neuroradiol</w:t>
      </w:r>
      <w:proofErr w:type="spellEnd"/>
      <w:r>
        <w:rPr>
          <w:rFonts w:asciiTheme="majorBidi" w:hAnsiTheme="majorBidi" w:cstheme="majorBidi"/>
          <w:sz w:val="24"/>
          <w:szCs w:val="24"/>
        </w:rPr>
        <w:t xml:space="preserve">, 2003. </w:t>
      </w:r>
      <w:r>
        <w:rPr>
          <w:rFonts w:asciiTheme="majorBidi" w:hAnsiTheme="majorBidi" w:cstheme="majorBidi"/>
          <w:b/>
          <w:sz w:val="24"/>
          <w:szCs w:val="24"/>
        </w:rPr>
        <w:t>24</w:t>
      </w:r>
      <w:r>
        <w:rPr>
          <w:rFonts w:asciiTheme="majorBidi" w:hAnsiTheme="majorBidi" w:cstheme="majorBidi"/>
          <w:sz w:val="24"/>
          <w:szCs w:val="24"/>
        </w:rPr>
        <w:t>(10): p. 1989-98.</w:t>
      </w:r>
    </w:p>
    <w:p w14:paraId="78DC6C5F" w14:textId="3CFA9140" w:rsidR="00E11DC1" w:rsidRPr="00F22C42" w:rsidRDefault="00771A6B" w:rsidP="00F22C42">
      <w:pPr>
        <w:pStyle w:val="ListParagraph"/>
        <w:numPr>
          <w:ilvl w:val="0"/>
          <w:numId w:val="1"/>
        </w:numPr>
        <w:spacing w:after="0" w:line="480" w:lineRule="auto"/>
        <w:rPr>
          <w:rFonts w:asciiTheme="majorBidi" w:hAnsiTheme="majorBidi" w:cstheme="majorBidi"/>
          <w:color w:val="000000" w:themeColor="text1"/>
          <w:sz w:val="24"/>
          <w:szCs w:val="24"/>
        </w:rPr>
      </w:pPr>
      <w:proofErr w:type="spellStart"/>
      <w:r>
        <w:rPr>
          <w:rFonts w:asciiTheme="majorBidi" w:hAnsiTheme="majorBidi" w:cstheme="majorBidi"/>
          <w:sz w:val="24"/>
          <w:szCs w:val="24"/>
        </w:rPr>
        <w:t>Pizzolato</w:t>
      </w:r>
      <w:proofErr w:type="spellEnd"/>
      <w:r>
        <w:rPr>
          <w:rFonts w:asciiTheme="majorBidi" w:hAnsiTheme="majorBidi" w:cstheme="majorBidi"/>
          <w:sz w:val="24"/>
          <w:szCs w:val="24"/>
        </w:rPr>
        <w:t xml:space="preserve">, M., T. </w:t>
      </w:r>
      <w:proofErr w:type="spellStart"/>
      <w:r>
        <w:rPr>
          <w:rFonts w:asciiTheme="majorBidi" w:hAnsiTheme="majorBidi" w:cstheme="majorBidi"/>
          <w:sz w:val="24"/>
          <w:szCs w:val="24"/>
        </w:rPr>
        <w:t>Boutelier</w:t>
      </w:r>
      <w:proofErr w:type="spellEnd"/>
      <w:r>
        <w:rPr>
          <w:rFonts w:asciiTheme="majorBidi" w:hAnsiTheme="majorBidi" w:cstheme="majorBidi"/>
          <w:sz w:val="24"/>
          <w:szCs w:val="24"/>
        </w:rPr>
        <w:t xml:space="preserve">, and R. </w:t>
      </w:r>
      <w:proofErr w:type="spellStart"/>
      <w:r>
        <w:rPr>
          <w:rFonts w:asciiTheme="majorBidi" w:hAnsiTheme="majorBidi" w:cstheme="majorBidi"/>
          <w:sz w:val="24"/>
          <w:szCs w:val="24"/>
        </w:rPr>
        <w:t>Deriche</w:t>
      </w:r>
      <w:proofErr w:type="spellEnd"/>
      <w:r>
        <w:rPr>
          <w:rFonts w:asciiTheme="majorBidi" w:hAnsiTheme="majorBidi" w:cstheme="majorBidi"/>
          <w:sz w:val="24"/>
          <w:szCs w:val="24"/>
        </w:rPr>
        <w:t xml:space="preserve">, </w:t>
      </w:r>
      <w:r>
        <w:rPr>
          <w:rFonts w:asciiTheme="majorBidi" w:hAnsiTheme="majorBidi" w:cstheme="majorBidi"/>
          <w:i/>
          <w:sz w:val="24"/>
          <w:szCs w:val="24"/>
        </w:rPr>
        <w:t>Perfusion deconvolution in DSC-MRI with dispersion-compliant bases.</w:t>
      </w:r>
      <w:r>
        <w:rPr>
          <w:rFonts w:asciiTheme="majorBidi" w:hAnsiTheme="majorBidi" w:cstheme="majorBidi"/>
          <w:sz w:val="24"/>
          <w:szCs w:val="24"/>
        </w:rPr>
        <w:t xml:space="preserve"> Med Image Anal, 2017. </w:t>
      </w:r>
      <w:r>
        <w:rPr>
          <w:rFonts w:asciiTheme="majorBidi" w:hAnsiTheme="majorBidi" w:cstheme="majorBidi"/>
          <w:b/>
          <w:sz w:val="24"/>
          <w:szCs w:val="24"/>
        </w:rPr>
        <w:t>36</w:t>
      </w:r>
      <w:r>
        <w:rPr>
          <w:rFonts w:asciiTheme="majorBidi" w:hAnsiTheme="majorBidi" w:cstheme="majorBidi"/>
          <w:sz w:val="24"/>
          <w:szCs w:val="24"/>
        </w:rPr>
        <w:t>: p. 197-215 DOI: 10.1016/j.media.2016.12.001.</w:t>
      </w:r>
    </w:p>
    <w:p w14:paraId="0A19FC1C" w14:textId="24309831" w:rsidR="00771A6B" w:rsidRDefault="00771A6B" w:rsidP="00771A6B">
      <w:pPr>
        <w:pStyle w:val="EndNoteBibliography"/>
        <w:numPr>
          <w:ilvl w:val="0"/>
          <w:numId w:val="1"/>
        </w:numPr>
        <w:spacing w:after="0" w:line="480" w:lineRule="auto"/>
        <w:rPr>
          <w:rFonts w:asciiTheme="majorBidi" w:hAnsiTheme="majorBidi" w:cstheme="majorBidi"/>
          <w:sz w:val="24"/>
          <w:szCs w:val="24"/>
        </w:rPr>
      </w:pPr>
      <w:r>
        <w:rPr>
          <w:rFonts w:asciiTheme="majorBidi" w:hAnsiTheme="majorBidi" w:cstheme="majorBidi"/>
          <w:sz w:val="24"/>
          <w:szCs w:val="24"/>
        </w:rPr>
        <w:t xml:space="preserve">Law, M., et al., </w:t>
      </w:r>
      <w:r>
        <w:rPr>
          <w:rFonts w:asciiTheme="majorBidi" w:hAnsiTheme="majorBidi" w:cstheme="majorBidi"/>
          <w:i/>
          <w:sz w:val="24"/>
          <w:szCs w:val="24"/>
        </w:rPr>
        <w:t>Comparing perfusion metrics obtained from a single compartment versus pharmacokinetic modeling methods using dynamic susceptibility contrast-enhanced perfusion MR imaging with glioma grade.</w:t>
      </w:r>
      <w:r>
        <w:rPr>
          <w:rFonts w:asciiTheme="majorBidi" w:hAnsiTheme="majorBidi" w:cstheme="majorBidi"/>
          <w:sz w:val="24"/>
          <w:szCs w:val="24"/>
        </w:rPr>
        <w:t xml:space="preserve"> American journal of neuroradiology, 2006. </w:t>
      </w:r>
      <w:r>
        <w:rPr>
          <w:rFonts w:asciiTheme="majorBidi" w:hAnsiTheme="majorBidi" w:cstheme="majorBidi"/>
          <w:b/>
          <w:sz w:val="24"/>
          <w:szCs w:val="24"/>
        </w:rPr>
        <w:t>27</w:t>
      </w:r>
      <w:r>
        <w:rPr>
          <w:rFonts w:asciiTheme="majorBidi" w:hAnsiTheme="majorBidi" w:cstheme="majorBidi"/>
          <w:sz w:val="24"/>
          <w:szCs w:val="24"/>
        </w:rPr>
        <w:t xml:space="preserve">(9): p. 1975-1982. </w:t>
      </w:r>
    </w:p>
    <w:p w14:paraId="774B5987" w14:textId="77777777" w:rsidR="00672C60" w:rsidRDefault="00672C60" w:rsidP="00F22C42">
      <w:pPr>
        <w:pStyle w:val="EndNoteBibliography"/>
        <w:spacing w:after="0" w:line="480" w:lineRule="auto"/>
        <w:ind w:left="360"/>
        <w:rPr>
          <w:rFonts w:asciiTheme="majorBidi" w:hAnsiTheme="majorBidi" w:cstheme="majorBidi"/>
          <w:sz w:val="24"/>
          <w:szCs w:val="24"/>
        </w:rPr>
      </w:pPr>
    </w:p>
    <w:p w14:paraId="21E98162" w14:textId="77777777" w:rsidR="00771A6B" w:rsidRDefault="00771A6B" w:rsidP="00771A6B">
      <w:pPr>
        <w:spacing w:after="0" w:line="480" w:lineRule="auto"/>
        <w:rPr>
          <w:rFonts w:asciiTheme="majorBidi" w:hAnsiTheme="majorBidi" w:cstheme="majorBidi"/>
          <w:sz w:val="24"/>
          <w:szCs w:val="24"/>
        </w:rPr>
      </w:pPr>
    </w:p>
    <w:p w14:paraId="161563D2" w14:textId="77777777" w:rsidR="00771A6B" w:rsidRDefault="00771A6B" w:rsidP="00771A6B">
      <w:pPr>
        <w:spacing w:after="0"/>
        <w:rPr>
          <w:rFonts w:ascii="Calibri" w:hAnsi="Calibri" w:cs="Calibri"/>
        </w:rPr>
      </w:pPr>
    </w:p>
    <w:p w14:paraId="4DA33340" w14:textId="77777777" w:rsidR="00771A6B" w:rsidRDefault="00771A6B" w:rsidP="00771A6B">
      <w:pPr>
        <w:spacing w:after="0"/>
        <w:rPr>
          <w:rFonts w:ascii="Calibri" w:hAnsi="Calibri" w:cs="Calibri"/>
        </w:rPr>
      </w:pPr>
    </w:p>
    <w:p w14:paraId="08F1EE6D" w14:textId="77777777" w:rsidR="00771A6B" w:rsidRDefault="00771A6B" w:rsidP="00771A6B">
      <w:pPr>
        <w:spacing w:after="0"/>
        <w:rPr>
          <w:rFonts w:ascii="Calibri" w:hAnsi="Calibri" w:cs="Calibri"/>
        </w:rPr>
      </w:pPr>
    </w:p>
    <w:p w14:paraId="44548CB6" w14:textId="77777777" w:rsidR="00771A6B" w:rsidRDefault="00771A6B" w:rsidP="00771A6B">
      <w:pPr>
        <w:spacing w:after="0"/>
        <w:rPr>
          <w:rFonts w:ascii="Calibri" w:hAnsi="Calibri" w:cs="Calibri"/>
        </w:rPr>
      </w:pPr>
    </w:p>
    <w:p w14:paraId="7AA6F609" w14:textId="77777777" w:rsidR="00771A6B" w:rsidRDefault="00771A6B" w:rsidP="00771A6B">
      <w:pPr>
        <w:spacing w:after="0"/>
        <w:rPr>
          <w:rFonts w:ascii="Calibri" w:hAnsi="Calibri" w:cs="Calibri"/>
        </w:rPr>
      </w:pPr>
    </w:p>
    <w:p w14:paraId="7239A1E4" w14:textId="77777777" w:rsidR="00771A6B" w:rsidRDefault="00771A6B" w:rsidP="00771A6B">
      <w:pPr>
        <w:spacing w:after="0"/>
        <w:rPr>
          <w:rFonts w:ascii="Calibri" w:hAnsi="Calibri" w:cs="Calibri"/>
        </w:rPr>
      </w:pPr>
    </w:p>
    <w:p w14:paraId="280493F4" w14:textId="77777777" w:rsidR="00771A6B" w:rsidRDefault="00771A6B" w:rsidP="00771A6B">
      <w:pPr>
        <w:spacing w:after="0"/>
        <w:rPr>
          <w:sz w:val="24"/>
          <w:szCs w:val="24"/>
        </w:rPr>
      </w:pPr>
    </w:p>
    <w:p w14:paraId="52ACAF50" w14:textId="77777777" w:rsidR="00771A6B" w:rsidRDefault="00771A6B" w:rsidP="00771A6B">
      <w:pPr>
        <w:spacing w:after="0"/>
        <w:rPr>
          <w:rFonts w:ascii="Times New Roman" w:hAnsi="Times New Roman" w:cs="Times New Roman"/>
          <w:b/>
          <w:sz w:val="24"/>
          <w:szCs w:val="24"/>
          <w:u w:val="single"/>
        </w:rPr>
      </w:pPr>
    </w:p>
    <w:p w14:paraId="45CE6854" w14:textId="77777777" w:rsidR="00771A6B" w:rsidRDefault="00771A6B" w:rsidP="00771A6B">
      <w:pPr>
        <w:spacing w:after="0"/>
        <w:rPr>
          <w:rFonts w:ascii="Times New Roman" w:hAnsi="Times New Roman" w:cs="Times New Roman"/>
          <w:b/>
          <w:sz w:val="24"/>
          <w:szCs w:val="24"/>
          <w:u w:val="single"/>
        </w:rPr>
      </w:pPr>
    </w:p>
    <w:p w14:paraId="1A85374F" w14:textId="77777777" w:rsidR="00771A6B" w:rsidRDefault="00771A6B" w:rsidP="00771A6B">
      <w:pPr>
        <w:spacing w:after="0"/>
        <w:rPr>
          <w:rFonts w:ascii="Times New Roman" w:hAnsi="Times New Roman" w:cs="Times New Roman"/>
          <w:b/>
          <w:sz w:val="24"/>
          <w:szCs w:val="24"/>
          <w:u w:val="single"/>
        </w:rPr>
      </w:pPr>
    </w:p>
    <w:p w14:paraId="03A78E8C" w14:textId="77777777" w:rsidR="00771A6B" w:rsidRDefault="00771A6B" w:rsidP="00771A6B">
      <w:pPr>
        <w:spacing w:after="0"/>
        <w:rPr>
          <w:rFonts w:ascii="Times New Roman" w:hAnsi="Times New Roman" w:cs="Times New Roman"/>
          <w:b/>
          <w:sz w:val="24"/>
          <w:szCs w:val="24"/>
          <w:u w:val="single"/>
        </w:rPr>
      </w:pPr>
    </w:p>
    <w:p w14:paraId="4E1430DA" w14:textId="77777777" w:rsidR="00771A6B" w:rsidRDefault="00771A6B" w:rsidP="00771A6B">
      <w:pPr>
        <w:spacing w:after="0"/>
        <w:rPr>
          <w:rFonts w:ascii="Times New Roman" w:hAnsi="Times New Roman" w:cs="Times New Roman"/>
          <w:b/>
          <w:sz w:val="24"/>
          <w:szCs w:val="24"/>
          <w:u w:val="single"/>
        </w:rPr>
      </w:pPr>
    </w:p>
    <w:p w14:paraId="77A30A89" w14:textId="77777777" w:rsidR="00771A6B" w:rsidRDefault="00771A6B" w:rsidP="00771A6B">
      <w:pPr>
        <w:rPr>
          <w:rFonts w:ascii="Times New Roman" w:hAnsi="Times New Roman" w:cs="Times New Roman"/>
          <w:b/>
          <w:sz w:val="24"/>
          <w:szCs w:val="24"/>
          <w:u w:val="single"/>
        </w:rPr>
      </w:pPr>
    </w:p>
    <w:p w14:paraId="44D826D3" w14:textId="54CA7930" w:rsidR="00771A6B" w:rsidRDefault="00771A6B" w:rsidP="00771A6B">
      <w:pPr>
        <w:rPr>
          <w:rFonts w:ascii="Times New Roman" w:hAnsi="Times New Roman" w:cs="Times New Roman"/>
          <w:b/>
          <w:sz w:val="24"/>
          <w:szCs w:val="24"/>
          <w:u w:val="single"/>
        </w:rPr>
      </w:pPr>
    </w:p>
    <w:p w14:paraId="769806DE" w14:textId="414C6A16" w:rsidR="00E11DC1" w:rsidRDefault="00E11DC1" w:rsidP="00771A6B">
      <w:pPr>
        <w:rPr>
          <w:rFonts w:ascii="Times New Roman" w:hAnsi="Times New Roman" w:cs="Times New Roman"/>
          <w:b/>
          <w:sz w:val="24"/>
          <w:szCs w:val="24"/>
          <w:u w:val="single"/>
        </w:rPr>
      </w:pPr>
    </w:p>
    <w:p w14:paraId="2B8E9626" w14:textId="18230693" w:rsidR="00E11DC1" w:rsidRDefault="00E11DC1" w:rsidP="00771A6B">
      <w:pPr>
        <w:rPr>
          <w:rFonts w:ascii="Times New Roman" w:hAnsi="Times New Roman" w:cs="Times New Roman"/>
          <w:b/>
          <w:sz w:val="24"/>
          <w:szCs w:val="24"/>
          <w:u w:val="single"/>
        </w:rPr>
      </w:pPr>
    </w:p>
    <w:p w14:paraId="12BFF5EB" w14:textId="6949FAE8" w:rsidR="00E11DC1" w:rsidRDefault="00E11DC1" w:rsidP="00771A6B">
      <w:pPr>
        <w:rPr>
          <w:rFonts w:ascii="Times New Roman" w:hAnsi="Times New Roman" w:cs="Times New Roman"/>
          <w:b/>
          <w:sz w:val="24"/>
          <w:szCs w:val="24"/>
          <w:u w:val="single"/>
        </w:rPr>
      </w:pPr>
    </w:p>
    <w:p w14:paraId="562B7B82" w14:textId="5D2E1346" w:rsidR="00E11DC1" w:rsidRDefault="00E11DC1" w:rsidP="00771A6B">
      <w:pPr>
        <w:rPr>
          <w:rFonts w:ascii="Times New Roman" w:hAnsi="Times New Roman" w:cs="Times New Roman"/>
          <w:b/>
          <w:sz w:val="24"/>
          <w:szCs w:val="24"/>
          <w:u w:val="single"/>
        </w:rPr>
      </w:pPr>
    </w:p>
    <w:p w14:paraId="4BA65798" w14:textId="477B4307" w:rsidR="00E11DC1" w:rsidRDefault="00E11DC1" w:rsidP="00771A6B">
      <w:pPr>
        <w:rPr>
          <w:rFonts w:ascii="Times New Roman" w:hAnsi="Times New Roman" w:cs="Times New Roman"/>
          <w:b/>
          <w:sz w:val="24"/>
          <w:szCs w:val="24"/>
          <w:u w:val="single"/>
        </w:rPr>
      </w:pPr>
    </w:p>
    <w:p w14:paraId="5EC73118" w14:textId="1AB33F7C" w:rsidR="00E11DC1" w:rsidRDefault="00E11DC1" w:rsidP="00771A6B">
      <w:pPr>
        <w:rPr>
          <w:rFonts w:ascii="Times New Roman" w:hAnsi="Times New Roman" w:cs="Times New Roman"/>
          <w:b/>
          <w:sz w:val="24"/>
          <w:szCs w:val="24"/>
          <w:u w:val="single"/>
        </w:rPr>
      </w:pPr>
    </w:p>
    <w:p w14:paraId="489EE93D" w14:textId="1366A088" w:rsidR="00E11DC1" w:rsidRDefault="00E11DC1" w:rsidP="00771A6B">
      <w:pPr>
        <w:rPr>
          <w:rFonts w:ascii="Times New Roman" w:hAnsi="Times New Roman" w:cs="Times New Roman"/>
          <w:b/>
          <w:sz w:val="24"/>
          <w:szCs w:val="24"/>
          <w:u w:val="single"/>
        </w:rPr>
      </w:pPr>
    </w:p>
    <w:p w14:paraId="63292CF0" w14:textId="77777777" w:rsidR="00E11DC1" w:rsidRDefault="00E11DC1" w:rsidP="00771A6B">
      <w:pPr>
        <w:rPr>
          <w:rFonts w:ascii="Times New Roman" w:hAnsi="Times New Roman" w:cs="Times New Roman"/>
          <w:b/>
          <w:sz w:val="24"/>
          <w:szCs w:val="24"/>
          <w:u w:val="single"/>
        </w:rPr>
      </w:pPr>
    </w:p>
    <w:p w14:paraId="33564CA3" w14:textId="77777777" w:rsidR="00771A6B" w:rsidRDefault="00771A6B" w:rsidP="00771A6B">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igure Legends:</w:t>
      </w:r>
    </w:p>
    <w:p w14:paraId="10C6D6D8" w14:textId="77777777" w:rsidR="00771A6B" w:rsidRDefault="00771A6B" w:rsidP="00771A6B">
      <w:pPr>
        <w:spacing w:line="276" w:lineRule="auto"/>
        <w:rPr>
          <w:rFonts w:ascii="Times New Roman" w:hAnsi="Times New Roman" w:cs="Times New Roman"/>
          <w:b/>
          <w:color w:val="000000" w:themeColor="text1"/>
          <w:sz w:val="24"/>
          <w:szCs w:val="24"/>
        </w:rPr>
      </w:pPr>
    </w:p>
    <w:p w14:paraId="372CD6D7" w14:textId="77777777" w:rsidR="00771A6B" w:rsidRDefault="00771A6B" w:rsidP="00771A6B">
      <w:pPr>
        <w:pStyle w:val="Caption"/>
        <w:spacing w:line="480" w:lineRule="auto"/>
        <w:rPr>
          <w:rFonts w:ascii="Times New Roman" w:hAnsi="Times New Roman" w:cs="Times New Roman"/>
          <w:i w:val="0"/>
          <w:iCs w:val="0"/>
          <w:color w:val="auto"/>
          <w:sz w:val="24"/>
          <w:szCs w:val="24"/>
        </w:rPr>
      </w:pPr>
      <w:r>
        <w:rPr>
          <w:rFonts w:ascii="Times New Roman" w:hAnsi="Times New Roman" w:cs="Times New Roman"/>
          <w:b/>
          <w:bCs/>
          <w:i w:val="0"/>
          <w:iCs w:val="0"/>
          <w:color w:val="auto"/>
          <w:sz w:val="24"/>
          <w:szCs w:val="24"/>
        </w:rPr>
        <w:t xml:space="preserve">Figure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Figure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Left, original T2, FA and CBV images (A) and after resampling to match the resolution of CBV maps (B). Right, representative tumour VOI (blue) overlaid on a resampled T2 image that was used to analyse the tumour data.</w:t>
      </w:r>
    </w:p>
    <w:p w14:paraId="4E3ABCB0" w14:textId="77777777" w:rsidR="00771A6B" w:rsidRDefault="00771A6B" w:rsidP="00771A6B">
      <w:pPr>
        <w:pStyle w:val="Caption"/>
        <w:spacing w:line="480" w:lineRule="auto"/>
        <w:rPr>
          <w:rFonts w:ascii="Times New Roman" w:hAnsi="Times New Roman" w:cs="Times New Roman"/>
          <w:i w:val="0"/>
          <w:iCs w:val="0"/>
          <w:noProof/>
          <w:color w:val="auto"/>
          <w:sz w:val="24"/>
          <w:szCs w:val="24"/>
          <w:shd w:val="clear" w:color="auto" w:fill="FFFFFF"/>
          <w:lang w:eastAsia="en-GB"/>
        </w:rPr>
      </w:pPr>
      <w:r>
        <w:rPr>
          <w:rFonts w:ascii="Times New Roman" w:hAnsi="Times New Roman" w:cs="Times New Roman"/>
          <w:b/>
          <w:bCs/>
          <w:i w:val="0"/>
          <w:iCs w:val="0"/>
          <w:color w:val="auto"/>
          <w:sz w:val="24"/>
          <w:szCs w:val="24"/>
        </w:rPr>
        <w:t xml:space="preserve">Figure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Figure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Pr>
          <w:rFonts w:ascii="Times New Roman" w:hAnsi="Times New Roman" w:cs="Times New Roman"/>
          <w:b/>
          <w:bCs/>
          <w:i w:val="0"/>
          <w:iCs w:val="0"/>
          <w:noProof/>
          <w:color w:val="auto"/>
          <w:sz w:val="24"/>
          <w:szCs w:val="24"/>
        </w:rPr>
        <w:fldChar w:fldCharType="end"/>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T2 weighted images </w:t>
      </w:r>
      <w:r>
        <w:rPr>
          <w:rFonts w:ascii="Times New Roman" w:hAnsi="Times New Roman" w:cs="Times New Roman"/>
          <w:bCs/>
          <w:i w:val="0"/>
          <w:iCs w:val="0"/>
          <w:color w:val="auto"/>
          <w:sz w:val="24"/>
          <w:szCs w:val="24"/>
        </w:rPr>
        <w:t xml:space="preserve">from a patient with a non-enhancing GII oligodendroglioma (A) and an anaplastic astrocytoma GIII (B). </w:t>
      </w:r>
      <w:r>
        <w:rPr>
          <w:rFonts w:ascii="Times New Roman" w:eastAsia="TimesNewRomanPSMT" w:hAnsi="Times New Roman" w:cs="Times New Roman"/>
          <w:i w:val="0"/>
          <w:iCs w:val="0"/>
          <w:color w:val="auto"/>
          <w:sz w:val="24"/>
          <w:szCs w:val="24"/>
        </w:rPr>
        <w:t xml:space="preserve">The tumour appears hyper-intense on T2 weighted images. </w:t>
      </w:r>
      <w:r>
        <w:rPr>
          <w:rFonts w:ascii="Times New Roman" w:hAnsi="Times New Roman" w:cs="Times New Roman"/>
          <w:i w:val="0"/>
          <w:iCs w:val="0"/>
          <w:color w:val="auto"/>
          <w:sz w:val="24"/>
          <w:szCs w:val="24"/>
        </w:rPr>
        <w:t xml:space="preserve">In A, the tumour </w:t>
      </w:r>
      <w:proofErr w:type="gramStart"/>
      <w:r>
        <w:rPr>
          <w:rFonts w:ascii="Times New Roman" w:hAnsi="Times New Roman" w:cs="Times New Roman"/>
          <w:i w:val="0"/>
          <w:iCs w:val="0"/>
          <w:color w:val="auto"/>
          <w:sz w:val="24"/>
          <w:szCs w:val="24"/>
        </w:rPr>
        <w:t>is located in</w:t>
      </w:r>
      <w:proofErr w:type="gramEnd"/>
      <w:r>
        <w:rPr>
          <w:rFonts w:ascii="Times New Roman" w:hAnsi="Times New Roman" w:cs="Times New Roman"/>
          <w:i w:val="0"/>
          <w:iCs w:val="0"/>
          <w:color w:val="auto"/>
          <w:sz w:val="24"/>
          <w:szCs w:val="24"/>
        </w:rPr>
        <w:t xml:space="preserve"> the left temporal lobe, while in B the hyperintense lesion on T2 is centred within the left insular cortex. Post-contrast T1 weighted images, CBV and CBF maps show the location of the tumour (blue arrows). Corresponding FA, MD, AD and RD maps from both the patients are shown in the lower rows. </w:t>
      </w:r>
    </w:p>
    <w:p w14:paraId="3E6589D3" w14:textId="55CDD98D" w:rsidR="00771A6B" w:rsidRDefault="00771A6B" w:rsidP="00771A6B">
      <w:pPr>
        <w:spacing w:line="480" w:lineRule="auto"/>
        <w:jc w:val="both"/>
        <w:rPr>
          <w:rFonts w:ascii="Times New Roman" w:hAnsi="Times New Roman" w:cs="Times New Roman"/>
          <w:sz w:val="24"/>
          <w:szCs w:val="24"/>
          <w:shd w:val="clear" w:color="auto" w:fill="FFFFFF"/>
        </w:rPr>
      </w:pPr>
      <w:r>
        <w:rPr>
          <w:rFonts w:ascii="Times New Roman" w:hAnsi="Times New Roman" w:cs="Times New Roman"/>
          <w:b/>
          <w:bCs/>
          <w:sz w:val="24"/>
          <w:szCs w:val="24"/>
        </w:rPr>
        <w:t>Figure 3:</w:t>
      </w:r>
      <w:r>
        <w:rPr>
          <w:rFonts w:ascii="Times New Roman" w:hAnsi="Times New Roman" w:cs="Times New Roman"/>
          <w:sz w:val="24"/>
          <w:szCs w:val="24"/>
        </w:rPr>
        <w:t xml:space="preserve"> Box plots of tumour volume (A, 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normalised T2 signal intensity (B, SI), </w:t>
      </w:r>
      <w:proofErr w:type="spellStart"/>
      <w:r>
        <w:rPr>
          <w:rFonts w:ascii="Times New Roman" w:hAnsi="Times New Roman" w:cs="Times New Roman"/>
          <w:sz w:val="24"/>
          <w:szCs w:val="24"/>
        </w:rPr>
        <w:t>rCBV</w:t>
      </w:r>
      <w:r>
        <w:rPr>
          <w:rFonts w:ascii="Times New Roman" w:hAnsi="Times New Roman" w:cs="Times New Roman"/>
          <w:sz w:val="24"/>
          <w:szCs w:val="24"/>
          <w:vertAlign w:val="subscript"/>
        </w:rPr>
        <w:t>max</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C), </w:t>
      </w:r>
      <w:proofErr w:type="spellStart"/>
      <w:r>
        <w:rPr>
          <w:rFonts w:ascii="Times New Roman" w:hAnsi="Times New Roman" w:cs="Times New Roman"/>
          <w:sz w:val="24"/>
          <w:szCs w:val="24"/>
        </w:rPr>
        <w:t>rCBF</w:t>
      </w:r>
      <w:proofErr w:type="spellEnd"/>
      <w:r>
        <w:rPr>
          <w:rFonts w:ascii="Times New Roman" w:hAnsi="Times New Roman" w:cs="Times New Roman"/>
          <w:sz w:val="24"/>
          <w:szCs w:val="24"/>
        </w:rPr>
        <w:t xml:space="preserve"> (D), FA (E), </w:t>
      </w:r>
      <w:proofErr w:type="spellStart"/>
      <w:r>
        <w:rPr>
          <w:rFonts w:ascii="Times New Roman" w:hAnsi="Times New Roman" w:cs="Times New Roman"/>
          <w:sz w:val="24"/>
          <w:szCs w:val="24"/>
        </w:rPr>
        <w:t>MD</w:t>
      </w:r>
      <w:r>
        <w:rPr>
          <w:rFonts w:ascii="Times New Roman" w:hAnsi="Times New Roman" w:cs="Times New Roman"/>
          <w:sz w:val="24"/>
          <w:szCs w:val="24"/>
          <w:vertAlign w:val="subscript"/>
        </w:rPr>
        <w:t>min</w:t>
      </w:r>
      <w:proofErr w:type="spellEnd"/>
      <w:r>
        <w:rPr>
          <w:rFonts w:ascii="Times New Roman" w:hAnsi="Times New Roman" w:cs="Times New Roman"/>
          <w:sz w:val="24"/>
          <w:szCs w:val="24"/>
        </w:rPr>
        <w:t xml:space="preserve"> (F, ×10</w:t>
      </w:r>
      <w:r>
        <w:rPr>
          <w:rFonts w:ascii="Times New Roman" w:hAnsi="Times New Roman" w:cs="Times New Roman"/>
          <w:sz w:val="24"/>
          <w:szCs w:val="24"/>
          <w:vertAlign w:val="superscript"/>
        </w:rPr>
        <w:t xml:space="preserve">-3 </w:t>
      </w:r>
      <w:r>
        <w:rPr>
          <w:rFonts w:ascii="Times New Roman" w:hAnsi="Times New Roman" w:cs="Times New Roman"/>
          <w:sz w:val="24"/>
          <w:szCs w:val="24"/>
        </w:rPr>
        <w:t>mm</w:t>
      </w:r>
      <w:r>
        <w:rPr>
          <w:rFonts w:ascii="Times New Roman" w:hAnsi="Times New Roman" w:cs="Times New Roman"/>
          <w:sz w:val="24"/>
          <w:szCs w:val="24"/>
          <w:vertAlign w:val="superscript"/>
        </w:rPr>
        <w:t>2</w:t>
      </w:r>
      <w:r>
        <w:rPr>
          <w:rFonts w:ascii="Times New Roman" w:hAnsi="Times New Roman" w:cs="Times New Roman"/>
          <w:sz w:val="24"/>
          <w:szCs w:val="24"/>
        </w:rPr>
        <w:t>/s), AD (G, ×10</w:t>
      </w:r>
      <w:r>
        <w:rPr>
          <w:rFonts w:ascii="Times New Roman" w:hAnsi="Times New Roman" w:cs="Times New Roman"/>
          <w:sz w:val="24"/>
          <w:szCs w:val="24"/>
          <w:vertAlign w:val="superscript"/>
        </w:rPr>
        <w:t xml:space="preserve">-3 </w:t>
      </w:r>
      <w:r>
        <w:rPr>
          <w:rFonts w:ascii="Times New Roman" w:hAnsi="Times New Roman" w:cs="Times New Roman"/>
          <w:sz w:val="24"/>
          <w:szCs w:val="24"/>
        </w:rPr>
        <w:t>mm</w:t>
      </w:r>
      <w:r>
        <w:rPr>
          <w:rFonts w:ascii="Times New Roman" w:hAnsi="Times New Roman" w:cs="Times New Roman"/>
          <w:sz w:val="24"/>
          <w:szCs w:val="24"/>
          <w:vertAlign w:val="superscript"/>
        </w:rPr>
        <w:t>2</w:t>
      </w:r>
      <w:r>
        <w:rPr>
          <w:rFonts w:ascii="Times New Roman" w:hAnsi="Times New Roman" w:cs="Times New Roman"/>
          <w:sz w:val="24"/>
          <w:szCs w:val="24"/>
        </w:rPr>
        <w:t>/s), RD (H ×10</w:t>
      </w:r>
      <w:r>
        <w:rPr>
          <w:rFonts w:ascii="Times New Roman" w:hAnsi="Times New Roman" w:cs="Times New Roman"/>
          <w:sz w:val="24"/>
          <w:szCs w:val="24"/>
          <w:vertAlign w:val="superscript"/>
        </w:rPr>
        <w:t xml:space="preserve">-3 </w:t>
      </w:r>
      <w:r>
        <w:rPr>
          <w:rFonts w:ascii="Times New Roman" w:hAnsi="Times New Roman" w:cs="Times New Roman"/>
          <w:sz w:val="24"/>
          <w:szCs w:val="24"/>
        </w:rPr>
        <w:t>mm</w:t>
      </w:r>
      <w:r>
        <w:rPr>
          <w:rFonts w:ascii="Times New Roman" w:hAnsi="Times New Roman" w:cs="Times New Roman"/>
          <w:sz w:val="24"/>
          <w:szCs w:val="24"/>
          <w:vertAlign w:val="superscript"/>
        </w:rPr>
        <w:t>2</w:t>
      </w:r>
      <w:r>
        <w:rPr>
          <w:rFonts w:ascii="Times New Roman" w:hAnsi="Times New Roman" w:cs="Times New Roman"/>
          <w:sz w:val="24"/>
          <w:szCs w:val="24"/>
        </w:rPr>
        <w:t xml:space="preserve">/s) from GII and GIII gliomas. </w:t>
      </w:r>
      <w:r>
        <w:rPr>
          <w:rFonts w:ascii="Times New Roman" w:hAnsi="Times New Roman" w:cs="Times New Roman"/>
          <w:sz w:val="24"/>
          <w:szCs w:val="24"/>
          <w:shd w:val="clear" w:color="auto" w:fill="FFFFFF"/>
        </w:rPr>
        <w:t xml:space="preserve">The </w:t>
      </w:r>
      <w:r>
        <w:rPr>
          <w:rFonts w:ascii="Times New Roman" w:hAnsi="Times New Roman" w:cs="Times New Roman"/>
          <w:sz w:val="24"/>
          <w:szCs w:val="24"/>
        </w:rPr>
        <w:t>bottom and top lines of the box</w:t>
      </w:r>
      <w:r>
        <w:rPr>
          <w:rFonts w:ascii="Times New Roman" w:hAnsi="Times New Roman" w:cs="Times New Roman"/>
          <w:sz w:val="24"/>
          <w:szCs w:val="24"/>
          <w:shd w:val="clear" w:color="auto" w:fill="FFFFFF"/>
        </w:rPr>
        <w:t xml:space="preserve"> demarcate the 25th and 75th percentile respectively, while the</w:t>
      </w:r>
      <w:r>
        <w:rPr>
          <w:rFonts w:ascii="Times New Roman" w:hAnsi="Times New Roman" w:cs="Times New Roman"/>
          <w:sz w:val="24"/>
          <w:szCs w:val="24"/>
        </w:rPr>
        <w:t xml:space="preserve"> line inside the box is the median, ( </w:t>
      </w:r>
      <w:r>
        <w:rPr>
          <w:rFonts w:ascii="Times New Roman" w:hAnsi="Times New Roman" w:cs="Times New Roman"/>
          <w:noProof/>
          <w:sz w:val="24"/>
          <w:szCs w:val="24"/>
          <w:vertAlign w:val="superscript"/>
          <w:lang w:eastAsia="en-GB"/>
        </w:rPr>
        <w:drawing>
          <wp:inline distT="0" distB="0" distL="0" distR="0" wp14:anchorId="0C13B722" wp14:editId="1E6CFA5F">
            <wp:extent cx="26670" cy="26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670" cy="26670"/>
                    </a:xfrm>
                    <a:prstGeom prst="rect">
                      <a:avLst/>
                    </a:prstGeom>
                    <a:noFill/>
                    <a:ln>
                      <a:noFill/>
                    </a:ln>
                  </pic:spPr>
                </pic:pic>
              </a:graphicData>
            </a:graphic>
          </wp:inline>
        </w:drawing>
      </w:r>
      <w:r>
        <w:rPr>
          <w:rFonts w:ascii="Times New Roman" w:hAnsi="Times New Roman" w:cs="Times New Roman"/>
          <w:sz w:val="24"/>
          <w:szCs w:val="24"/>
        </w:rPr>
        <w:t xml:space="preserve"> ) is the mean and (*) denotes outliers. </w:t>
      </w:r>
      <w:r>
        <w:rPr>
          <w:rFonts w:ascii="Times New Roman" w:hAnsi="Times New Roman" w:cs="Times New Roman"/>
          <w:sz w:val="24"/>
          <w:szCs w:val="24"/>
          <w:shd w:val="clear" w:color="auto" w:fill="FFFFFF"/>
        </w:rPr>
        <w:t>The whiskers show the 5th and 95th percentile</w:t>
      </w:r>
    </w:p>
    <w:p w14:paraId="27CA3B70" w14:textId="4DACE628" w:rsidR="00771A6B" w:rsidRDefault="00771A6B" w:rsidP="005A508D">
      <w:pPr>
        <w:pStyle w:val="Caption"/>
        <w:spacing w:line="480" w:lineRule="auto"/>
        <w:rPr>
          <w:rFonts w:ascii="Times New Roman" w:hAnsi="Times New Roman" w:cs="Times New Roman"/>
          <w:b/>
          <w:color w:val="000000" w:themeColor="text1"/>
          <w:sz w:val="24"/>
          <w:szCs w:val="24"/>
          <w:u w:val="single"/>
        </w:rPr>
      </w:pPr>
      <w:r>
        <w:rPr>
          <w:rFonts w:ascii="Times New Roman" w:hAnsi="Times New Roman" w:cs="Times New Roman"/>
          <w:b/>
          <w:bCs/>
          <w:i w:val="0"/>
          <w:iCs w:val="0"/>
          <w:color w:val="auto"/>
          <w:sz w:val="24"/>
          <w:szCs w:val="24"/>
        </w:rPr>
        <w:t>Figure 4:</w:t>
      </w:r>
      <w:r>
        <w:rPr>
          <w:rFonts w:ascii="Times New Roman" w:hAnsi="Times New Roman" w:cs="Times New Roman"/>
          <w:i w:val="0"/>
          <w:iCs w:val="0"/>
          <w:color w:val="auto"/>
          <w:sz w:val="24"/>
          <w:szCs w:val="24"/>
        </w:rPr>
        <w:t xml:space="preserve"> ROC curves for GII and GIII non enhancing gliomas.</w:t>
      </w:r>
    </w:p>
    <w:p w14:paraId="14570517" w14:textId="77777777" w:rsidR="00771A6B" w:rsidRDefault="00771A6B" w:rsidP="00771A6B">
      <w:pPr>
        <w:rPr>
          <w:rFonts w:ascii="Times New Roman" w:hAnsi="Times New Roman" w:cs="Times New Roman"/>
          <w:b/>
          <w:color w:val="000000" w:themeColor="text1"/>
          <w:sz w:val="24"/>
          <w:szCs w:val="24"/>
          <w:u w:val="single"/>
        </w:rPr>
      </w:pPr>
    </w:p>
    <w:p w14:paraId="696B0F2E" w14:textId="77777777" w:rsidR="00771A6B" w:rsidRDefault="00771A6B" w:rsidP="00771A6B">
      <w:pPr>
        <w:rPr>
          <w:rFonts w:ascii="Times New Roman" w:hAnsi="Times New Roman" w:cs="Times New Roman"/>
          <w:b/>
          <w:color w:val="000000" w:themeColor="text1"/>
          <w:sz w:val="24"/>
          <w:szCs w:val="24"/>
          <w:u w:val="single"/>
        </w:rPr>
      </w:pPr>
    </w:p>
    <w:p w14:paraId="4B325105" w14:textId="77777777" w:rsidR="00771A6B" w:rsidRDefault="00771A6B" w:rsidP="00771A6B">
      <w:pPr>
        <w:spacing w:line="240" w:lineRule="auto"/>
        <w:jc w:val="both"/>
        <w:rPr>
          <w:rFonts w:ascii="Times New Roman" w:hAnsi="Times New Roman" w:cs="Times New Roman"/>
          <w:sz w:val="24"/>
          <w:szCs w:val="24"/>
          <w:shd w:val="clear" w:color="auto" w:fill="FFFFFF"/>
        </w:rPr>
      </w:pPr>
    </w:p>
    <w:p w14:paraId="645B0993" w14:textId="77777777" w:rsidR="00771A6B" w:rsidRDefault="00771A6B" w:rsidP="00771A6B">
      <w:pPr>
        <w:spacing w:line="240" w:lineRule="auto"/>
        <w:jc w:val="both"/>
        <w:rPr>
          <w:rFonts w:ascii="Times New Roman" w:hAnsi="Times New Roman" w:cs="Times New Roman"/>
          <w:sz w:val="24"/>
          <w:szCs w:val="24"/>
          <w:shd w:val="clear" w:color="auto" w:fill="FFFFFF"/>
        </w:rPr>
      </w:pPr>
    </w:p>
    <w:p w14:paraId="138B47AA" w14:textId="77777777" w:rsidR="00771A6B" w:rsidRDefault="00771A6B" w:rsidP="00771A6B">
      <w:pPr>
        <w:rPr>
          <w:rFonts w:ascii="Times New Roman" w:hAnsi="Times New Roman" w:cs="Times New Roman"/>
          <w:sz w:val="24"/>
          <w:szCs w:val="24"/>
          <w:shd w:val="clear" w:color="auto" w:fill="FFFFFF"/>
        </w:rPr>
      </w:pPr>
    </w:p>
    <w:p w14:paraId="6148F084" w14:textId="77777777" w:rsidR="00771A6B" w:rsidRDefault="00771A6B" w:rsidP="00771A6B"/>
    <w:p w14:paraId="3F53176D" w14:textId="77777777" w:rsidR="0099344E" w:rsidRDefault="0099344E"/>
    <w:sectPr w:rsidR="009934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MinionPro-Regular">
    <w:altName w:val="MS Gothic"/>
    <w:panose1 w:val="00000000000000000000"/>
    <w:charset w:val="80"/>
    <w:family w:val="roman"/>
    <w:notTrueType/>
    <w:pitch w:val="default"/>
    <w:sig w:usb0="00000000" w:usb1="08070000" w:usb2="00000010" w:usb3="00000000" w:csb0="00020000" w:csb1="00000000"/>
  </w:font>
  <w:font w:name="TimesNewRomanPSMT">
    <w:altName w:val="Malgun Gothic Semilight"/>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045A7C"/>
    <w:multiLevelType w:val="hybridMultilevel"/>
    <w:tmpl w:val="D124030A"/>
    <w:lvl w:ilvl="0" w:tplc="98660136">
      <w:start w:val="1"/>
      <w:numFmt w:val="decimal"/>
      <w:lvlText w:val="%1."/>
      <w:lvlJc w:val="left"/>
      <w:pPr>
        <w:ind w:left="720" w:hanging="360"/>
      </w:pPr>
      <w:rPr>
        <w:rFonts w:ascii="Helvetica" w:hAnsi="Helvetica" w:cstheme="minorBidi" w:hint="default"/>
        <w:color w:val="333333"/>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1A6B"/>
    <w:rsid w:val="0001141B"/>
    <w:rsid w:val="00027303"/>
    <w:rsid w:val="000307A8"/>
    <w:rsid w:val="000420C7"/>
    <w:rsid w:val="00046A30"/>
    <w:rsid w:val="00052FBF"/>
    <w:rsid w:val="0006364E"/>
    <w:rsid w:val="00067404"/>
    <w:rsid w:val="00082DB3"/>
    <w:rsid w:val="0008448F"/>
    <w:rsid w:val="00086FA5"/>
    <w:rsid w:val="00091223"/>
    <w:rsid w:val="000A61FA"/>
    <w:rsid w:val="000A6FD4"/>
    <w:rsid w:val="000A7BDD"/>
    <w:rsid w:val="000B61A4"/>
    <w:rsid w:val="000C06E5"/>
    <w:rsid w:val="000C4ABA"/>
    <w:rsid w:val="000C677E"/>
    <w:rsid w:val="000D3F90"/>
    <w:rsid w:val="000E02A5"/>
    <w:rsid w:val="000F1DDF"/>
    <w:rsid w:val="000F1EB0"/>
    <w:rsid w:val="00104558"/>
    <w:rsid w:val="001174D1"/>
    <w:rsid w:val="00120827"/>
    <w:rsid w:val="00125A56"/>
    <w:rsid w:val="0012635A"/>
    <w:rsid w:val="001319A7"/>
    <w:rsid w:val="001400C1"/>
    <w:rsid w:val="001425E1"/>
    <w:rsid w:val="00143EBB"/>
    <w:rsid w:val="00160549"/>
    <w:rsid w:val="001655B1"/>
    <w:rsid w:val="00173119"/>
    <w:rsid w:val="001A7EA7"/>
    <w:rsid w:val="001C006B"/>
    <w:rsid w:val="001C3EBB"/>
    <w:rsid w:val="001E4DEE"/>
    <w:rsid w:val="001E6BB1"/>
    <w:rsid w:val="001E7C6D"/>
    <w:rsid w:val="00202ADB"/>
    <w:rsid w:val="00206458"/>
    <w:rsid w:val="0021271D"/>
    <w:rsid w:val="00224BE4"/>
    <w:rsid w:val="00230236"/>
    <w:rsid w:val="002322B5"/>
    <w:rsid w:val="002323F5"/>
    <w:rsid w:val="00237EBA"/>
    <w:rsid w:val="00250A93"/>
    <w:rsid w:val="002546C1"/>
    <w:rsid w:val="00260316"/>
    <w:rsid w:val="00264411"/>
    <w:rsid w:val="002828BD"/>
    <w:rsid w:val="00292D25"/>
    <w:rsid w:val="00296BCE"/>
    <w:rsid w:val="002A0247"/>
    <w:rsid w:val="002B1B50"/>
    <w:rsid w:val="002C23B9"/>
    <w:rsid w:val="002F7B07"/>
    <w:rsid w:val="00303EB7"/>
    <w:rsid w:val="003045C7"/>
    <w:rsid w:val="003210AA"/>
    <w:rsid w:val="00322D09"/>
    <w:rsid w:val="00323B58"/>
    <w:rsid w:val="00327B38"/>
    <w:rsid w:val="003375A0"/>
    <w:rsid w:val="003420F4"/>
    <w:rsid w:val="00346A0A"/>
    <w:rsid w:val="003529E1"/>
    <w:rsid w:val="00353B7C"/>
    <w:rsid w:val="003572BD"/>
    <w:rsid w:val="00372185"/>
    <w:rsid w:val="0037454D"/>
    <w:rsid w:val="00375208"/>
    <w:rsid w:val="00384681"/>
    <w:rsid w:val="00385DF0"/>
    <w:rsid w:val="003A0A58"/>
    <w:rsid w:val="003A29F6"/>
    <w:rsid w:val="003C7672"/>
    <w:rsid w:val="003D42E1"/>
    <w:rsid w:val="003D4DE9"/>
    <w:rsid w:val="003D7B8C"/>
    <w:rsid w:val="003E2076"/>
    <w:rsid w:val="003E66D9"/>
    <w:rsid w:val="003F06D6"/>
    <w:rsid w:val="003F2070"/>
    <w:rsid w:val="003F59D8"/>
    <w:rsid w:val="0041183C"/>
    <w:rsid w:val="00413424"/>
    <w:rsid w:val="00431B60"/>
    <w:rsid w:val="00450C81"/>
    <w:rsid w:val="004654B5"/>
    <w:rsid w:val="00470AE0"/>
    <w:rsid w:val="00471369"/>
    <w:rsid w:val="00474538"/>
    <w:rsid w:val="00493721"/>
    <w:rsid w:val="004945E8"/>
    <w:rsid w:val="004A4BD4"/>
    <w:rsid w:val="004B2FA9"/>
    <w:rsid w:val="004C3063"/>
    <w:rsid w:val="004D5458"/>
    <w:rsid w:val="004D6E53"/>
    <w:rsid w:val="004E314C"/>
    <w:rsid w:val="004F269F"/>
    <w:rsid w:val="004F3380"/>
    <w:rsid w:val="004F3CB7"/>
    <w:rsid w:val="005006DA"/>
    <w:rsid w:val="00511FFE"/>
    <w:rsid w:val="005343EB"/>
    <w:rsid w:val="00534DC2"/>
    <w:rsid w:val="0054198C"/>
    <w:rsid w:val="00551015"/>
    <w:rsid w:val="0055438A"/>
    <w:rsid w:val="00555AA2"/>
    <w:rsid w:val="005561C6"/>
    <w:rsid w:val="005677A0"/>
    <w:rsid w:val="005741DC"/>
    <w:rsid w:val="00582407"/>
    <w:rsid w:val="005856DB"/>
    <w:rsid w:val="005A0749"/>
    <w:rsid w:val="005A508D"/>
    <w:rsid w:val="005A76F9"/>
    <w:rsid w:val="005B0834"/>
    <w:rsid w:val="005B6C6A"/>
    <w:rsid w:val="005C2609"/>
    <w:rsid w:val="005D2542"/>
    <w:rsid w:val="005D401D"/>
    <w:rsid w:val="005D5533"/>
    <w:rsid w:val="005D5AEF"/>
    <w:rsid w:val="005E0184"/>
    <w:rsid w:val="005F2AEF"/>
    <w:rsid w:val="005F67A5"/>
    <w:rsid w:val="00606AE0"/>
    <w:rsid w:val="00607B80"/>
    <w:rsid w:val="00616837"/>
    <w:rsid w:val="0062584E"/>
    <w:rsid w:val="006271EA"/>
    <w:rsid w:val="00641C4D"/>
    <w:rsid w:val="00657B8C"/>
    <w:rsid w:val="00663E24"/>
    <w:rsid w:val="0066659E"/>
    <w:rsid w:val="00672C60"/>
    <w:rsid w:val="00677F2C"/>
    <w:rsid w:val="00691BF1"/>
    <w:rsid w:val="00693137"/>
    <w:rsid w:val="006B2A44"/>
    <w:rsid w:val="006B4272"/>
    <w:rsid w:val="006C3F0A"/>
    <w:rsid w:val="006E6EE6"/>
    <w:rsid w:val="006F4F55"/>
    <w:rsid w:val="006F732A"/>
    <w:rsid w:val="007067A8"/>
    <w:rsid w:val="00707480"/>
    <w:rsid w:val="00727DF7"/>
    <w:rsid w:val="00735519"/>
    <w:rsid w:val="0074591B"/>
    <w:rsid w:val="00751687"/>
    <w:rsid w:val="007550B1"/>
    <w:rsid w:val="00760FA6"/>
    <w:rsid w:val="00765912"/>
    <w:rsid w:val="00771A6B"/>
    <w:rsid w:val="0078203B"/>
    <w:rsid w:val="00787B30"/>
    <w:rsid w:val="0079075A"/>
    <w:rsid w:val="00790948"/>
    <w:rsid w:val="0079575E"/>
    <w:rsid w:val="00795F5A"/>
    <w:rsid w:val="007A7109"/>
    <w:rsid w:val="007B732A"/>
    <w:rsid w:val="007C0A4C"/>
    <w:rsid w:val="007C2945"/>
    <w:rsid w:val="007C3FC2"/>
    <w:rsid w:val="007D21E3"/>
    <w:rsid w:val="007E1C74"/>
    <w:rsid w:val="00802172"/>
    <w:rsid w:val="00820921"/>
    <w:rsid w:val="00831265"/>
    <w:rsid w:val="008411EC"/>
    <w:rsid w:val="00845400"/>
    <w:rsid w:val="008546C2"/>
    <w:rsid w:val="008550D1"/>
    <w:rsid w:val="00856696"/>
    <w:rsid w:val="008770E9"/>
    <w:rsid w:val="008802F6"/>
    <w:rsid w:val="008822A0"/>
    <w:rsid w:val="008851B9"/>
    <w:rsid w:val="00890087"/>
    <w:rsid w:val="00891E52"/>
    <w:rsid w:val="008931C9"/>
    <w:rsid w:val="00893655"/>
    <w:rsid w:val="00896147"/>
    <w:rsid w:val="008A683F"/>
    <w:rsid w:val="008B5751"/>
    <w:rsid w:val="008F00C6"/>
    <w:rsid w:val="009104D6"/>
    <w:rsid w:val="00921FEE"/>
    <w:rsid w:val="009329D9"/>
    <w:rsid w:val="0094567D"/>
    <w:rsid w:val="00956EDF"/>
    <w:rsid w:val="00965AF5"/>
    <w:rsid w:val="009670CA"/>
    <w:rsid w:val="00970C10"/>
    <w:rsid w:val="009745D4"/>
    <w:rsid w:val="0099344E"/>
    <w:rsid w:val="009945DF"/>
    <w:rsid w:val="009966AC"/>
    <w:rsid w:val="009B071F"/>
    <w:rsid w:val="009B19B4"/>
    <w:rsid w:val="009B5ED3"/>
    <w:rsid w:val="009E0EB7"/>
    <w:rsid w:val="009E325D"/>
    <w:rsid w:val="009F50F7"/>
    <w:rsid w:val="009F54BF"/>
    <w:rsid w:val="00A02717"/>
    <w:rsid w:val="00A10AD2"/>
    <w:rsid w:val="00A11025"/>
    <w:rsid w:val="00A32E6C"/>
    <w:rsid w:val="00A46C86"/>
    <w:rsid w:val="00A5135A"/>
    <w:rsid w:val="00A673E6"/>
    <w:rsid w:val="00A7446E"/>
    <w:rsid w:val="00A74FC3"/>
    <w:rsid w:val="00A922E0"/>
    <w:rsid w:val="00A949BB"/>
    <w:rsid w:val="00A94D98"/>
    <w:rsid w:val="00AA7387"/>
    <w:rsid w:val="00AB0D2D"/>
    <w:rsid w:val="00AB5F2C"/>
    <w:rsid w:val="00AB79EE"/>
    <w:rsid w:val="00AC662E"/>
    <w:rsid w:val="00AE797D"/>
    <w:rsid w:val="00B143AF"/>
    <w:rsid w:val="00B21083"/>
    <w:rsid w:val="00B21FDD"/>
    <w:rsid w:val="00B2294A"/>
    <w:rsid w:val="00B36D88"/>
    <w:rsid w:val="00B44C68"/>
    <w:rsid w:val="00B663A2"/>
    <w:rsid w:val="00B66421"/>
    <w:rsid w:val="00B85BFE"/>
    <w:rsid w:val="00B93C5A"/>
    <w:rsid w:val="00BA3F28"/>
    <w:rsid w:val="00BC5E39"/>
    <w:rsid w:val="00BD0DA4"/>
    <w:rsid w:val="00BF263A"/>
    <w:rsid w:val="00BF5B4D"/>
    <w:rsid w:val="00C105D3"/>
    <w:rsid w:val="00C10934"/>
    <w:rsid w:val="00C13B72"/>
    <w:rsid w:val="00C42FC8"/>
    <w:rsid w:val="00C43429"/>
    <w:rsid w:val="00C47EEF"/>
    <w:rsid w:val="00C50BAA"/>
    <w:rsid w:val="00C53BE4"/>
    <w:rsid w:val="00C6039B"/>
    <w:rsid w:val="00C62D14"/>
    <w:rsid w:val="00C63365"/>
    <w:rsid w:val="00C80C25"/>
    <w:rsid w:val="00C87FD1"/>
    <w:rsid w:val="00CA0EA2"/>
    <w:rsid w:val="00CA54CF"/>
    <w:rsid w:val="00CA6358"/>
    <w:rsid w:val="00CC6445"/>
    <w:rsid w:val="00CC74F0"/>
    <w:rsid w:val="00CE2FCD"/>
    <w:rsid w:val="00CE4150"/>
    <w:rsid w:val="00CE4A47"/>
    <w:rsid w:val="00CF749E"/>
    <w:rsid w:val="00D02C6E"/>
    <w:rsid w:val="00D03033"/>
    <w:rsid w:val="00D2085F"/>
    <w:rsid w:val="00D2126C"/>
    <w:rsid w:val="00D22307"/>
    <w:rsid w:val="00D25E21"/>
    <w:rsid w:val="00D3510F"/>
    <w:rsid w:val="00D5571B"/>
    <w:rsid w:val="00D56197"/>
    <w:rsid w:val="00D60B59"/>
    <w:rsid w:val="00D64F48"/>
    <w:rsid w:val="00D948FF"/>
    <w:rsid w:val="00DA0CFF"/>
    <w:rsid w:val="00DB7FAD"/>
    <w:rsid w:val="00DC03E1"/>
    <w:rsid w:val="00DC041C"/>
    <w:rsid w:val="00DC6972"/>
    <w:rsid w:val="00DD0824"/>
    <w:rsid w:val="00DD6BCF"/>
    <w:rsid w:val="00DE47BB"/>
    <w:rsid w:val="00DE4EF8"/>
    <w:rsid w:val="00DE63A4"/>
    <w:rsid w:val="00DF79F9"/>
    <w:rsid w:val="00E04FD1"/>
    <w:rsid w:val="00E077BE"/>
    <w:rsid w:val="00E11DC1"/>
    <w:rsid w:val="00E12A5E"/>
    <w:rsid w:val="00E14CB2"/>
    <w:rsid w:val="00E205CA"/>
    <w:rsid w:val="00E20F45"/>
    <w:rsid w:val="00E21F2D"/>
    <w:rsid w:val="00E26F02"/>
    <w:rsid w:val="00E323AA"/>
    <w:rsid w:val="00E566AD"/>
    <w:rsid w:val="00E64BF4"/>
    <w:rsid w:val="00E76160"/>
    <w:rsid w:val="00E8465E"/>
    <w:rsid w:val="00E9306E"/>
    <w:rsid w:val="00E93B4F"/>
    <w:rsid w:val="00EB78A3"/>
    <w:rsid w:val="00EC3B97"/>
    <w:rsid w:val="00ED40A3"/>
    <w:rsid w:val="00ED4F9B"/>
    <w:rsid w:val="00EE4CA4"/>
    <w:rsid w:val="00EE750E"/>
    <w:rsid w:val="00EF69AB"/>
    <w:rsid w:val="00F03226"/>
    <w:rsid w:val="00F05D7D"/>
    <w:rsid w:val="00F14B3D"/>
    <w:rsid w:val="00F22C42"/>
    <w:rsid w:val="00F27F67"/>
    <w:rsid w:val="00F361AB"/>
    <w:rsid w:val="00F45365"/>
    <w:rsid w:val="00F74513"/>
    <w:rsid w:val="00F97A02"/>
    <w:rsid w:val="00FA33DE"/>
    <w:rsid w:val="00FA3405"/>
    <w:rsid w:val="00FB1634"/>
    <w:rsid w:val="00FF2CB2"/>
    <w:rsid w:val="00FF3ECF"/>
    <w:rsid w:val="00FF4187"/>
    <w:rsid w:val="00FF58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0CBE2"/>
  <w15:chartTrackingRefBased/>
  <w15:docId w15:val="{3B674B12-4BB3-40D5-8E59-3B35B542E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A6B"/>
    <w:pPr>
      <w:spacing w:line="25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71A6B"/>
    <w:rPr>
      <w:color w:val="0000FF"/>
      <w:u w:val="single"/>
    </w:rPr>
  </w:style>
  <w:style w:type="paragraph" w:styleId="CommentText">
    <w:name w:val="annotation text"/>
    <w:basedOn w:val="Normal"/>
    <w:link w:val="CommentTextChar"/>
    <w:uiPriority w:val="99"/>
    <w:semiHidden/>
    <w:unhideWhenUsed/>
    <w:rsid w:val="00771A6B"/>
    <w:pPr>
      <w:spacing w:line="240" w:lineRule="auto"/>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771A6B"/>
    <w:rPr>
      <w:rFonts w:ascii="Times New Roman" w:hAnsi="Times New Roman"/>
      <w:sz w:val="20"/>
      <w:szCs w:val="20"/>
    </w:rPr>
  </w:style>
  <w:style w:type="paragraph" w:styleId="Caption">
    <w:name w:val="caption"/>
    <w:basedOn w:val="Normal"/>
    <w:next w:val="Normal"/>
    <w:uiPriority w:val="35"/>
    <w:unhideWhenUsed/>
    <w:qFormat/>
    <w:rsid w:val="00771A6B"/>
    <w:pPr>
      <w:spacing w:after="200" w:line="240" w:lineRule="auto"/>
    </w:pPr>
    <w:rPr>
      <w:i/>
      <w:iCs/>
      <w:color w:val="44546A" w:themeColor="text2"/>
      <w:sz w:val="18"/>
      <w:szCs w:val="18"/>
    </w:rPr>
  </w:style>
  <w:style w:type="paragraph" w:styleId="ListParagraph">
    <w:name w:val="List Paragraph"/>
    <w:basedOn w:val="Normal"/>
    <w:uiPriority w:val="34"/>
    <w:qFormat/>
    <w:rsid w:val="00771A6B"/>
    <w:pPr>
      <w:ind w:left="720"/>
      <w:contextualSpacing/>
    </w:pPr>
    <w:rPr>
      <w:lang w:val="en-US"/>
    </w:rPr>
  </w:style>
  <w:style w:type="character" w:customStyle="1" w:styleId="EndNoteBibliographyChar">
    <w:name w:val="EndNote Bibliography Char"/>
    <w:basedOn w:val="DefaultParagraphFont"/>
    <w:link w:val="EndNoteBibliography"/>
    <w:locked/>
    <w:rsid w:val="00771A6B"/>
    <w:rPr>
      <w:rFonts w:ascii="Calibri" w:hAnsi="Calibri" w:cs="Calibri"/>
      <w:noProof/>
    </w:rPr>
  </w:style>
  <w:style w:type="paragraph" w:customStyle="1" w:styleId="EndNoteBibliography">
    <w:name w:val="EndNote Bibliography"/>
    <w:basedOn w:val="Normal"/>
    <w:link w:val="EndNoteBibliographyChar"/>
    <w:rsid w:val="00771A6B"/>
    <w:pPr>
      <w:spacing w:line="240" w:lineRule="auto"/>
    </w:pPr>
    <w:rPr>
      <w:rFonts w:ascii="Calibri" w:hAnsi="Calibri" w:cs="Calibri"/>
      <w:noProof/>
      <w:lang w:val="en-US"/>
    </w:rPr>
  </w:style>
  <w:style w:type="character" w:styleId="CommentReference">
    <w:name w:val="annotation reference"/>
    <w:basedOn w:val="DefaultParagraphFont"/>
    <w:uiPriority w:val="99"/>
    <w:semiHidden/>
    <w:unhideWhenUsed/>
    <w:rsid w:val="00771A6B"/>
    <w:rPr>
      <w:sz w:val="16"/>
      <w:szCs w:val="16"/>
    </w:rPr>
  </w:style>
  <w:style w:type="paragraph" w:styleId="BalloonText">
    <w:name w:val="Balloon Text"/>
    <w:basedOn w:val="Normal"/>
    <w:link w:val="BalloonTextChar"/>
    <w:uiPriority w:val="99"/>
    <w:semiHidden/>
    <w:unhideWhenUsed/>
    <w:rsid w:val="00771A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A6B"/>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7313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h-alkanhal\AppData\Local\Temp\Temp1_RE__Repose_letter_.zip\Revised%20paper_marked.docx" TargetMode="External"/><Relationship Id="rId18" Type="http://schemas.openxmlformats.org/officeDocument/2006/relationships/hyperlink" Target="file:///C:\Users\h-alkanhal\AppData\Local\Temp\Temp1_RE__Repose_letter_.zip\Revised%20paper_marked.docx" TargetMode="External"/><Relationship Id="rId26" Type="http://schemas.openxmlformats.org/officeDocument/2006/relationships/hyperlink" Target="file:///C:\Users\h-alkanhal\AppData\Local\Temp\Temp1_RE__Repose_letter_.zip\Revised%20paper_marked.docx" TargetMode="External"/><Relationship Id="rId39" Type="http://schemas.openxmlformats.org/officeDocument/2006/relationships/hyperlink" Target="file:///C:\Users\h-alkanhal\AppData\Local\Temp\Temp1_RE__Repose_letter_.zip\Revised%20paper_marked.docx" TargetMode="External"/><Relationship Id="rId3" Type="http://schemas.openxmlformats.org/officeDocument/2006/relationships/settings" Target="settings.xml"/><Relationship Id="rId21" Type="http://schemas.openxmlformats.org/officeDocument/2006/relationships/hyperlink" Target="file:///C:\Users\h-alkanhal\AppData\Local\Temp\Temp1_RE__Repose_letter_.zip\Revised%20paper_marked.docx" TargetMode="External"/><Relationship Id="rId34" Type="http://schemas.openxmlformats.org/officeDocument/2006/relationships/hyperlink" Target="file:///C:\Users\h-alkanhal\AppData\Local\Temp\Temp1_RE__Repose_letter_.zip\Revised%20paper_marked.docx" TargetMode="External"/><Relationship Id="rId42" Type="http://schemas.openxmlformats.org/officeDocument/2006/relationships/hyperlink" Target="file:///C:\Users\h-alkanhal\AppData\Local\Temp\Temp1_RE__Repose_letter_.zip\Revised%20paper_marked.docx" TargetMode="External"/><Relationship Id="rId47" Type="http://schemas.openxmlformats.org/officeDocument/2006/relationships/hyperlink" Target="file:///C:\Users\h-alkanhal\AppData\Local\Temp\Temp1_RE__Repose_letter_.zip\Revised%20paper_marked.docx" TargetMode="External"/><Relationship Id="rId50" Type="http://schemas.openxmlformats.org/officeDocument/2006/relationships/image" Target="media/image1.png"/><Relationship Id="rId7" Type="http://schemas.openxmlformats.org/officeDocument/2006/relationships/hyperlink" Target="file:///C:\Users\h-alkanhal\AppData\Local\Temp\Temp1_RE__Repose_letter_.zip\Revised%20paper_marked.docx" TargetMode="External"/><Relationship Id="rId12" Type="http://schemas.openxmlformats.org/officeDocument/2006/relationships/hyperlink" Target="file:///C:\Users\h-alkanhal\AppData\Local\Temp\Temp1_RE__Repose_letter_.zip\Revised%20paper_marked.docx" TargetMode="External"/><Relationship Id="rId17" Type="http://schemas.openxmlformats.org/officeDocument/2006/relationships/hyperlink" Target="file:///C:\Users\h-alkanhal\AppData\Local\Temp\Temp1_RE__Repose_letter_.zip\Revised%20paper_marked.docx" TargetMode="External"/><Relationship Id="rId25" Type="http://schemas.openxmlformats.org/officeDocument/2006/relationships/hyperlink" Target="file:///C:\Users\h-alkanhal\AppData\Local\Temp\Temp1_RE__Repose_letter_.zip\Revised%20paper_marked.docx" TargetMode="External"/><Relationship Id="rId33" Type="http://schemas.openxmlformats.org/officeDocument/2006/relationships/hyperlink" Target="file:///C:\Users\h-alkanhal\AppData\Local\Temp\Temp1_RE__Repose_letter_.zip\Revised%20paper_marked.docx" TargetMode="External"/><Relationship Id="rId38" Type="http://schemas.openxmlformats.org/officeDocument/2006/relationships/hyperlink" Target="file:///C:\Users\h-alkanhal\AppData\Local\Temp\Temp1_RE__Repose_letter_.zip\Revised%20paper_marked.docx" TargetMode="External"/><Relationship Id="rId46" Type="http://schemas.openxmlformats.org/officeDocument/2006/relationships/hyperlink" Target="file:///C:\Users\h-alkanhal\AppData\Local\Temp\Temp1_RE__Repose_letter_.zip\Revised%20paper_marked.docx" TargetMode="External"/><Relationship Id="rId2" Type="http://schemas.openxmlformats.org/officeDocument/2006/relationships/styles" Target="styles.xml"/><Relationship Id="rId16" Type="http://schemas.openxmlformats.org/officeDocument/2006/relationships/hyperlink" Target="file:///C:\Users\h-alkanhal\AppData\Local\Temp\Temp1_RE__Repose_letter_.zip\Revised%20paper_marked.docx" TargetMode="External"/><Relationship Id="rId20" Type="http://schemas.openxmlformats.org/officeDocument/2006/relationships/hyperlink" Target="file:///C:\Users\h-alkanhal\AppData\Local\Temp\Temp1_RE__Repose_letter_.zip\Revised%20paper_marked.docx" TargetMode="External"/><Relationship Id="rId29" Type="http://schemas.openxmlformats.org/officeDocument/2006/relationships/hyperlink" Target="file:///C:\Users\h-alkanhal\AppData\Local\Temp\Temp1_RE__Repose_letter_.zip\Revised%20paper_marked.docx" TargetMode="External"/><Relationship Id="rId41" Type="http://schemas.openxmlformats.org/officeDocument/2006/relationships/hyperlink" Target="file:///C:\Users\h-alkanhal\AppData\Local\Temp\Temp1_RE__Repose_letter_.zip\Revised%20paper_marked.docx" TargetMode="External"/><Relationship Id="rId1" Type="http://schemas.openxmlformats.org/officeDocument/2006/relationships/numbering" Target="numbering.xml"/><Relationship Id="rId6" Type="http://schemas.openxmlformats.org/officeDocument/2006/relationships/hyperlink" Target="file:///C:\Users\h-alkanhal\AppData\Local\Temp\Temp1_RE__Repose_letter_.zip\Revised%20paper_marked.docx" TargetMode="External"/><Relationship Id="rId11" Type="http://schemas.openxmlformats.org/officeDocument/2006/relationships/hyperlink" Target="file:///C:\Users\h-alkanhal\AppData\Local\Temp\Temp1_RE__Repose_letter_.zip\Revised%20paper_marked.docx" TargetMode="External"/><Relationship Id="rId24" Type="http://schemas.openxmlformats.org/officeDocument/2006/relationships/hyperlink" Target="file:///C:\Users\h-alkanhal\AppData\Local\Temp\Temp1_RE__Repose_letter_.zip\Revised%20paper_marked.docx" TargetMode="External"/><Relationship Id="rId32" Type="http://schemas.openxmlformats.org/officeDocument/2006/relationships/hyperlink" Target="file:///C:\Users\h-alkanhal\AppData\Local\Temp\Temp1_RE__Repose_letter_.zip\Revised%20paper_marked.docx" TargetMode="External"/><Relationship Id="rId37" Type="http://schemas.openxmlformats.org/officeDocument/2006/relationships/hyperlink" Target="file:///C:\Users\h-alkanhal\AppData\Local\Temp\Temp1_RE__Repose_letter_.zip\Revised%20paper_marked.docx" TargetMode="External"/><Relationship Id="rId40" Type="http://schemas.openxmlformats.org/officeDocument/2006/relationships/hyperlink" Target="file:///C:\Users\h-alkanhal\AppData\Local\Temp\Temp1_RE__Repose_letter_.zip\Revised%20paper_marked.docx" TargetMode="External"/><Relationship Id="rId45" Type="http://schemas.openxmlformats.org/officeDocument/2006/relationships/hyperlink" Target="file:///C:\Users\h-alkanhal\AppData\Local\Temp\Temp1_RE__Repose_letter_.zip\Revised%20paper_marked.docx" TargetMode="External"/><Relationship Id="rId5" Type="http://schemas.openxmlformats.org/officeDocument/2006/relationships/hyperlink" Target="file:///C:\Users\h-alkanhal\AppData\Local\Temp\Temp1_RE__Repose_letter_.zip\Revised%20paper_marked.docx" TargetMode="External"/><Relationship Id="rId15" Type="http://schemas.openxmlformats.org/officeDocument/2006/relationships/hyperlink" Target="file:///C:\Users\h-alkanhal\AppData\Local\Temp\Temp1_RE__Repose_letter_.zip\Revised%20paper_marked.docx" TargetMode="External"/><Relationship Id="rId23" Type="http://schemas.openxmlformats.org/officeDocument/2006/relationships/hyperlink" Target="file:///C:\Users\h-alkanhal\AppData\Local\Temp\Temp1_RE__Repose_letter_.zip\Revised%20paper_marked.docx" TargetMode="External"/><Relationship Id="rId28" Type="http://schemas.openxmlformats.org/officeDocument/2006/relationships/hyperlink" Target="file:///C:\Users\h-alkanhal\AppData\Local\Temp\Temp1_RE__Repose_letter_.zip\Revised%20paper_marked.docx" TargetMode="External"/><Relationship Id="rId36" Type="http://schemas.openxmlformats.org/officeDocument/2006/relationships/hyperlink" Target="file:///C:\Users\h-alkanhal\AppData\Local\Temp\Temp1_RE__Repose_letter_.zip\Revised%20paper_marked.docx" TargetMode="External"/><Relationship Id="rId49" Type="http://schemas.openxmlformats.org/officeDocument/2006/relationships/hyperlink" Target="https://doi.org/10.3892/ol.2017.6378" TargetMode="External"/><Relationship Id="rId10" Type="http://schemas.openxmlformats.org/officeDocument/2006/relationships/hyperlink" Target="file:///C:\Users\h-alkanhal\AppData\Local\Temp\Temp1_RE__Repose_letter_.zip\Revised%20paper_marked.docx" TargetMode="External"/><Relationship Id="rId19" Type="http://schemas.openxmlformats.org/officeDocument/2006/relationships/hyperlink" Target="file:///C:\Users\h-alkanhal\AppData\Local\Temp\Temp1_RE__Repose_letter_.zip\Revised%20paper_marked.docx" TargetMode="External"/><Relationship Id="rId31" Type="http://schemas.openxmlformats.org/officeDocument/2006/relationships/hyperlink" Target="file:///C:\Users\h-alkanhal\AppData\Local\Temp\Temp1_RE__Repose_letter_.zip\Revised%20paper_marked.docx" TargetMode="External"/><Relationship Id="rId44" Type="http://schemas.openxmlformats.org/officeDocument/2006/relationships/hyperlink" Target="file:///C:\Users\h-alkanhal\AppData\Local\Temp\Temp1_RE__Repose_letter_.zip\Revised%20paper_marked.docx"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file:///C:\Users\h-alkanhal\AppData\Local\Temp\Temp1_RE__Repose_letter_.zip\Revised%20paper_marked.docx" TargetMode="External"/><Relationship Id="rId14" Type="http://schemas.openxmlformats.org/officeDocument/2006/relationships/hyperlink" Target="file:///C:\Users\h-alkanhal\AppData\Local\Temp\Temp1_RE__Repose_letter_.zip\Revised%20paper_marked.docx" TargetMode="External"/><Relationship Id="rId22" Type="http://schemas.openxmlformats.org/officeDocument/2006/relationships/hyperlink" Target="file:///C:\Users\h-alkanhal\AppData\Local\Temp\Temp1_RE__Repose_letter_.zip\Revised%20paper_marked.docx" TargetMode="External"/><Relationship Id="rId27" Type="http://schemas.openxmlformats.org/officeDocument/2006/relationships/hyperlink" Target="file:///C:\Users\h-alkanhal\AppData\Local\Temp\Temp1_RE__Repose_letter_.zip\Revised%20paper_marked.docx" TargetMode="External"/><Relationship Id="rId30" Type="http://schemas.openxmlformats.org/officeDocument/2006/relationships/hyperlink" Target="file:///C:\Users\h-alkanhal\AppData\Local\Temp\Temp1_RE__Repose_letter_.zip\Revised%20paper_marked.docx" TargetMode="External"/><Relationship Id="rId35" Type="http://schemas.openxmlformats.org/officeDocument/2006/relationships/hyperlink" Target="file:///C:\Users\h-alkanhal\AppData\Local\Temp\Temp1_RE__Repose_letter_.zip\Revised%20paper_marked.docx" TargetMode="External"/><Relationship Id="rId43" Type="http://schemas.openxmlformats.org/officeDocument/2006/relationships/hyperlink" Target="file:///C:\Users\h-alkanhal\AppData\Local\Temp\Temp1_RE__Repose_letter_.zip\Revised%20paper_marked.docx" TargetMode="External"/><Relationship Id="rId48" Type="http://schemas.openxmlformats.org/officeDocument/2006/relationships/hyperlink" Target="file:///C:\Users\h-alkanhal\AppData\Local\Temp\Temp1_RE__Repose_letter_.zip\Revised%20paper_marked.docx" TargetMode="External"/><Relationship Id="rId8" Type="http://schemas.openxmlformats.org/officeDocument/2006/relationships/hyperlink" Target="file:///C:\Users\h-alkanhal\AppData\Local\Temp\Temp1_RE__Repose_letter_.zip\Revised%20paper_marked.docx" TargetMode="Externa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6</Pages>
  <Words>11358</Words>
  <Characters>64746</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kanhal</dc:creator>
  <cp:keywords/>
  <dc:description/>
  <cp:lastModifiedBy>Poptani, Harish</cp:lastModifiedBy>
  <cp:revision>3</cp:revision>
  <dcterms:created xsi:type="dcterms:W3CDTF">2020-10-25T10:27:00Z</dcterms:created>
  <dcterms:modified xsi:type="dcterms:W3CDTF">2020-10-25T10:30:00Z</dcterms:modified>
</cp:coreProperties>
</file>